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0C8E36E2"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used to solve health information sharing issues.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026FF496"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w:t>
      </w:r>
      <w:proofErr w:type="gramStart"/>
      <w:r w:rsidRPr="009005FE">
        <w:rPr>
          <w:lang w:val="en-US"/>
        </w:rPr>
        <w:t>due to the fact that</w:t>
      </w:r>
      <w:proofErr w:type="gramEnd"/>
      <w:r w:rsidRPr="009005FE">
        <w:rPr>
          <w:lang w:val="en-US"/>
        </w:rPr>
        <w:t xml:space="preserve"> various medical services are offered by various providers. Each healthcare provider's methods, processes, and workflow are unique in how they manage healthcare information. This complicates interoperability between health information systems. </w:t>
      </w:r>
      <w:r w:rsidR="003705FD" w:rsidRPr="003705FD">
        <w:rPr>
          <w:lang w:val="en-US"/>
        </w:rPr>
        <w:t>Sharing health information with third parties who do not adhere to security standards and practices could expose patients, businesses, and organizations to risk.</w:t>
      </w:r>
      <w:r w:rsidRPr="009005FE">
        <w:rPr>
          <w:lang w:val="en-US"/>
        </w:rPr>
        <w:t xml:space="preserve"> The </w:t>
      </w:r>
      <w:r w:rsidRPr="00FF7A21">
        <w:rPr>
          <w:lang w:val="en-US"/>
        </w:rPr>
        <w:t>risk-reward ratio associated</w:t>
      </w:r>
      <w:r w:rsidRPr="009005FE">
        <w:rPr>
          <w:lang w:val="en-US"/>
        </w:rPr>
        <w:t xml:space="preserve"> with sharing patient information between healthcare institutions may be unfavorable if done incorrectly.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5A5AFD5A" w14:textId="4169C54C" w:rsidR="00E9707B" w:rsidRDefault="0028747B" w:rsidP="00814639">
      <w:pPr>
        <w:pStyle w:val="BodyText"/>
        <w:tabs>
          <w:tab w:val="left" w:pos="4680"/>
        </w:tabs>
        <w:spacing w:after="0"/>
        <w:jc w:val="thaiDistribute"/>
        <w:rPr>
          <w:color w:val="FF0000"/>
          <w:lang w:val="en-US"/>
        </w:rPr>
      </w:pPr>
      <w:r>
        <w:rPr>
          <w:lang w:val="en-US"/>
        </w:rPr>
        <w:t>To</w:t>
      </w:r>
      <w:r w:rsidR="00976CD3" w:rsidRPr="00E13247">
        <w:rPr>
          <w:lang w:val="en-US"/>
        </w:rPr>
        <w:t xml:space="preserve"> address these mentioned issues, there are many initiatives </w:t>
      </w:r>
      <w:r w:rsidR="004E139F">
        <w:rPr>
          <w:lang w:val="en-US"/>
        </w:rPr>
        <w:fldChar w:fldCharType="begin" w:fldLock="1"/>
      </w:r>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r w:rsidR="004E139F">
        <w:rPr>
          <w:lang w:val="en-US"/>
        </w:rPr>
        <w:fldChar w:fldCharType="end"/>
      </w:r>
      <w:r w:rsidR="004E139F">
        <w:rPr>
          <w:lang w:val="en-US"/>
        </w:rPr>
        <w:t xml:space="preserve"> like DICOM </w:t>
      </w:r>
      <w:r w:rsidR="004E139F">
        <w:rPr>
          <w:lang w:val="en-US"/>
        </w:rPr>
        <w:fldChar w:fldCharType="begin" w:fldLock="1"/>
      </w:r>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11]</w:t>
      </w:r>
      <w:r w:rsidR="004E139F">
        <w:rPr>
          <w:lang w:val="en-US"/>
        </w:rPr>
        <w:fldChar w:fldCharType="end"/>
      </w:r>
      <w:r w:rsidR="004E139F">
        <w:rPr>
          <w:lang w:val="en-US"/>
        </w:rPr>
        <w:t xml:space="preserve">, HL7 </w:t>
      </w:r>
      <w:r w:rsidR="004E139F">
        <w:rPr>
          <w:lang w:val="en-US"/>
        </w:rPr>
        <w:fldChar w:fldCharType="begin" w:fldLock="1"/>
      </w:r>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r w:rsidR="004E139F">
        <w:rPr>
          <w:lang w:val="en-US"/>
        </w:rPr>
        <w:fldChar w:fldCharType="end"/>
      </w:r>
      <w:r w:rsidR="004E139F">
        <w:rPr>
          <w:lang w:val="en-US"/>
        </w:rPr>
        <w:t xml:space="preserve">, FHIR </w:t>
      </w:r>
      <w:r w:rsidR="004E139F">
        <w:rPr>
          <w:lang w:val="en-US"/>
        </w:rPr>
        <w:fldChar w:fldCharType="begin" w:fldLock="1"/>
      </w:r>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r w:rsidR="004E139F">
        <w:rPr>
          <w:lang w:val="en-US"/>
        </w:rPr>
        <w:fldChar w:fldCharType="end"/>
      </w:r>
      <w:r w:rsidR="004B4709">
        <w:rPr>
          <w:lang w:val="en-US"/>
        </w:rPr>
        <w:t xml:space="preserve">, and IHE </w:t>
      </w:r>
      <w:r w:rsidR="004B4709">
        <w:rPr>
          <w:lang w:val="en-US"/>
        </w:rPr>
        <w:fldChar w:fldCharType="begin" w:fldLock="1"/>
      </w:r>
      <w:r w:rsidR="00F938D1">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4B4709">
        <w:rPr>
          <w:lang w:val="en-US"/>
        </w:rPr>
        <w:fldChar w:fldCharType="separate"/>
      </w:r>
      <w:r w:rsidR="004B4709" w:rsidRPr="004B4709">
        <w:rPr>
          <w:noProof/>
          <w:lang w:val="en-US"/>
        </w:rPr>
        <w:t>[14]</w:t>
      </w:r>
      <w:r w:rsidR="004B4709">
        <w:rPr>
          <w:lang w:val="en-US"/>
        </w:rPr>
        <w:fldChar w:fldCharType="end"/>
      </w:r>
      <w:r w:rsidR="004E139F">
        <w:rPr>
          <w:lang w:val="en-US"/>
        </w:rPr>
        <w:t xml:space="preserve"> </w:t>
      </w:r>
      <w:r w:rsidR="00976CD3" w:rsidRPr="00E13247">
        <w:rPr>
          <w:lang w:val="en-US"/>
        </w:rPr>
        <w:t xml:space="preserve">to standardize healthcare information technology with the goal of allowing healthcare organizations to be able to exchange patients' information with one another. Amongst them, the Integrating Healthcare Enterprise (IHE) </w:t>
      </w:r>
      <w:r w:rsidR="00550F62">
        <w:rPr>
          <w:lang w:val="en-US"/>
        </w:rPr>
        <w:fldChar w:fldCharType="begin" w:fldLock="1"/>
      </w:r>
      <w:r w:rsidR="007B76AB">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550F62">
        <w:rPr>
          <w:lang w:val="en-US"/>
        </w:rPr>
        <w:fldChar w:fldCharType="separate"/>
      </w:r>
      <w:r w:rsidR="00550F62" w:rsidRPr="00550F62">
        <w:rPr>
          <w:noProof/>
          <w:lang w:val="en-US"/>
        </w:rPr>
        <w:t>[14]</w:t>
      </w:r>
      <w:r w:rsidR="00550F62">
        <w:rPr>
          <w:lang w:val="en-US"/>
        </w:rPr>
        <w:fldChar w:fldCharType="end"/>
      </w:r>
      <w:r>
        <w:rPr>
          <w:lang w:val="en-US"/>
        </w:rPr>
        <w:t xml:space="preserve"> </w:t>
      </w:r>
      <w:r w:rsidR="00976CD3" w:rsidRPr="00E13247">
        <w:rPr>
          <w:lang w:val="en-US"/>
        </w:rPr>
        <w:t xml:space="preserve">is an initiative that provides a standardized framework that emphasizes enabling interoperability between each unit of healthcare services workflow. To address the issue of health </w:t>
      </w:r>
      <w:r w:rsidR="00976CD3" w:rsidRPr="00E13247">
        <w:rPr>
          <w:lang w:val="en-US"/>
        </w:rPr>
        <w:t>information sharing between multiple organizations, IHE has provided the Cross-Enterprise Document Sharing Profile</w:t>
      </w:r>
      <w:r w:rsidR="00C5705C">
        <w:rPr>
          <w:lang w:val="en-US"/>
        </w:rPr>
        <w:t xml:space="preserve"> (</w:t>
      </w:r>
      <w:proofErr w:type="spellStart"/>
      <w:r w:rsidR="00C5705C">
        <w:rPr>
          <w:lang w:val="en-US"/>
        </w:rPr>
        <w:t>XDS.b</w:t>
      </w:r>
      <w:proofErr w:type="spellEnd"/>
      <w:r w:rsidR="00C5705C">
        <w:rPr>
          <w:lang w:val="en-US"/>
        </w:rPr>
        <w:t xml:space="preserve"> Profile)</w:t>
      </w:r>
      <w:r>
        <w:rPr>
          <w:lang w:val="en-US"/>
        </w:rPr>
        <w:t xml:space="preserve"> </w:t>
      </w:r>
      <w:r w:rsidR="007B76AB">
        <w:rPr>
          <w:lang w:val="en-US"/>
        </w:rPr>
        <w:fldChar w:fldCharType="begin" w:fldLock="1"/>
      </w:r>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r w:rsidR="007B76AB">
        <w:rPr>
          <w:lang w:val="en-US"/>
        </w:rPr>
        <w:fldChar w:fldCharType="end"/>
      </w:r>
      <w:r w:rsidR="00976CD3" w:rsidRPr="00E13247">
        <w:rPr>
          <w:lang w:val="en-US"/>
        </w:rPr>
        <w:t>. Th</w:t>
      </w:r>
      <w:r w:rsidR="001950D1">
        <w:rPr>
          <w:lang w:val="en-US"/>
        </w:rPr>
        <w:t>is</w:t>
      </w:r>
      <w:r w:rsidR="00976CD3" w:rsidRPr="00E13247">
        <w:rPr>
          <w:lang w:val="en-US"/>
        </w:rPr>
        <w:t xml:space="preserve"> </w:t>
      </w:r>
      <w:r w:rsidR="001950D1">
        <w:rPr>
          <w:lang w:val="en-US"/>
        </w:rPr>
        <w:t>p</w:t>
      </w:r>
      <w:r w:rsidR="00976CD3" w:rsidRPr="00E13247">
        <w:rPr>
          <w:lang w:val="en-US"/>
        </w:rPr>
        <w:t xml:space="preserve">rofile offers a detailed framework for software developers and system architects about how different enterprises share their health documents with each other. The </w:t>
      </w:r>
      <w:r w:rsidR="001950D1">
        <w:rPr>
          <w:lang w:val="en-US"/>
        </w:rPr>
        <w:t>p</w:t>
      </w:r>
      <w:r w:rsidR="00976CD3" w:rsidRPr="00E13247">
        <w:rPr>
          <w:lang w:val="en-US"/>
        </w:rPr>
        <w:t>rofile also acts as a guideline, providing essential protocols for system implementers to follow.</w:t>
      </w:r>
      <w:r w:rsidR="00264EAE" w:rsidRPr="00E13247">
        <w:rPr>
          <w:lang w:val="en-US"/>
        </w:rPr>
        <w:t xml:space="preserve"> </w:t>
      </w:r>
    </w:p>
    <w:p w14:paraId="1C95098C" w14:textId="104F726F" w:rsidR="00BA6D7F" w:rsidRPr="00AC5B74" w:rsidRDefault="00802965" w:rsidP="00AC5B74">
      <w:pPr>
        <w:jc w:val="thaiDistribute"/>
        <w:rPr>
          <w:rFonts w:cs="Angsana New"/>
          <w:szCs w:val="25"/>
          <w:cs/>
          <w:lang w:bidi="th-TH"/>
        </w:rPr>
      </w:pPr>
      <w:r>
        <w:rPr>
          <w:rFonts w:cs="Angsana New"/>
          <w:color w:val="FF0000"/>
          <w:szCs w:val="25"/>
          <w:lang w:bidi="th-TH"/>
        </w:rPr>
        <w:t xml:space="preserve">      </w:t>
      </w:r>
      <w:r w:rsidR="00D11DCC">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sidR="00D11DCC">
        <w:rPr>
          <w:rFonts w:cs="Angsana New"/>
          <w:szCs w:val="25"/>
          <w:lang w:bidi="th-TH"/>
        </w:rPr>
        <w:t>have been an important</w:t>
      </w:r>
      <w:r w:rsidR="00753FC3" w:rsidRPr="00E13247">
        <w:rPr>
          <w:rFonts w:cs="Angsana New"/>
          <w:szCs w:val="25"/>
          <w:lang w:bidi="th-TH"/>
        </w:rPr>
        <w:t xml:space="preserve"> issue threatening the healthcare domain.</w:t>
      </w:r>
      <w:r w:rsidR="009F4B0C">
        <w:rPr>
          <w:rFonts w:cs="Angsana New"/>
          <w:szCs w:val="25"/>
          <w:lang w:bidi="th-TH"/>
        </w:rPr>
        <w:t xml:space="preserve"> </w:t>
      </w:r>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r w:rsidR="003F6492" w:rsidRPr="003F6492">
        <w:rPr>
          <w:rFonts w:cs="Angsana New"/>
          <w:szCs w:val="25"/>
          <w:lang w:bidi="th-TH"/>
        </w:rPr>
        <w:t>hospitals have been hit by ransomware denying the availability of healthcare information</w:t>
      </w:r>
      <w:r w:rsidR="00753FC3" w:rsidRPr="00E13247">
        <w:rPr>
          <w:rFonts w:cs="Angsana New"/>
          <w:szCs w:val="25"/>
          <w:lang w:bidi="th-TH"/>
        </w:rPr>
        <w:t xml:space="preserve">, and it </w:t>
      </w:r>
      <w:r w:rsidR="00753FC3" w:rsidRPr="00AC5B74">
        <w:rPr>
          <w:rFonts w:cs="Angsana New"/>
          <w:szCs w:val="25"/>
          <w:lang w:bidi="th-TH"/>
        </w:rPr>
        <w:t>has interrupte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w:t>
      </w:r>
      <w:r w:rsidR="00305576">
        <w:rPr>
          <w:rFonts w:cs="Angsana New"/>
          <w:szCs w:val="25"/>
          <w:lang w:bidi="th-TH"/>
        </w:rPr>
        <w:t>In addition, t</w:t>
      </w:r>
      <w:r w:rsidR="00753FC3" w:rsidRPr="00E13247">
        <w:rPr>
          <w:rFonts w:cs="Angsana New"/>
          <w:szCs w:val="25"/>
          <w:lang w:bidi="th-TH"/>
        </w:rPr>
        <w:t xml:space="preserve">he number of </w:t>
      </w:r>
      <w:r w:rsidR="006C73BE">
        <w:rPr>
          <w:rFonts w:cs="Angsana New"/>
          <w:szCs w:val="25"/>
          <w:lang w:bidi="th-TH"/>
        </w:rPr>
        <w:t>data</w:t>
      </w:r>
      <w:r w:rsidR="00753FC3" w:rsidRPr="00E13247">
        <w:rPr>
          <w:rFonts w:cs="Angsana New"/>
          <w:szCs w:val="25"/>
          <w:lang w:bidi="th-TH"/>
        </w:rPr>
        <w:t xml:space="preserve"> breache</w:t>
      </w:r>
      <w:r w:rsidR="00D11DCC">
        <w:rPr>
          <w:rFonts w:cs="Angsana New"/>
          <w:szCs w:val="25"/>
          <w:lang w:bidi="th-TH"/>
        </w:rPr>
        <w:t>s</w:t>
      </w:r>
      <w:r w:rsidR="003C4ADB">
        <w:rPr>
          <w:rFonts w:cs="Angsana New"/>
          <w:szCs w:val="25"/>
          <w:lang w:bidi="th-TH"/>
        </w:rPr>
        <w:t xml:space="preserve"> in healthcare domain</w:t>
      </w:r>
      <w:r w:rsidR="00753FC3" w:rsidRPr="00E13247">
        <w:rPr>
          <w:rFonts w:cs="Angsana New"/>
          <w:szCs w:val="25"/>
          <w:lang w:bidi="th-TH"/>
        </w:rPr>
        <w:t xml:space="preserve"> has been increasing every year from 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r w:rsidR="00CD7786" w:rsidRPr="00753FC3">
        <w:rPr>
          <w:rFonts w:cs="Angsana New"/>
          <w:szCs w:val="25"/>
          <w:lang w:bidi="th-TH"/>
        </w:rPr>
        <w:t>.</w:t>
      </w:r>
      <w:r w:rsidR="006A12BA">
        <w:rPr>
          <w:rFonts w:cs="Angsana New"/>
          <w:szCs w:val="25"/>
          <w:lang w:bidi="th-TH"/>
        </w:rPr>
        <w:t xml:space="preserve"> </w:t>
      </w:r>
      <w:r w:rsidR="006A12BA" w:rsidRPr="006A12BA">
        <w:rPr>
          <w:rFonts w:cs="Angsana New"/>
          <w:spacing w:val="-1"/>
          <w:szCs w:val="25"/>
          <w:lang w:eastAsia="x-none" w:bidi="th-TH"/>
        </w:rPr>
        <w:t xml:space="preserve">The breaches raise a concern about the integrity of data being used for healthcare operations </w:t>
      </w:r>
      <w:r w:rsidR="004338AF">
        <w:rPr>
          <w:rFonts w:cs="Angsana New"/>
          <w:spacing w:val="-1"/>
          <w:szCs w:val="25"/>
          <w:lang w:eastAsia="x-none" w:bidi="th-TH"/>
        </w:rPr>
        <w:t>requiring accurate data.</w:t>
      </w:r>
      <w:r w:rsidR="006A12BA">
        <w:rPr>
          <w:rFonts w:cs="Angsana New"/>
          <w:spacing w:val="-1"/>
          <w:szCs w:val="25"/>
          <w:lang w:eastAsia="x-none" w:bidi="th-TH"/>
        </w:rPr>
        <w:t xml:space="preserve"> </w:t>
      </w:r>
      <w:r w:rsidR="00E61065">
        <w:rPr>
          <w:rFonts w:cs="Angsana New"/>
          <w:spacing w:val="-1"/>
          <w:szCs w:val="25"/>
          <w:lang w:eastAsia="x-none" w:bidi="th-TH"/>
        </w:rPr>
        <w:t xml:space="preserve">Moreover, </w:t>
      </w:r>
      <w:r w:rsidR="00E61065">
        <w:rPr>
          <w:rFonts w:cs="Angsana New"/>
          <w:szCs w:val="25"/>
          <w:lang w:bidi="th-TH"/>
        </w:rPr>
        <w:t>a</w:t>
      </w:r>
      <w:r w:rsidR="00F2721A" w:rsidRPr="002E6116">
        <w:rPr>
          <w:rFonts w:cs="Angsana New"/>
          <w:szCs w:val="25"/>
          <w:lang w:bidi="th-TH"/>
        </w:rPr>
        <w:t xml:space="preserve">s traditional healthcare information infrastructure was separately developed as a centralized system, when one system goes down, </w:t>
      </w:r>
      <w:proofErr w:type="gramStart"/>
      <w:r w:rsidR="00F2721A" w:rsidRPr="002E6116">
        <w:rPr>
          <w:rFonts w:cs="Angsana New"/>
          <w:szCs w:val="25"/>
          <w:lang w:bidi="th-TH"/>
        </w:rPr>
        <w:t>all of</w:t>
      </w:r>
      <w:proofErr w:type="gramEnd"/>
      <w:r w:rsidR="00F2721A" w:rsidRPr="002E6116">
        <w:rPr>
          <w:rFonts w:cs="Angsana New"/>
          <w:szCs w:val="25"/>
          <w:lang w:bidi="th-TH"/>
        </w:rPr>
        <w:t xml:space="preserve"> the connected systems are also affected</w:t>
      </w:r>
      <w:r w:rsidR="00E60424">
        <w:rPr>
          <w:rFonts w:cs="Angsana New"/>
          <w:szCs w:val="25"/>
          <w:lang w:bidi="th-TH"/>
        </w:rPr>
        <w:t>.</w:t>
      </w:r>
      <w:r w:rsidR="00F2721A" w:rsidRPr="002E6116">
        <w:rPr>
          <w:rFonts w:cs="Angsana New"/>
          <w:szCs w:val="25"/>
          <w:lang w:bidi="th-TH"/>
        </w:rPr>
        <w:t xml:space="preserve"> </w:t>
      </w:r>
      <w:r w:rsidR="00073DF9" w:rsidRPr="00073DF9">
        <w:rPr>
          <w:rFonts w:cs="Angsana New"/>
          <w:szCs w:val="25"/>
          <w:lang w:bidi="th-TH"/>
        </w:rPr>
        <w:t>Thus, they become "The Single Point of Failure" (SPOF)</w:t>
      </w:r>
      <w:r w:rsidR="00315877">
        <w:rPr>
          <w:rFonts w:cs="Angsana New"/>
          <w:szCs w:val="25"/>
          <w:lang w:bidi="th-TH"/>
        </w:rPr>
        <w:t xml:space="preserve"> </w:t>
      </w:r>
      <w:r w:rsidR="00F2721A">
        <w:rPr>
          <w:rFonts w:cs="Angsana New"/>
          <w:szCs w:val="25"/>
          <w:lang w:bidi="th-TH"/>
        </w:rPr>
        <w:fldChar w:fldCharType="begin" w:fldLock="1"/>
      </w:r>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F2721A">
        <w:rPr>
          <w:rFonts w:cs="Angsana New"/>
          <w:szCs w:val="25"/>
          <w:lang w:bidi="th-TH"/>
        </w:rPr>
        <w:fldChar w:fldCharType="separate"/>
      </w:r>
      <w:r w:rsidR="00805270" w:rsidRPr="00805270">
        <w:rPr>
          <w:rFonts w:cs="Angsana New"/>
          <w:noProof/>
          <w:szCs w:val="25"/>
          <w:lang w:bidi="th-TH"/>
        </w:rPr>
        <w:t>[22]</w:t>
      </w:r>
      <w:r w:rsidR="00F2721A">
        <w:rPr>
          <w:rFonts w:cs="Angsana New"/>
          <w:szCs w:val="25"/>
          <w:lang w:bidi="th-TH"/>
        </w:rPr>
        <w:fldChar w:fldCharType="end"/>
      </w:r>
      <w:r w:rsidR="00F2721A" w:rsidRPr="002E6116">
        <w:rPr>
          <w:rFonts w:cs="Angsana New"/>
          <w:szCs w:val="25"/>
          <w:lang w:bidi="th-TH"/>
        </w:rPr>
        <w:t>.</w:t>
      </w:r>
      <w:r w:rsidR="00CD7786" w:rsidRPr="00753FC3">
        <w:rPr>
          <w:rFonts w:cs="Angsana New"/>
          <w:szCs w:val="25"/>
          <w:lang w:bidi="th-TH"/>
        </w:rPr>
        <w:t xml:space="preserve"> </w:t>
      </w:r>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r w:rsidR="005F5302" w:rsidRPr="005F5302">
        <w:rPr>
          <w:rFonts w:cs="Angsana New"/>
          <w:szCs w:val="25"/>
          <w:lang w:bidi="th-TH"/>
        </w:rPr>
        <w:t xml:space="preserve"> </w:t>
      </w:r>
    </w:p>
    <w:p w14:paraId="095E566C" w14:textId="12CF8A41" w:rsidR="003158AD" w:rsidRDefault="0012630D" w:rsidP="00814639">
      <w:pPr>
        <w:pStyle w:val="BodyText"/>
        <w:spacing w:after="0"/>
        <w:rPr>
          <w:rFonts w:cs="Angsana New"/>
          <w:szCs w:val="25"/>
          <w:lang w:val="en-US" w:bidi="th-TH"/>
        </w:rPr>
      </w:pPr>
      <w:r w:rsidRPr="0012630D">
        <w:rPr>
          <w:rFonts w:cs="Angsana New"/>
          <w:szCs w:val="25"/>
          <w:lang w:val="en-US" w:bidi="th-TH"/>
        </w:rPr>
        <w:t xml:space="preserve">To </w:t>
      </w:r>
      <w:r w:rsidR="00282687">
        <w:rPr>
          <w:rFonts w:cs="Angsana New"/>
          <w:szCs w:val="25"/>
          <w:lang w:val="en-US" w:bidi="th-TH"/>
        </w:rPr>
        <w:t>solve</w:t>
      </w:r>
      <w:r w:rsidR="00282687" w:rsidRPr="0012630D">
        <w:rPr>
          <w:rFonts w:cs="Angsana New"/>
          <w:szCs w:val="25"/>
          <w:lang w:val="en-US" w:bidi="th-TH"/>
        </w:rPr>
        <w:t xml:space="preserve"> </w:t>
      </w:r>
      <w:r w:rsidRPr="0012630D">
        <w:rPr>
          <w:rFonts w:cs="Angsana New"/>
          <w:szCs w:val="25"/>
          <w:lang w:val="en-US" w:bidi="th-TH"/>
        </w:rPr>
        <w:t>the</w:t>
      </w:r>
      <w:r w:rsidR="003C4ADB">
        <w:rPr>
          <w:rFonts w:cs="Angsana New"/>
          <w:szCs w:val="25"/>
          <w:lang w:val="en-US" w:bidi="th-TH"/>
        </w:rPr>
        <w:t xml:space="preserve"> above</w:t>
      </w:r>
      <w:r w:rsidRPr="0012630D">
        <w:rPr>
          <w:rFonts w:cs="Angsana New"/>
          <w:szCs w:val="25"/>
          <w:lang w:val="en-US" w:bidi="th-TH"/>
        </w:rPr>
        <w:t xml:space="preserve"> </w:t>
      </w:r>
      <w:r w:rsidR="006150AD">
        <w:rPr>
          <w:rFonts w:cs="Angsana New"/>
          <w:szCs w:val="25"/>
          <w:lang w:val="en-US" w:bidi="th-TH"/>
        </w:rPr>
        <w:t>issues</w:t>
      </w:r>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r w:rsidR="008466B9" w:rsidRPr="008466B9">
        <w:rPr>
          <w:rFonts w:cs="Angsana New"/>
          <w:szCs w:val="25"/>
          <w:lang w:val="en-US" w:bidi="th-TH"/>
        </w:rPr>
        <w:t xml:space="preserve">That means if one system amongst the decentralized network goes down, the connected system will remain and withstand the failure. </w:t>
      </w:r>
      <w:proofErr w:type="gramStart"/>
      <w:r w:rsidR="008466B9" w:rsidRPr="008466B9">
        <w:rPr>
          <w:rFonts w:cs="Angsana New"/>
          <w:szCs w:val="25"/>
          <w:lang w:val="en-US" w:bidi="th-TH"/>
        </w:rPr>
        <w:t>In order to</w:t>
      </w:r>
      <w:proofErr w:type="gramEnd"/>
      <w:r w:rsidR="008466B9" w:rsidRPr="008466B9">
        <w:rPr>
          <w:rFonts w:cs="Angsana New"/>
          <w:szCs w:val="25"/>
          <w:lang w:val="en-US" w:bidi="th-TH"/>
        </w:rPr>
        <w:t xml:space="preserve"> achieve decentralization, blockchain technology was then introduced as its base technology</w:t>
      </w:r>
      <w:r w:rsidR="008466B9" w:rsidRPr="00D130B0">
        <w:rPr>
          <w:rFonts w:cs="Angsana New"/>
          <w:szCs w:val="25"/>
          <w:lang w:val="en-US" w:bidi="th-TH"/>
        </w:rPr>
        <w:t>.</w:t>
      </w:r>
      <w:r w:rsidRPr="00D130B0">
        <w:rPr>
          <w:rFonts w:cs="Angsana New"/>
          <w:szCs w:val="25"/>
          <w:lang w:val="en-US" w:bidi="th-TH"/>
        </w:rPr>
        <w:t xml:space="preserve"> The immutable characteristics of blockchain's cryptographic components and consensus mechanism will ensure the integrity of the information, while decentralization of published data will help ensure its availability</w:t>
      </w:r>
      <w:r w:rsidR="00B87F6F" w:rsidRPr="00D130B0">
        <w:rPr>
          <w:rFonts w:cs="Angsana New"/>
          <w:szCs w:val="25"/>
          <w:lang w:val="en-US" w:bidi="th-TH"/>
        </w:rPr>
        <w:t xml:space="preserve"> </w:t>
      </w:r>
      <w:r w:rsidR="003A1BEE" w:rsidRPr="00D130B0">
        <w:rPr>
          <w:rFonts w:cs="Angsana New"/>
          <w:szCs w:val="25"/>
          <w:lang w:val="en-US" w:bidi="th-TH"/>
        </w:rPr>
        <w:fldChar w:fldCharType="begin" w:fldLock="1"/>
      </w:r>
      <w:r w:rsidR="00CA04D8" w:rsidRPr="00D130B0">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D130B0">
        <w:rPr>
          <w:rFonts w:cs="Angsana New"/>
          <w:szCs w:val="25"/>
          <w:lang w:val="en-US" w:bidi="th-TH"/>
        </w:rPr>
        <w:fldChar w:fldCharType="separate"/>
      </w:r>
      <w:r w:rsidR="003A1BEE" w:rsidRPr="00D130B0">
        <w:rPr>
          <w:rFonts w:cs="Angsana New"/>
          <w:noProof/>
          <w:szCs w:val="25"/>
          <w:lang w:val="en-US" w:bidi="th-TH"/>
        </w:rPr>
        <w:t>[23</w:t>
      </w:r>
      <w:bookmarkStart w:id="0" w:name="_Hlk87590889"/>
      <w:r w:rsidR="003A1BEE" w:rsidRPr="00D130B0">
        <w:rPr>
          <w:rFonts w:cs="Angsana New"/>
          <w:noProof/>
          <w:szCs w:val="25"/>
          <w:lang w:val="en-US" w:bidi="th-TH"/>
        </w:rPr>
        <w:t>–</w:t>
      </w:r>
      <w:bookmarkEnd w:id="0"/>
      <w:r w:rsidR="003A1BEE" w:rsidRPr="00D130B0">
        <w:rPr>
          <w:rFonts w:cs="Angsana New"/>
          <w:noProof/>
          <w:szCs w:val="25"/>
          <w:lang w:val="en-US" w:bidi="th-TH"/>
        </w:rPr>
        <w:t>26]</w:t>
      </w:r>
      <w:r w:rsidR="003A1BEE" w:rsidRPr="00D130B0">
        <w:rPr>
          <w:rFonts w:cs="Angsana New"/>
          <w:szCs w:val="25"/>
          <w:lang w:val="en-US" w:bidi="th-TH"/>
        </w:rPr>
        <w:fldChar w:fldCharType="end"/>
      </w:r>
      <w:r w:rsidR="00B87F6F" w:rsidRPr="00D130B0">
        <w:rPr>
          <w:rFonts w:cs="Angsana New"/>
          <w:szCs w:val="25"/>
          <w:lang w:val="en-US" w:bidi="th-TH"/>
        </w:rPr>
        <w:t>.</w:t>
      </w:r>
      <w:r w:rsidR="00374AD6">
        <w:rPr>
          <w:rFonts w:cs="Angsana New"/>
          <w:szCs w:val="25"/>
          <w:lang w:val="en-US" w:bidi="th-TH"/>
        </w:rPr>
        <w:t xml:space="preserve"> </w:t>
      </w:r>
    </w:p>
    <w:p w14:paraId="24D0DE35" w14:textId="7534F0E5" w:rsidR="000E73B3" w:rsidRDefault="00185000" w:rsidP="00814639">
      <w:pPr>
        <w:pStyle w:val="BodyText"/>
        <w:spacing w:after="0"/>
        <w:rPr>
          <w:rFonts w:cstheme="minorBidi"/>
          <w:szCs w:val="25"/>
          <w:lang w:val="en-US" w:bidi="th-TH"/>
        </w:rPr>
      </w:pPr>
      <w:r>
        <w:rPr>
          <w:lang w:val="en-US"/>
        </w:rPr>
        <w:t xml:space="preserve">Some research work </w:t>
      </w:r>
      <w:r>
        <w:rPr>
          <w:lang w:val="en-US"/>
        </w:rPr>
        <w:fldChar w:fldCharType="begin" w:fldLock="1"/>
      </w:r>
      <w:r w:rsidR="00CD692C">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manualFormatting":"[28-30]","plainTextFormattedCitation":"[28]","previouslyFormattedCitation":"[28]"},"properties":{"noteIndex":0},"schema":"https://github.com/citation-style-language/schema/raw/master/csl-citation.json"}</w:instrText>
      </w:r>
      <w:r>
        <w:rPr>
          <w:lang w:val="en-US"/>
        </w:rPr>
        <w:fldChar w:fldCharType="separate"/>
      </w:r>
      <w:r w:rsidRPr="007B76AB">
        <w:rPr>
          <w:noProof/>
          <w:lang w:val="en-US"/>
        </w:rPr>
        <w:t>[28</w:t>
      </w:r>
      <w:r w:rsidR="00D96593">
        <w:rPr>
          <w:rFonts w:cstheme="minorBidi"/>
          <w:noProof/>
          <w:szCs w:val="25"/>
          <w:lang w:val="en-US" w:bidi="th-TH"/>
        </w:rPr>
        <w:t>-</w:t>
      </w:r>
      <w:r w:rsidR="00795B27">
        <w:rPr>
          <w:rFonts w:cstheme="minorBidi"/>
          <w:noProof/>
          <w:szCs w:val="25"/>
          <w:lang w:val="en-US" w:bidi="th-TH"/>
        </w:rPr>
        <w:t>30</w:t>
      </w:r>
      <w:r w:rsidRPr="007B76AB">
        <w:rPr>
          <w:noProof/>
          <w:lang w:val="en-US"/>
        </w:rPr>
        <w:t>]</w:t>
      </w:r>
      <w:r>
        <w:rPr>
          <w:lang w:val="en-US"/>
        </w:rPr>
        <w:fldChar w:fldCharType="end"/>
      </w:r>
      <w:r>
        <w:rPr>
          <w:lang w:val="en-US"/>
        </w:rPr>
        <w:t xml:space="preserve"> proposed to use Blockchain to </w:t>
      </w:r>
      <w:r w:rsidR="004124E5" w:rsidRPr="004124E5">
        <w:rPr>
          <w:lang w:val="en-US"/>
        </w:rPr>
        <w:t xml:space="preserve">address issues regarding health information sharing between different enterprises . </w:t>
      </w:r>
      <w:r w:rsidR="00795B27">
        <w:rPr>
          <w:lang w:val="en-US"/>
        </w:rPr>
        <w:t xml:space="preserve">The first two </w:t>
      </w:r>
      <w:r w:rsidR="00972599">
        <w:rPr>
          <w:lang w:val="en-US"/>
        </w:rPr>
        <w:t xml:space="preserve">work </w:t>
      </w:r>
      <w:r w:rsidR="004124E5" w:rsidRPr="00314725">
        <w:rPr>
          <w:lang w:val="en-US"/>
        </w:rPr>
        <w:t>introduce</w:t>
      </w:r>
      <w:r w:rsidR="004124E5" w:rsidRPr="004124E5">
        <w:rPr>
          <w:lang w:val="en-US"/>
        </w:rPr>
        <w:t xml:space="preserve"> an effective way to utilize Blockchain technology for information sharing in a healthcare enterprise environment. </w:t>
      </w:r>
      <w:r w:rsidR="008D2BD3" w:rsidRPr="008D2BD3">
        <w:rPr>
          <w:lang w:val="en-US"/>
        </w:rPr>
        <w:t>They have given a demonstration of how the decentralization offered by Blockchain can resolve trust issues where each enterprise requires "trust" before beginning to share their information with others.</w:t>
      </w:r>
      <w:r w:rsidR="004124E5" w:rsidRPr="004124E5">
        <w:rPr>
          <w:lang w:val="en-US"/>
        </w:rPr>
        <w:t xml:space="preserve"> </w:t>
      </w:r>
      <w:r w:rsidR="00972599">
        <w:rPr>
          <w:lang w:val="en-US"/>
        </w:rPr>
        <w:t xml:space="preserve">The last </w:t>
      </w:r>
      <w:r w:rsidR="004124E5" w:rsidRPr="004124E5">
        <w:rPr>
          <w:lang w:val="en-US"/>
        </w:rPr>
        <w:t>work proposed by Sudeep Tanwar et.al.</w:t>
      </w:r>
      <w:r w:rsidR="004124E5">
        <w:rPr>
          <w:lang w:val="en-US"/>
        </w:rPr>
        <w:t xml:space="preserve"> </w:t>
      </w:r>
      <w:r w:rsidR="004124E5">
        <w:rPr>
          <w:lang w:val="en-US"/>
        </w:rPr>
        <w:fldChar w:fldCharType="begin" w:fldLock="1"/>
      </w:r>
      <w:r w:rsidR="00F938D1">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4124E5">
        <w:rPr>
          <w:lang w:val="en-US"/>
        </w:rPr>
        <w:fldChar w:fldCharType="separate"/>
      </w:r>
      <w:r w:rsidR="00F938D1" w:rsidRPr="00F938D1">
        <w:rPr>
          <w:noProof/>
          <w:lang w:val="en-US"/>
        </w:rPr>
        <w:t>[30]</w:t>
      </w:r>
      <w:r w:rsidR="004124E5">
        <w:rPr>
          <w:lang w:val="en-US"/>
        </w:rPr>
        <w:fldChar w:fldCharType="end"/>
      </w:r>
      <w:r w:rsidR="004124E5" w:rsidRPr="004124E5">
        <w:rPr>
          <w:lang w:val="en-US"/>
        </w:rPr>
        <w:t xml:space="preserve"> </w:t>
      </w:r>
      <w:r w:rsidR="00A116AA" w:rsidRPr="00A116AA">
        <w:rPr>
          <w:lang w:val="en-US"/>
        </w:rPr>
        <w:t>surveyed all the proposed healthcare blockchain concepts and summarizes the situation in the field of research. They also proposed the concept of using blockchain to act as an access control system for health information. Their contributions mark a current point of progression for research that wants to use Blockchain for healthcare information.</w:t>
      </w:r>
      <w:r w:rsidR="00FC0FE5">
        <w:rPr>
          <w:lang w:val="en-US"/>
        </w:rPr>
        <w:t xml:space="preserve"> </w:t>
      </w:r>
      <w:r w:rsidR="00E129CF" w:rsidRPr="00E129CF">
        <w:rPr>
          <w:lang w:val="en-US"/>
        </w:rPr>
        <w:t xml:space="preserve">In this work, we propose an implementation that combines the IHE </w:t>
      </w:r>
      <w:proofErr w:type="spellStart"/>
      <w:r w:rsidR="00E129CF" w:rsidRPr="00E129CF">
        <w:rPr>
          <w:lang w:val="en-US"/>
        </w:rPr>
        <w:t>XDS.b</w:t>
      </w:r>
      <w:proofErr w:type="spellEnd"/>
      <w:r w:rsidR="00E129CF" w:rsidRPr="00E129CF">
        <w:rPr>
          <w:lang w:val="en-US"/>
        </w:rPr>
        <w:t xml:space="preserve"> profile with Blockchain technology. Enable cross-enterprise health </w:t>
      </w:r>
      <w:r w:rsidR="00E129CF" w:rsidRPr="00E129CF">
        <w:rPr>
          <w:lang w:val="en-US"/>
        </w:rPr>
        <w:lastRenderedPageBreak/>
        <w:t>document sharing that can sustain SPOF problems and appreciate the sharing of health information among healthcare enterprises without the need for a new information interoperability standard.</w:t>
      </w:r>
    </w:p>
    <w:p w14:paraId="3DAFA502" w14:textId="549E2539"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w:t>
      </w:r>
      <w:r w:rsidR="00D305BE">
        <w:rPr>
          <w:rFonts w:cstheme="minorBidi"/>
          <w:szCs w:val="25"/>
          <w:lang w:val="en-US" w:bidi="th-TH"/>
        </w:rPr>
        <w:t>S</w:t>
      </w:r>
      <w:r w:rsidR="00F47450">
        <w:rPr>
          <w:rFonts w:cstheme="minorBidi"/>
          <w:szCs w:val="25"/>
          <w:lang w:val="en-US" w:bidi="th-TH"/>
        </w:rPr>
        <w:t>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w:t>
      </w:r>
      <w:r w:rsidR="00D305BE">
        <w:rPr>
          <w:rFonts w:cstheme="minorBidi"/>
          <w:szCs w:val="25"/>
          <w:lang w:val="en-US" w:bidi="th-TH"/>
        </w:rPr>
        <w:t>S</w:t>
      </w:r>
      <w:r w:rsidR="00DA7F60">
        <w:rPr>
          <w:rFonts w:cstheme="minorBidi"/>
          <w:szCs w:val="25"/>
          <w:lang w:val="en-US" w:bidi="th-TH"/>
        </w:rPr>
        <w:t>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 xml:space="preserve">in </w:t>
      </w:r>
      <w:r w:rsidR="00D305BE">
        <w:rPr>
          <w:rFonts w:cstheme="minorBidi"/>
          <w:szCs w:val="25"/>
          <w:lang w:val="en-US" w:bidi="th-TH"/>
        </w:rPr>
        <w:t>S</w:t>
      </w:r>
      <w:r w:rsidR="00BC3C84">
        <w:rPr>
          <w:rFonts w:cstheme="minorBidi"/>
          <w:szCs w:val="25"/>
          <w:lang w:val="en-US" w:bidi="th-TH"/>
        </w:rPr>
        <w:t>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w:t>
      </w:r>
      <w:r w:rsidR="00D305BE">
        <w:rPr>
          <w:rFonts w:cstheme="minorBidi"/>
          <w:szCs w:val="25"/>
          <w:lang w:val="en-US" w:bidi="th-TH"/>
        </w:rPr>
        <w:t>S</w:t>
      </w:r>
      <w:r w:rsidR="00D21A46">
        <w:rPr>
          <w:rFonts w:cstheme="minorBidi"/>
          <w:szCs w:val="25"/>
          <w:lang w:val="en-US" w:bidi="th-TH"/>
        </w:rPr>
        <w:t>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w:t>
      </w:r>
      <w:r w:rsidR="00D305BE">
        <w:rPr>
          <w:rFonts w:cstheme="minorBidi"/>
          <w:szCs w:val="25"/>
          <w:lang w:val="en-US" w:bidi="th-TH"/>
        </w:rPr>
        <w:t>S</w:t>
      </w:r>
      <w:r w:rsidR="00DB5F00">
        <w:rPr>
          <w:rFonts w:cstheme="minorBidi"/>
          <w:szCs w:val="25"/>
          <w:lang w:val="en-US" w:bidi="th-TH"/>
        </w:rPr>
        <w:t>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4D98A28E" w:rsidR="00972012" w:rsidRPr="00710B9C" w:rsidRDefault="0008666B" w:rsidP="00710B9C">
      <w:pPr>
        <w:jc w:val="both"/>
        <w:rPr>
          <w:lang w:bidi="th-TH"/>
        </w:rPr>
      </w:pPr>
      <w:r>
        <w:t xml:space="preserve">      There are several related works proposed about the concept of implementing Blockchain technology</w:t>
      </w:r>
      <w:r w:rsidR="008D0218">
        <w:t xml:space="preserve"> described in the following subsections.</w:t>
      </w:r>
    </w:p>
    <w:p w14:paraId="290229D7" w14:textId="104228FC" w:rsidR="0084491D" w:rsidRPr="00710B9C" w:rsidRDefault="0084491D" w:rsidP="00814639">
      <w:pPr>
        <w:pStyle w:val="Heading2"/>
        <w:spacing w:after="0"/>
        <w:rPr>
          <w:rFonts w:cs="Angsana New"/>
          <w:color w:val="FF0000"/>
          <w:szCs w:val="25"/>
          <w:lang w:bidi="th-TH"/>
        </w:rPr>
      </w:pPr>
      <w:r>
        <w:rPr>
          <w:rFonts w:cs="Angsana New"/>
          <w:szCs w:val="25"/>
          <w:lang w:bidi="th-TH"/>
        </w:rPr>
        <w:t xml:space="preserve">A Blockchain-Based Approach to Health Information Exchange Networks </w:t>
      </w:r>
    </w:p>
    <w:p w14:paraId="75535101" w14:textId="72CFE17D" w:rsidR="00972599" w:rsidRDefault="00A66C53" w:rsidP="00F665BB">
      <w:pPr>
        <w:ind w:firstLine="270"/>
        <w:jc w:val="both"/>
        <w:rPr>
          <w:rFonts w:cstheme="minorBidi"/>
          <w:szCs w:val="25"/>
          <w:lang w:bidi="th-TH"/>
        </w:rPr>
      </w:pPr>
      <w:r>
        <w:t xml:space="preserve">Kevin Peterson et </w:t>
      </w:r>
      <w:r w:rsidR="00D57C22">
        <w:t>al</w:t>
      </w:r>
      <w:r>
        <w:t>.</w:t>
      </w:r>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Pr="00A64CFD">
        <w:t xml:space="preserve"> </w:t>
      </w:r>
      <w:r>
        <w:t xml:space="preserve">from </w:t>
      </w:r>
      <w:r w:rsidR="00F24C54">
        <w:rPr>
          <w:rFonts w:cstheme="minorBidi"/>
          <w:szCs w:val="25"/>
          <w:lang w:bidi="th-TH"/>
        </w:rPr>
        <w:t>Mayo Clinic proposed the concep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while ensure distribution of accessibility within the network by publish</w:t>
      </w:r>
      <w:r w:rsidR="00CF1D6C">
        <w:rPr>
          <w:rFonts w:cstheme="minorBidi"/>
          <w:szCs w:val="25"/>
          <w:lang w:bidi="th-TH"/>
        </w:rPr>
        <w:t>ing</w:t>
      </w:r>
      <w:r w:rsidR="00C24501">
        <w:rPr>
          <w:rFonts w:cstheme="minorBidi"/>
          <w:szCs w:val="25"/>
          <w:lang w:bidi="th-TH"/>
        </w:rPr>
        <w:t xml:space="preserve">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A57FDE" w:rsidRPr="00A57FDE">
        <w:rPr>
          <w:rFonts w:cstheme="minorBidi"/>
          <w:szCs w:val="25"/>
          <w:lang w:bidi="th-TH"/>
        </w:rPr>
        <w:t>They also suggest several conceptual ideas that would enable blockchain technology to have a more meaningful way to contribute to the healthcare environment.</w:t>
      </w:r>
      <w:r w:rsidR="0017360F" w:rsidRPr="0017360F">
        <w:rPr>
          <w:rFonts w:cstheme="minorBidi"/>
          <w:szCs w:val="25"/>
          <w:lang w:bidi="th-TH"/>
        </w:rPr>
        <w:t xml:space="preserve"> Especially, the idea of "Proof of Interoperability", as opposed to current consensus mechanisms like Proof of Work, which are cost-inefficient.</w:t>
      </w:r>
      <w:r>
        <w:rPr>
          <w:rFonts w:cstheme="minorBidi"/>
          <w:szCs w:val="25"/>
          <w:lang w:bidi="th-TH"/>
        </w:rPr>
        <w:t xml:space="preserve"> </w:t>
      </w:r>
      <w:r w:rsidR="00AA1F3A" w:rsidRPr="00AA1F3A">
        <w:rPr>
          <w:rFonts w:cstheme="minorBidi"/>
          <w:szCs w:val="25"/>
          <w:lang w:bidi="th-TH"/>
        </w:rPr>
        <w:t>Moreover, the proposed concept of "Secure Index" and using FHIR Profile for data discovery in the blockchain network also pave the way for the following research to avoid publishing healthcare information directly into the blockchain while making health information sharing possible.</w:t>
      </w:r>
      <w:r w:rsidR="007D3EA3">
        <w:rPr>
          <w:rFonts w:cstheme="minorBidi"/>
          <w:szCs w:val="25"/>
          <w:lang w:bidi="th-TH"/>
        </w:rPr>
        <w:t xml:space="preserve"> </w:t>
      </w:r>
      <w:r w:rsidR="007D3EA3" w:rsidRPr="007D3EA3">
        <w:rPr>
          <w:rFonts w:cstheme="minorBidi"/>
          <w:szCs w:val="25"/>
          <w:lang w:bidi="th-TH"/>
        </w:rPr>
        <w:t>This reduces the risk of Blockchain being used for health information sharing backfiring due to its persistence.</w:t>
      </w:r>
      <w:r w:rsidR="00AA1F3A">
        <w:rPr>
          <w:rFonts w:cstheme="minorBidi"/>
          <w:szCs w:val="25"/>
          <w:lang w:bidi="th-TH"/>
        </w:rPr>
        <w:t xml:space="preserve"> </w:t>
      </w:r>
      <w:r w:rsidR="00BE4BCB" w:rsidRPr="000071C5">
        <w:rPr>
          <w:rFonts w:cstheme="minorBidi"/>
          <w:szCs w:val="25"/>
          <w:lang w:bidi="th-TH"/>
        </w:rPr>
        <w:t>However, the work did not</w:t>
      </w:r>
      <w:r w:rsidR="00844FB0">
        <w:rPr>
          <w:rFonts w:cstheme="minorBidi"/>
          <w:szCs w:val="25"/>
          <w:lang w:bidi="th-TH"/>
        </w:rPr>
        <w:t xml:space="preserve"> directly</w:t>
      </w:r>
      <w:r w:rsidR="00BE4BCB" w:rsidRPr="000071C5">
        <w:rPr>
          <w:rFonts w:cstheme="minorBidi"/>
          <w:szCs w:val="25"/>
          <w:lang w:bidi="th-TH"/>
        </w:rPr>
        <w:t xml:space="preserve"> mention about how Blockchain technology can be beneficial for health information sharing in term of cybersecurity.</w:t>
      </w:r>
      <w:r w:rsidR="00ED3398">
        <w:rPr>
          <w:rFonts w:cstheme="minorBidi"/>
          <w:szCs w:val="25"/>
          <w:lang w:bidi="th-TH"/>
        </w:rPr>
        <w:t xml:space="preserve"> </w:t>
      </w:r>
    </w:p>
    <w:p w14:paraId="4595451B" w14:textId="2A562551" w:rsidR="0084491D" w:rsidRPr="00F24C54" w:rsidRDefault="0090324D" w:rsidP="00A540DB">
      <w:pPr>
        <w:ind w:firstLine="284"/>
        <w:jc w:val="both"/>
        <w:rPr>
          <w:rFonts w:cstheme="minorBidi"/>
          <w:szCs w:val="25"/>
          <w:lang w:bidi="th-TH"/>
        </w:rPr>
      </w:pPr>
      <w:r w:rsidRPr="0090324D">
        <w:rPr>
          <w:rFonts w:cstheme="minorBidi"/>
          <w:szCs w:val="25"/>
          <w:lang w:bidi="th-TH"/>
        </w:rPr>
        <w:t>From this work, we adopted the idea of using Blockchain as a medium for health information exchange networks. Additionally, several suggestions provided in the work also act as guidelines for our Blockchain design, which enables compatibility with the healthcare information environment.</w:t>
      </w:r>
      <w:r w:rsidR="00D1070A">
        <w:rPr>
          <w:rFonts w:cstheme="minorBidi"/>
          <w:szCs w:val="25"/>
          <w:lang w:bidi="th-TH"/>
        </w:rPr>
        <w:t xml:space="preserve"> </w:t>
      </w:r>
    </w:p>
    <w:p w14:paraId="530BE842" w14:textId="5B2A70FB" w:rsidR="0084491D" w:rsidRDefault="0023645E" w:rsidP="00814639">
      <w:pPr>
        <w:pStyle w:val="Heading2"/>
        <w:spacing w:after="0"/>
      </w:pPr>
      <w:r>
        <w:t>“MedRec” prototype for electronic health records and medical research data</w:t>
      </w:r>
      <w:r w:rsidR="00224898">
        <w:t xml:space="preserve"> </w:t>
      </w:r>
    </w:p>
    <w:p w14:paraId="3E88AF03" w14:textId="6F562ECB" w:rsidR="00972599" w:rsidRDefault="00F434A4" w:rsidP="00F665BB">
      <w:pPr>
        <w:ind w:firstLine="270"/>
        <w:jc w:val="both"/>
      </w:pPr>
      <w:proofErr w:type="spellStart"/>
      <w:r>
        <w:t>MedRec</w:t>
      </w:r>
      <w:proofErr w:type="spellEnd"/>
      <w:r>
        <w:t xml:space="preserve"> </w:t>
      </w:r>
      <w:r w:rsidR="00CD692C">
        <w:fldChar w:fldCharType="begin" w:fldLock="1"/>
      </w:r>
      <w:r w:rsidR="00F938D1">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31]","plainTextFormattedCitation":"[31]","previouslyFormattedCitation":"[30]"},"properties":{"noteIndex":0},"schema":"https://github.com/citation-style-language/schema/raw/master/csl-citation.json"}</w:instrText>
      </w:r>
      <w:r w:rsidR="00CD692C">
        <w:fldChar w:fldCharType="separate"/>
      </w:r>
      <w:r w:rsidR="00F938D1" w:rsidRPr="00F938D1">
        <w:rPr>
          <w:noProof/>
        </w:rPr>
        <w:t>[31]</w:t>
      </w:r>
      <w:r w:rsidR="00CD692C">
        <w:fldChar w:fldCharType="end"/>
      </w:r>
      <w:r w:rsidR="00D63428">
        <w:t xml:space="preserve"> </w:t>
      </w:r>
      <w:r w:rsidR="004E1D55" w:rsidRPr="004E1D55">
        <w:t xml:space="preserve">was proposed as a prototype for electronic health records by utilizing Ethereum’s </w:t>
      </w:r>
      <w:del w:id="1" w:author="Petnathean Julled" w:date="2021-11-27T05:53:00Z">
        <w:r w:rsidR="004E1D55" w:rsidRPr="004E1D55" w:rsidDel="00165A59">
          <w:delText>smartcontract</w:delText>
        </w:r>
      </w:del>
      <w:proofErr w:type="spellStart"/>
      <w:ins w:id="2" w:author="Petnathean Julled" w:date="2021-11-27T05:53:00Z">
        <w:r w:rsidR="00165A59">
          <w:t>Smartcontract</w:t>
        </w:r>
      </w:ins>
      <w:proofErr w:type="spellEnd"/>
      <w:r w:rsidR="004E1D55" w:rsidRPr="004E1D55">
        <w:t xml:space="preserve"> to store metadata about the record ownership, permissions, and data integrity representing existing medical records that are kept in individual nodes on the network. The concept helps reduce barriers to effective data sharing by addressing interoperability issues caused by economic incentives that encourage "health information blocking"</w:t>
      </w:r>
      <w:r w:rsidR="00916486">
        <w:t xml:space="preserve"> </w:t>
      </w:r>
      <w:r w:rsidR="00DF352E">
        <w:fldChar w:fldCharType="begin" w:fldLock="1"/>
      </w:r>
      <w:r w:rsidR="00F938D1">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2]","plainTextFormattedCitation":"[32]","previouslyFormattedCitation":"[31]"},"properties":{"noteIndex":0},"schema":"https://github.com/citation-style-language/schema/raw/master/csl-citation.json"}</w:instrText>
      </w:r>
      <w:r w:rsidR="00DF352E">
        <w:fldChar w:fldCharType="separate"/>
      </w:r>
      <w:r w:rsidR="00F938D1" w:rsidRPr="00F938D1">
        <w:rPr>
          <w:noProof/>
        </w:rPr>
        <w:t>[32]</w:t>
      </w:r>
      <w:r w:rsidR="00DF352E">
        <w:fldChar w:fldCharType="end"/>
      </w:r>
      <w:r w:rsidR="004F515D">
        <w:t>.</w:t>
      </w:r>
      <w:r w:rsidR="005E1F98">
        <w:t xml:space="preserve"> </w:t>
      </w:r>
      <w:r w:rsidR="006D0B54" w:rsidRPr="006D0B54">
        <w:t xml:space="preserve">At the same time, their proposal also benefits as the source of medical research data by providing anonymized healthcare data to research institutions in the form of a Blockchain participation reward. Their Blockchain implementation focuses on </w:t>
      </w:r>
      <w:r w:rsidR="006D0B54" w:rsidRPr="006D0B54">
        <w:t>addressing four major issues for health information exchange, including fragmented data, which also slows access to medical data, system interoperability, patient agency, and improved data quality and quantity for medical research.</w:t>
      </w:r>
      <w:r w:rsidR="00FF09F4">
        <w:t xml:space="preserve"> </w:t>
      </w:r>
      <w:r w:rsidR="00016C54" w:rsidRPr="00016C54">
        <w:t xml:space="preserve">Additionally, as </w:t>
      </w:r>
      <w:proofErr w:type="spellStart"/>
      <w:r w:rsidR="00016C54" w:rsidRPr="00016C54">
        <w:t>MedRec</w:t>
      </w:r>
      <w:proofErr w:type="spellEnd"/>
      <w:r w:rsidR="00016C54" w:rsidRPr="00016C54">
        <w:t xml:space="preserve"> was built on the work of </w:t>
      </w:r>
      <w:proofErr w:type="spellStart"/>
      <w:r w:rsidR="00016C54" w:rsidRPr="00016C54">
        <w:t>Zyskind</w:t>
      </w:r>
      <w:proofErr w:type="spellEnd"/>
      <w:r w:rsidR="00016C54" w:rsidRPr="00016C54">
        <w:t xml:space="preserve"> et al.</w:t>
      </w:r>
      <w:r w:rsidR="00016C54">
        <w:t xml:space="preserve"> </w:t>
      </w:r>
      <w:r w:rsidR="006B618D">
        <w:fldChar w:fldCharType="begin" w:fldLock="1"/>
      </w:r>
      <w:r w:rsidR="00F938D1">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3]","plainTextFormattedCitation":"[33]","previouslyFormattedCitation":"[32]"},"properties":{"noteIndex":0},"schema":"https://github.com/citation-style-language/schema/raw/master/csl-citation.json"}</w:instrText>
      </w:r>
      <w:r w:rsidR="006B618D">
        <w:fldChar w:fldCharType="separate"/>
      </w:r>
      <w:r w:rsidR="00F938D1" w:rsidRPr="00F938D1">
        <w:rPr>
          <w:noProof/>
        </w:rPr>
        <w:t>[33]</w:t>
      </w:r>
      <w:r w:rsidR="006B618D">
        <w:fldChar w:fldCharType="end"/>
      </w:r>
      <w:r w:rsidR="00016C54" w:rsidRPr="00016C54">
        <w:t>, they utilized some cryptographical characteristics of Blockchain to provide an accessible "bread crumb trail" that allows data users to trace back medical history to improve operational efficiency. </w:t>
      </w:r>
    </w:p>
    <w:p w14:paraId="7E94AEC8" w14:textId="584E23E5" w:rsidR="0084491D" w:rsidRDefault="004C2902" w:rsidP="00A540DB">
      <w:pPr>
        <w:ind w:firstLine="284"/>
        <w:jc w:val="both"/>
      </w:pPr>
      <w:r w:rsidRPr="004C2902">
        <w:t xml:space="preserve">From </w:t>
      </w:r>
      <w:proofErr w:type="spellStart"/>
      <w:r w:rsidRPr="004C2902">
        <w:t>MedRec</w:t>
      </w:r>
      <w:proofErr w:type="spellEnd"/>
      <w:r w:rsidRPr="004C2902">
        <w:t xml:space="preserve">, we adopt the concept of using Ethereum’s </w:t>
      </w:r>
      <w:del w:id="3" w:author="Petnathean Julled" w:date="2021-11-27T05:53:00Z">
        <w:r w:rsidRPr="004C2902" w:rsidDel="00165A59">
          <w:delText>smartcontract</w:delText>
        </w:r>
      </w:del>
      <w:proofErr w:type="spellStart"/>
      <w:ins w:id="4" w:author="Petnathean Julled" w:date="2021-11-27T05:53:00Z">
        <w:r w:rsidR="00165A59">
          <w:t>Smartcontract</w:t>
        </w:r>
      </w:ins>
      <w:proofErr w:type="spellEnd"/>
      <w:r w:rsidRPr="004C2902">
        <w:t xml:space="preserve"> to add a mechanism to the Blockchain, enabling its usage with healthcare information. </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48C3F5A9" w:rsidR="00E567D2" w:rsidRPr="00716F8D" w:rsidRDefault="00794584" w:rsidP="003C3493">
      <w:pPr>
        <w:ind w:firstLine="270"/>
        <w:jc w:val="both"/>
      </w:pPr>
      <w:r w:rsidRPr="00794584">
        <w:t xml:space="preserve">Sudeep Tanwar et al. </w:t>
      </w:r>
      <w:r w:rsidR="005133A5">
        <w:fldChar w:fldCharType="begin" w:fldLock="1"/>
      </w:r>
      <w:r w:rsidR="00F938D1">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5133A5">
        <w:fldChar w:fldCharType="separate"/>
      </w:r>
      <w:r w:rsidR="00F938D1" w:rsidRPr="00F938D1">
        <w:rPr>
          <w:noProof/>
        </w:rPr>
        <w:t>[30]</w:t>
      </w:r>
      <w:r w:rsidR="005133A5">
        <w:fldChar w:fldCharType="end"/>
      </w:r>
      <w:r w:rsidR="00315564" w:rsidRPr="00315564">
        <w:t xml:space="preserve"> surveyed proposed healthcare blockchain concepts from 2016 to 2019 that would benefit the healthcare industry by enhancing the capabilities of electronic health records.</w:t>
      </w:r>
      <w:r w:rsidR="009417BB" w:rsidRPr="009417BB">
        <w:t xml:space="preserve"> </w:t>
      </w:r>
      <w:r w:rsidR="00AD747E" w:rsidRPr="00AD747E">
        <w:t>The work has effectively explained the overall concept of incorporating Blockchain technology into electronic health records that have evolved over time.</w:t>
      </w:r>
      <w:r w:rsidR="009417BB" w:rsidRPr="009417BB">
        <w:t xml:space="preserve"> </w:t>
      </w:r>
      <w:r w:rsidR="006E1E65" w:rsidRPr="006E1E65">
        <w:t>They also proposed a blockchain-based access control system for electronic health records by using IBM Hyperledger fabric as a medium for health information exchange within organizations.</w:t>
      </w:r>
      <w:r w:rsidR="009417BB" w:rsidRPr="009417BB">
        <w:t xml:space="preserve"> Similar to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del w:id="5" w:author="Petnathean Julled" w:date="2021-11-27T05:53:00Z">
        <w:r w:rsidR="009417BB" w:rsidRPr="009417BB" w:rsidDel="00165A59">
          <w:delText>smartcontract</w:delText>
        </w:r>
      </w:del>
      <w:proofErr w:type="spellStart"/>
      <w:ins w:id="6" w:author="Petnathean Julled" w:date="2021-11-27T05:53:00Z">
        <w:r w:rsidR="00165A59">
          <w:t>Smartcontract</w:t>
        </w:r>
      </w:ins>
      <w:r w:rsidR="009417BB" w:rsidRPr="009417BB">
        <w:t>s</w:t>
      </w:r>
      <w:proofErr w:type="spellEnd"/>
      <w:r w:rsidR="009417BB" w:rsidRPr="009417BB">
        <w:t xml:space="preserve"> for the possibility of </w:t>
      </w:r>
      <w:r w:rsidR="009417BB" w:rsidRPr="00716F8D">
        <w:t xml:space="preserve">healthcare blockchain. </w:t>
      </w:r>
      <w:r w:rsidR="00B72828" w:rsidRPr="00716F8D">
        <w:fldChar w:fldCharType="begin" w:fldLock="1"/>
      </w:r>
      <w:r w:rsidR="00F938D1" w:rsidRPr="00716F8D">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B72828" w:rsidRPr="00716F8D">
        <w:fldChar w:fldCharType="separate"/>
      </w:r>
      <w:r w:rsidR="00F938D1" w:rsidRPr="00716F8D">
        <w:rPr>
          <w:noProof/>
        </w:rPr>
        <w:t>[30]</w:t>
      </w:r>
      <w:r w:rsidR="00B72828" w:rsidRPr="00716F8D">
        <w:fldChar w:fldCharType="end"/>
      </w:r>
      <w:r w:rsidR="00E567D2" w:rsidRPr="00716F8D">
        <w:t>.</w:t>
      </w:r>
    </w:p>
    <w:p w14:paraId="54524F9C" w14:textId="462CC33A" w:rsidR="00716F8D" w:rsidRPr="00F665BB" w:rsidRDefault="00716F8D" w:rsidP="00507BF0">
      <w:pPr>
        <w:ind w:firstLine="270"/>
        <w:jc w:val="both"/>
        <w:rPr>
          <w:rFonts w:cs="Angsana New"/>
          <w:szCs w:val="25"/>
          <w:lang w:bidi="th-TH"/>
        </w:rPr>
      </w:pPr>
      <w:r w:rsidRPr="00507BF0">
        <w:rPr>
          <w:rFonts w:cs="Angsana New"/>
          <w:szCs w:val="25"/>
          <w:lang w:bidi="th-TH"/>
        </w:rPr>
        <w:t>The work rounds up the proposed healthcare information-based blockchain concepts and sets a current reference point for the following research in the same field.</w:t>
      </w:r>
    </w:p>
    <w:p w14:paraId="675D6717" w14:textId="386F6CF1" w:rsidR="0016198E" w:rsidRDefault="0016198E" w:rsidP="006B6B66">
      <w:pPr>
        <w:pStyle w:val="Heading1"/>
      </w:pPr>
      <w:r>
        <w:t>BACKGROUND KNOWLEDGE</w:t>
      </w:r>
    </w:p>
    <w:p w14:paraId="1687F1B4" w14:textId="3D894C82" w:rsidR="00233150" w:rsidRPr="000070D0" w:rsidRDefault="00724BB1" w:rsidP="00F665BB">
      <w:pPr>
        <w:ind w:firstLine="270"/>
        <w:jc w:val="both"/>
        <w:rPr>
          <w:lang w:bidi="th-TH"/>
        </w:rPr>
      </w:pPr>
      <w:r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Pr="000070D0">
        <w:rPr>
          <w:rFonts w:cstheme="minorBidi"/>
          <w:szCs w:val="25"/>
          <w:lang w:bidi="th-TH"/>
        </w:rPr>
        <w:t xml:space="preserve"> work. Subsection A provides background regarding IHE and their </w:t>
      </w:r>
      <w:proofErr w:type="spellStart"/>
      <w:r w:rsidRPr="000070D0">
        <w:rPr>
          <w:rFonts w:cstheme="minorBidi"/>
          <w:szCs w:val="25"/>
          <w:lang w:bidi="th-TH"/>
        </w:rPr>
        <w:t>XDS.b</w:t>
      </w:r>
      <w:proofErr w:type="spellEnd"/>
      <w:r w:rsidRPr="000070D0">
        <w:rPr>
          <w:rFonts w:cstheme="minorBidi"/>
          <w:szCs w:val="25"/>
          <w:lang w:bidi="th-TH"/>
        </w:rPr>
        <w:t xml:space="preserve"> Profile. </w:t>
      </w:r>
      <w:r w:rsidR="00F32863" w:rsidRPr="000070D0">
        <w:rPr>
          <w:rFonts w:cstheme="minorBidi"/>
          <w:szCs w:val="25"/>
          <w:lang w:bidi="th-TH"/>
        </w:rPr>
        <w:t>This subsection can be skipped if the reader is already familiar with the initiative and its framework.</w:t>
      </w:r>
      <w:r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Pr="000070D0">
        <w:rPr>
          <w:rFonts w:cstheme="minorBidi"/>
          <w:szCs w:val="25"/>
          <w:lang w:bidi="th-TH"/>
        </w:rPr>
        <w:t xml:space="preserve"> </w:t>
      </w:r>
      <w:r w:rsidR="00F84569" w:rsidRPr="000070D0">
        <w:rPr>
          <w:rFonts w:cstheme="minorBidi"/>
          <w:szCs w:val="25"/>
          <w:lang w:bidi="th-TH"/>
        </w:rPr>
        <w:t xml:space="preserve">After that, the last subsection is about Ethereum and its </w:t>
      </w:r>
      <w:del w:id="7" w:author="Petnathean Julled" w:date="2021-11-27T05:53:00Z">
        <w:r w:rsidR="00F84569" w:rsidRPr="000070D0" w:rsidDel="00165A59">
          <w:rPr>
            <w:rFonts w:cstheme="minorBidi"/>
            <w:szCs w:val="25"/>
            <w:lang w:bidi="th-TH"/>
          </w:rPr>
          <w:delText>smartcontract</w:delText>
        </w:r>
      </w:del>
      <w:proofErr w:type="spellStart"/>
      <w:ins w:id="8" w:author="Petnathean Julled" w:date="2021-11-27T05:53:00Z">
        <w:r w:rsidR="00165A59">
          <w:rPr>
            <w:rFonts w:cstheme="minorBidi"/>
            <w:szCs w:val="25"/>
            <w:lang w:bidi="th-TH"/>
          </w:rPr>
          <w:t>Smartcontract</w:t>
        </w:r>
      </w:ins>
      <w:proofErr w:type="spellEnd"/>
      <w:r w:rsidR="00F84569" w:rsidRPr="000070D0">
        <w:rPr>
          <w:rFonts w:cstheme="minorBidi"/>
          <w:szCs w:val="25"/>
          <w:lang w:bidi="th-TH"/>
        </w:rPr>
        <w:t xml:space="preserve"> which we adopt for the implementation of this work. It is recommended for the reader to at least understand the concept of Blockchain </w:t>
      </w:r>
      <w:del w:id="9" w:author="Petnathean Julled" w:date="2021-11-27T05:53:00Z">
        <w:r w:rsidR="00F84569" w:rsidRPr="000070D0" w:rsidDel="00165A59">
          <w:rPr>
            <w:rFonts w:cstheme="minorBidi"/>
            <w:szCs w:val="25"/>
            <w:lang w:bidi="th-TH"/>
          </w:rPr>
          <w:delText>smartcontract</w:delText>
        </w:r>
      </w:del>
      <w:proofErr w:type="spellStart"/>
      <w:ins w:id="10" w:author="Petnathean Julled" w:date="2021-11-27T05:53:00Z">
        <w:r w:rsidR="00165A59">
          <w:rPr>
            <w:rFonts w:cstheme="minorBidi"/>
            <w:szCs w:val="25"/>
            <w:lang w:bidi="th-TH"/>
          </w:rPr>
          <w:t>Smartcontract</w:t>
        </w:r>
      </w:ins>
      <w:proofErr w:type="spellEnd"/>
      <w:r w:rsidR="00F84569" w:rsidRPr="000070D0">
        <w:rPr>
          <w:rFonts w:cstheme="minorBidi"/>
          <w:szCs w:val="25"/>
          <w:lang w:bidi="th-TH"/>
        </w:rPr>
        <w:t xml:space="preserve"> before proceeding to the next section.</w:t>
      </w:r>
    </w:p>
    <w:p w14:paraId="0376383E" w14:textId="09649F6C"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7298CBAB"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w:t>
      </w:r>
      <w:r w:rsidR="00E22D96">
        <w:t>.</w:t>
      </w:r>
    </w:p>
    <w:p w14:paraId="1B336C6F" w14:textId="73135D4D" w:rsidR="00341727" w:rsidRDefault="00651E68" w:rsidP="00C975F5">
      <w:pPr>
        <w:jc w:val="both"/>
        <w:rPr>
          <w:rFonts w:cstheme="minorBidi"/>
          <w:szCs w:val="25"/>
          <w:lang w:bidi="th-TH"/>
        </w:rPr>
      </w:pPr>
      <w:r>
        <w:rPr>
          <w:rFonts w:cstheme="minorBidi"/>
          <w:noProof/>
          <w:szCs w:val="25"/>
          <w:lang w:bidi="th-TH"/>
        </w:rPr>
        <w:lastRenderedPageBreak/>
        <mc:AlternateContent>
          <mc:Choice Requires="wpg">
            <w:drawing>
              <wp:anchor distT="0" distB="0" distL="114300" distR="114300" simplePos="0" relativeHeight="251652608" behindDoc="0" locked="0" layoutInCell="1" allowOverlap="1" wp14:anchorId="3C9FBDD2" wp14:editId="4181B260">
                <wp:simplePos x="0" y="0"/>
                <wp:positionH relativeFrom="margin">
                  <wp:align>center</wp:align>
                </wp:positionH>
                <wp:positionV relativeFrom="paragraph">
                  <wp:posOffset>412</wp:posOffset>
                </wp:positionV>
                <wp:extent cx="4535805" cy="2832100"/>
                <wp:effectExtent l="0" t="0" r="0" b="6350"/>
                <wp:wrapTopAndBottom/>
                <wp:docPr id="13" name="Group 13"/>
                <wp:cNvGraphicFramePr/>
                <a:graphic xmlns:a="http://schemas.openxmlformats.org/drawingml/2006/main">
                  <a:graphicData uri="http://schemas.microsoft.com/office/word/2010/wordprocessingGroup">
                    <wpg:wgp>
                      <wpg:cNvGrpSpPr/>
                      <wpg:grpSpPr>
                        <a:xfrm>
                          <a:off x="0" y="0"/>
                          <a:ext cx="4535805" cy="2832100"/>
                          <a:chOff x="28575" y="0"/>
                          <a:chExt cx="4543425" cy="2877820"/>
                        </a:xfrm>
                      </wpg:grpSpPr>
                      <pic:pic xmlns:pic="http://schemas.openxmlformats.org/drawingml/2006/picture">
                        <pic:nvPicPr>
                          <pic:cNvPr id="1" name="Picture 1"/>
                          <pic:cNvPicPr>
                            <a:picLocks noChangeAspect="1"/>
                          </pic:cNvPicPr>
                        </pic:nvPicPr>
                        <pic:blipFill>
                          <a:blip r:embed="rId12"/>
                          <a:srcRect/>
                          <a:stretch/>
                        </pic:blipFill>
                        <pic:spPr bwMode="auto">
                          <a:xfrm>
                            <a:off x="66640" y="0"/>
                            <a:ext cx="4476819"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D3BCD16" w:rsidR="0082708C" w:rsidRPr="00CB209B" w:rsidRDefault="0082708C" w:rsidP="00C618CB">
                              <w:pPr>
                                <w:pStyle w:val="Caption"/>
                                <w:rPr>
                                  <w:szCs w:val="25"/>
                                </w:rPr>
                              </w:pPr>
                              <w:bookmarkStart w:id="11"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11"/>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05pt;width:357.15pt;height:223pt;z-index:251652608;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66;width:44768;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">
                  <v:imagedata r:id="rId13"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D3BCD16" w:rsidR="0082708C" w:rsidRPr="00CB209B" w:rsidRDefault="0082708C" w:rsidP="00C618CB">
                        <w:pPr>
                          <w:pStyle w:val="Caption"/>
                          <w:rPr>
                            <w:szCs w:val="25"/>
                          </w:rPr>
                        </w:pPr>
                        <w:bookmarkStart w:id="12"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12"/>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v:textbox>
                </v:shape>
                <w10:wrap type="topAndBottom" anchorx="margin"/>
              </v:group>
            </w:pict>
          </mc:Fallback>
        </mc:AlternateContent>
      </w:r>
      <w:r w:rsidR="00C975F5">
        <w:t xml:space="preserve">      </w:t>
      </w:r>
      <w:r w:rsidR="00C975F5" w:rsidRPr="004906FE">
        <w:t>IHE is</w:t>
      </w:r>
      <w:r w:rsidR="00BB16FA">
        <w:t xml:space="preserve"> significant</w:t>
      </w:r>
      <w:r w:rsidR="00C975F5" w:rsidRPr="004906FE">
        <w:t xml:space="preserve"> initiative by healthcare</w:t>
      </w:r>
      <w:r w:rsidR="000373A3">
        <w:t xml:space="preserve"> </w:t>
      </w:r>
      <w:r w:rsidR="000373A3" w:rsidRPr="004906FE">
        <w:t>professionals</w:t>
      </w:r>
      <w:r w:rsidR="001048D8">
        <w:t>, organizations, and</w:t>
      </w:r>
      <w:r w:rsidR="00C975F5" w:rsidRPr="004906FE">
        <w:t xml:space="preserve"> industry to </w:t>
      </w:r>
      <w:r w:rsidR="00FA53C7">
        <w:t>enhance</w:t>
      </w:r>
      <w:r w:rsidR="00FA53C7" w:rsidRPr="004906FE">
        <w:t xml:space="preserve"> </w:t>
      </w:r>
      <w:r w:rsidR="00C975F5" w:rsidRPr="004906FE">
        <w:t xml:space="preserve">the way </w:t>
      </w:r>
      <w:r w:rsidR="00C975F5">
        <w:t>health information</w:t>
      </w:r>
      <w:r w:rsidR="00C975F5" w:rsidRPr="004906FE">
        <w:t xml:space="preserve"> systems in healthcare</w:t>
      </w:r>
      <w:r w:rsidR="008E4614">
        <w:t xml:space="preserve"> integrate and</w:t>
      </w:r>
      <w:r w:rsidR="00C975F5" w:rsidRPr="004906FE">
        <w:t xml:space="preserve"> share information. </w:t>
      </w:r>
      <w:r w:rsidR="00FC04B4">
        <w:t>It</w:t>
      </w:r>
      <w:r w:rsidR="00FC04B4" w:rsidRPr="004906FE">
        <w:t xml:space="preserve"> </w:t>
      </w:r>
      <w:r w:rsidR="00C975F5" w:rsidRPr="004906FE">
        <w:t xml:space="preserve">promotes the coordinated use of established standards such as </w:t>
      </w:r>
      <w:r w:rsidR="00790641">
        <w:t xml:space="preserve">information technology standards, </w:t>
      </w:r>
      <w:r w:rsidR="00C975F5"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00C975F5" w:rsidRPr="004906FE" w:rsidDel="00787F49">
        <w:t xml:space="preserve"> </w:t>
      </w:r>
      <w:r w:rsidR="00C975F5" w:rsidRPr="004906FE">
        <w:t xml:space="preserve">to address specific clinical needs in support of </w:t>
      </w:r>
      <w:r w:rsidR="0065209E">
        <w:t xml:space="preserve">information system integrations and </w:t>
      </w:r>
      <w:r w:rsidR="00C975F5"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00C975F5" w:rsidRPr="004906FE">
        <w:t xml:space="preserve">ystems developed in accordance with IHE </w:t>
      </w:r>
      <w:r w:rsidR="0064778D">
        <w:t xml:space="preserve">integrate and </w:t>
      </w:r>
      <w:r w:rsidR="00624021">
        <w:t>exchange information</w:t>
      </w:r>
      <w:r w:rsidR="00624021" w:rsidRPr="004906FE">
        <w:t xml:space="preserve"> </w:t>
      </w:r>
      <w:r w:rsidR="00C975F5" w:rsidRPr="004906FE">
        <w:t xml:space="preserve">with one another better, are easier to implement, and enable </w:t>
      </w:r>
      <w:r w:rsidR="0064778D">
        <w:t>health</w:t>
      </w:r>
      <w:r w:rsidR="00C975F5" w:rsidRPr="004906FE">
        <w:t xml:space="preserve">care providers to use information more effectively. </w:t>
      </w:r>
      <w:r w:rsidR="00C975F5">
        <w:t xml:space="preserve">An </w:t>
      </w:r>
      <w:r w:rsidR="00C975F5" w:rsidRPr="004906FE">
        <w:t xml:space="preserve">IHE </w:t>
      </w:r>
      <w:r w:rsidR="00C975F5">
        <w:t xml:space="preserve">profile </w:t>
      </w:r>
      <w:r w:rsidR="00C975F5" w:rsidRPr="004906FE">
        <w:t>provid</w:t>
      </w:r>
      <w:r w:rsidR="00C975F5">
        <w:t>es</w:t>
      </w:r>
      <w:r w:rsidR="00C975F5" w:rsidRPr="004906FE">
        <w:t xml:space="preserve"> </w:t>
      </w:r>
      <w:r w:rsidR="00C975F5">
        <w:t xml:space="preserve">use of existing standards, </w:t>
      </w:r>
      <w:r w:rsidR="00C975F5" w:rsidRPr="004906FE">
        <w:t xml:space="preserve">specifications, tools, and services for interoperability. </w:t>
      </w:r>
      <w:r w:rsidR="00B25ED4" w:rsidRPr="004906FE">
        <w:t>I</w:t>
      </w:r>
      <w:r w:rsidR="00B25ED4">
        <w:t>t</w:t>
      </w:r>
      <w:r w:rsidR="00B25ED4" w:rsidRPr="004906FE">
        <w:t xml:space="preserve"> </w:t>
      </w:r>
      <w:r w:rsidR="00C975F5" w:rsidRPr="004906FE">
        <w:t xml:space="preserve">also engages </w:t>
      </w:r>
      <w:r w:rsidR="00F70A1B">
        <w:t xml:space="preserve">healthcare institutions, </w:t>
      </w:r>
      <w:r w:rsidR="00C975F5" w:rsidRPr="004906FE">
        <w:t>clinicians, health authorities, industr</w:t>
      </w:r>
      <w:r w:rsidR="00C975F5">
        <w:t>ies</w:t>
      </w:r>
      <w:r w:rsidR="00C975F5"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00C975F5" w:rsidRPr="004906FE">
        <w:t>. IHE provide</w:t>
      </w:r>
      <w:r w:rsidR="00C975F5">
        <w:t>s</w:t>
      </w:r>
      <w:r w:rsidR="00C975F5" w:rsidRPr="004906FE">
        <w:t xml:space="preserve"> convenient and reliable way of specifying a level of compliance to standards </w:t>
      </w:r>
      <w:r w:rsidR="00C975F5">
        <w:t>enough</w:t>
      </w:r>
      <w:r w:rsidR="00C975F5" w:rsidRPr="004906FE">
        <w:t xml:space="preserve"> to </w:t>
      </w:r>
      <w:r w:rsidR="00C975F5">
        <w:t>successfully reach efficient</w:t>
      </w:r>
      <w:r w:rsidR="00C975F5" w:rsidRPr="004906FE">
        <w:t xml:space="preserve"> interoperability.</w:t>
      </w:r>
      <w:r w:rsidR="005D329C">
        <w:rPr>
          <w:rFonts w:cstheme="minorBidi" w:hint="cs"/>
          <w:szCs w:val="25"/>
          <w:cs/>
          <w:lang w:bidi="th-TH"/>
        </w:rPr>
        <w:t xml:space="preserve"> </w:t>
      </w:r>
    </w:p>
    <w:p w14:paraId="7F81AF6A" w14:textId="21AD3688" w:rsidR="00A467AF" w:rsidRDefault="00341727" w:rsidP="00CE6B77">
      <w:pPr>
        <w:jc w:val="both"/>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p>
    <w:p w14:paraId="023A98AF" w14:textId="482C5D7D" w:rsidR="0021567C" w:rsidRDefault="0021567C" w:rsidP="00D04BCA">
      <w:pPr>
        <w:jc w:val="both"/>
      </w:pPr>
      <w:r>
        <w:t xml:space="preserve">      </w:t>
      </w:r>
      <w:r w:rsidR="00B35D7D" w:rsidRPr="00B35D7D">
        <w:t xml:space="preserve">In the </w:t>
      </w:r>
      <w:proofErr w:type="spellStart"/>
      <w:r w:rsidR="00B35D7D" w:rsidRPr="00B35D7D">
        <w:t>XDS.b</w:t>
      </w:r>
      <w:proofErr w:type="spellEnd"/>
      <w:r w:rsidR="00B35D7D" w:rsidRPr="00B35D7D">
        <w:t xml:space="preserve"> Profile, each system, server, and machine are </w:t>
      </w:r>
      <w:r w:rsidR="003A3ABA">
        <w:rPr>
          <w:rFonts w:cs="Angsana New"/>
          <w:szCs w:val="25"/>
          <w:lang w:bidi="th-TH"/>
        </w:rPr>
        <w:t xml:space="preserve">logically </w:t>
      </w:r>
      <w:r w:rsidR="00B35D7D" w:rsidRPr="00B35D7D">
        <w:t xml:space="preserve">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shows all the XDS actors involved in the profile and the sequence of how 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w:t>
      </w:r>
    </w:p>
    <w:p w14:paraId="15370DD6" w14:textId="7D97F9B0" w:rsidR="004D44BA" w:rsidRDefault="004D44BA" w:rsidP="00D04BCA">
      <w:pPr>
        <w:jc w:val="both"/>
      </w:pPr>
    </w:p>
    <w:p w14:paraId="4A52CB40" w14:textId="77777777" w:rsidR="00DA6D79" w:rsidRDefault="00DA6D79" w:rsidP="00D04BCA">
      <w:pPr>
        <w:jc w:val="both"/>
      </w:pPr>
    </w:p>
    <w:p w14:paraId="571FBE6D" w14:textId="390C8A0F" w:rsidR="00B6711F" w:rsidRPr="00DD27CE" w:rsidRDefault="00B6711F" w:rsidP="000070D0">
      <w:pPr>
        <w:pStyle w:val="Caption"/>
        <w:keepNext/>
        <w:spacing w:after="0"/>
      </w:pPr>
      <w:bookmarkStart w:id="13" w:name="_Ref86984959"/>
      <w:r w:rsidRPr="000070D0">
        <w:rPr>
          <w:color w:val="auto"/>
        </w:rPr>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013395">
        <w:rPr>
          <w:noProof/>
          <w:color w:val="auto"/>
        </w:rPr>
        <w:t>1</w:t>
      </w:r>
      <w:r w:rsidRPr="000070D0">
        <w:rPr>
          <w:color w:val="auto"/>
        </w:rPr>
        <w:fldChar w:fldCharType="end"/>
      </w:r>
      <w:bookmarkEnd w:id="13"/>
      <w:r w:rsidRPr="000070D0">
        <w:rPr>
          <w:color w:val="auto"/>
        </w:rPr>
        <w:t xml:space="preserve"> XDS Actors and its role in </w:t>
      </w:r>
      <w:proofErr w:type="spellStart"/>
      <w:r w:rsidRPr="000070D0">
        <w:rPr>
          <w:color w:val="auto"/>
        </w:rPr>
        <w:t>XDS.b</w:t>
      </w:r>
      <w:proofErr w:type="spellEnd"/>
      <w:r w:rsidRPr="000070D0">
        <w:rPr>
          <w:color w:val="auto"/>
        </w:rPr>
        <w:t xml:space="preserve"> Profile framework</w:t>
      </w:r>
    </w:p>
    <w:tbl>
      <w:tblPr>
        <w:tblStyle w:val="TableGrid"/>
        <w:tblW w:w="0" w:type="auto"/>
        <w:tblLook w:val="04A0" w:firstRow="1" w:lastRow="0" w:firstColumn="1" w:lastColumn="0" w:noHBand="0" w:noVBand="1"/>
      </w:tblPr>
      <w:tblGrid>
        <w:gridCol w:w="1582"/>
        <w:gridCol w:w="3274"/>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15B5D70" w:rsidR="00E8197F" w:rsidRDefault="00E8348F" w:rsidP="00E8197F">
            <w:pPr>
              <w:jc w:val="left"/>
              <w:rPr>
                <w:sz w:val="16"/>
                <w:szCs w:val="16"/>
              </w:rPr>
            </w:pPr>
            <w:r>
              <w:rPr>
                <w:sz w:val="16"/>
                <w:szCs w:val="16"/>
              </w:rPr>
              <w:t xml:space="preserve">- </w:t>
            </w:r>
            <w:r w:rsidR="00455353">
              <w:rPr>
                <w:sz w:val="16"/>
                <w:szCs w:val="16"/>
              </w:rPr>
              <w:t>Create/Generate health document</w:t>
            </w:r>
            <w:r>
              <w:rPr>
                <w:sz w:val="16"/>
                <w:szCs w:val="16"/>
              </w:rPr>
              <w:t>.</w:t>
            </w:r>
            <w:r w:rsidR="00455353">
              <w:rPr>
                <w:sz w:val="16"/>
                <w:szCs w:val="16"/>
              </w:rPr>
              <w:br/>
              <w:t xml:space="preserve">i.e., Physician </w:t>
            </w:r>
            <w:r w:rsidR="00875FA0">
              <w:rPr>
                <w:sz w:val="16"/>
                <w:szCs w:val="16"/>
              </w:rPr>
              <w:t>S</w:t>
            </w:r>
            <w:r w:rsidR="00455353">
              <w:rPr>
                <w:sz w:val="16"/>
                <w:szCs w:val="16"/>
              </w:rPr>
              <w:t>tation</w:t>
            </w:r>
            <w:r w:rsidR="00875FA0">
              <w:rPr>
                <w:sz w:val="16"/>
                <w:szCs w:val="16"/>
              </w:rPr>
              <w:t xml:space="preserve"> (input)</w:t>
            </w:r>
            <w:r w:rsidR="00455353">
              <w:rPr>
                <w:sz w:val="16"/>
                <w:szCs w:val="16"/>
              </w:rPr>
              <w:t xml:space="preserve"> or X-ray Scanner</w:t>
            </w:r>
            <w:r>
              <w:rPr>
                <w:sz w:val="16"/>
                <w:szCs w:val="16"/>
              </w:rPr>
              <w:t>.</w:t>
            </w:r>
          </w:p>
          <w:p w14:paraId="75E6CD24" w14:textId="40A71AB6" w:rsidR="00E8348F" w:rsidRDefault="00E8348F" w:rsidP="00E8197F">
            <w:pPr>
              <w:jc w:val="left"/>
              <w:rPr>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p>
          <w:p w14:paraId="4405A89E" w14:textId="22096719" w:rsidR="00E8348F" w:rsidRPr="000070D0" w:rsidRDefault="00E8348F" w:rsidP="000070D0">
            <w:pPr>
              <w:jc w:val="left"/>
              <w:rPr>
                <w:sz w:val="16"/>
                <w:szCs w:val="16"/>
              </w:rPr>
            </w:pPr>
            <w:r>
              <w:rPr>
                <w:sz w:val="16"/>
                <w:szCs w:val="16"/>
              </w:rPr>
              <w:t xml:space="preserve">i.e., </w:t>
            </w:r>
            <w:r w:rsidRPr="00E8348F">
              <w:rPr>
                <w:sz w:val="16"/>
                <w:szCs w:val="16"/>
              </w:rPr>
              <w:t>A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3A804F7" w:rsidR="00E8197F" w:rsidRPr="000070D0" w:rsidRDefault="007524FE" w:rsidP="000070D0">
            <w:pPr>
              <w:jc w:val="left"/>
              <w:rPr>
                <w:rFonts w:cstheme="minorBidi"/>
                <w:sz w:val="16"/>
                <w:lang w:bidi="th-TH"/>
              </w:rPr>
            </w:pPr>
            <w:r>
              <w:rPr>
                <w:sz w:val="16"/>
                <w:szCs w:val="16"/>
              </w:rPr>
              <w:t>Store health document generated from Source</w:t>
            </w:r>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FD78E94"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r w:rsidR="008E0267">
              <w:rPr>
                <w:sz w:val="16"/>
                <w:szCs w:val="16"/>
              </w:rPr>
              <w:t>.</w:t>
            </w:r>
            <w:r w:rsidR="00875FA0">
              <w:rPr>
                <w:sz w:val="16"/>
                <w:szCs w:val="16"/>
              </w:rPr>
              <w:br/>
              <w:t>i.e., Physician Station (output) or Data Analytic</w:t>
            </w:r>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356E5270" w:rsidR="00E8197F" w:rsidRPr="000070D0" w:rsidRDefault="008E0267" w:rsidP="000070D0">
            <w:pPr>
              <w:jc w:val="left"/>
              <w:rPr>
                <w:sz w:val="16"/>
                <w:szCs w:val="16"/>
              </w:rPr>
            </w:pPr>
            <w:r w:rsidRPr="008E0267">
              <w:rPr>
                <w:sz w:val="16"/>
                <w:szCs w:val="16"/>
              </w:rPr>
              <w:t>Create or generate "on-demand" health documents (as opposed to "stable" documents) that always update for the current state of the document when called</w:t>
            </w:r>
            <w:r>
              <w:rPr>
                <w:sz w:val="16"/>
                <w:szCs w:val="16"/>
              </w:rPr>
              <w:t>.</w:t>
            </w:r>
            <w:r>
              <w:rPr>
                <w:sz w:val="16"/>
                <w:szCs w:val="16"/>
              </w:rPr>
              <w:br/>
              <w:t>i.e., Bedside monitoring</w:t>
            </w:r>
            <w:r w:rsidR="00FC5A96">
              <w:rPr>
                <w:sz w:val="16"/>
                <w:szCs w:val="16"/>
              </w:rPr>
              <w:t>, Patient vital-sign</w:t>
            </w:r>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5085A9DE" w:rsidR="00455353" w:rsidRPr="00455353" w:rsidRDefault="00E12E55" w:rsidP="00E8197F">
            <w:pPr>
              <w:jc w:val="left"/>
              <w:rPr>
                <w:sz w:val="16"/>
                <w:szCs w:val="16"/>
              </w:rPr>
            </w:pPr>
            <w:r w:rsidRPr="00E12E55">
              <w:rPr>
                <w:sz w:val="16"/>
                <w:szCs w:val="16"/>
              </w:rPr>
              <w:t>Coordinate patient identities as defined by each XDS affinity domain member.</w:t>
            </w:r>
            <w:r w:rsidR="00E13283">
              <w:rPr>
                <w:sz w:val="16"/>
                <w:szCs w:val="16"/>
              </w:rPr>
              <w:br/>
              <w:t>i.e.,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0FB86233" w:rsidR="00F45902" w:rsidRDefault="00082610" w:rsidP="00D04BCA">
      <w:pPr>
        <w:jc w:val="both"/>
      </w:pPr>
      <w:r>
        <w:t xml:space="preserve">      </w:t>
      </w:r>
      <w:r w:rsidR="003B2F6E" w:rsidRPr="003B2F6E">
        <w:t>Each XDS actor has their own set of "transaction" formats to commun</w:t>
      </w:r>
      <w:r w:rsidR="002E56D3">
        <w:t>i</w:t>
      </w:r>
      <w:r w:rsidR="003B2F6E" w:rsidRPr="003B2F6E">
        <w:t xml:space="preserve">cate with one another. XDS transactions act as a medium for the transition between XDS actors. </w:t>
      </w:r>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2F9BF081" w14:textId="169B058C" w:rsidR="00613662" w:rsidRDefault="00613662" w:rsidP="00D04BCA">
      <w:pPr>
        <w:jc w:val="both"/>
      </w:pPr>
    </w:p>
    <w:p w14:paraId="6CF05043" w14:textId="77777777" w:rsidR="00613662" w:rsidRDefault="00613662" w:rsidP="00D04BCA">
      <w:pPr>
        <w:jc w:val="both"/>
      </w:pPr>
    </w:p>
    <w:p w14:paraId="4AAE7B52" w14:textId="066A1AEA" w:rsidR="00013395" w:rsidRPr="00DD27CE" w:rsidRDefault="00013395" w:rsidP="000070D0">
      <w:pPr>
        <w:pStyle w:val="Caption"/>
        <w:keepNext/>
        <w:spacing w:before="240" w:after="0"/>
      </w:pPr>
      <w:bookmarkStart w:id="14" w:name="_Ref86988318"/>
      <w:r w:rsidRPr="000070D0">
        <w:rPr>
          <w:color w:val="auto"/>
        </w:rPr>
        <w:lastRenderedPageBreak/>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Pr="000070D0">
        <w:rPr>
          <w:noProof/>
          <w:color w:val="auto"/>
        </w:rPr>
        <w:t>2</w:t>
      </w:r>
      <w:r w:rsidRPr="000070D0">
        <w:rPr>
          <w:color w:val="auto"/>
        </w:rPr>
        <w:fldChar w:fldCharType="end"/>
      </w:r>
      <w:bookmarkEnd w:id="14"/>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pPr>
    </w:p>
    <w:p w14:paraId="40D32453" w14:textId="69B7E994" w:rsidR="006F7E75" w:rsidRDefault="007F2DB5" w:rsidP="00D04BCA">
      <w:pPr>
        <w:jc w:val="both"/>
      </w:pPr>
      <w:r>
        <w:t xml:space="preserve">      </w:t>
      </w:r>
      <w:r w:rsidRPr="007F2DB5">
        <w:t xml:space="preserve">The main process of </w:t>
      </w:r>
      <w:proofErr w:type="spellStart"/>
      <w:r w:rsidRPr="007F2DB5">
        <w:t>XDS.b</w:t>
      </w:r>
      <w:proofErr w:type="spellEnd"/>
      <w:r w:rsidRPr="007F2DB5">
        <w:t xml:space="preserve"> Profile compose</w:t>
      </w:r>
      <w:r w:rsidR="003A3ABA">
        <w:rPr>
          <w:rFonts w:cs="Angsana New"/>
          <w:szCs w:val="25"/>
          <w:lang w:bidi="th-TH"/>
        </w:rPr>
        <w:t>s</w:t>
      </w:r>
      <w:r w:rsidRPr="007F2DB5">
        <w:t xml:space="preserve"> of two main functions: document regist</w:t>
      </w:r>
      <w:r w:rsidR="00D04ACD">
        <w:t>ration</w:t>
      </w:r>
      <w:r w:rsidRPr="007F2DB5">
        <w:t xml:space="preserve"> and document query. For explanation, we </w:t>
      </w:r>
      <w:proofErr w:type="gramStart"/>
      <w:r w:rsidRPr="007F2DB5">
        <w:t>take a look</w:t>
      </w:r>
      <w:proofErr w:type="gramEnd"/>
      <w:r w:rsidRPr="007F2DB5">
        <w:t xml:space="preserve"> at the common workflow of </w:t>
      </w:r>
      <w:proofErr w:type="spellStart"/>
      <w:r w:rsidRPr="007F2DB5">
        <w:t>XDS.b</w:t>
      </w:r>
      <w:proofErr w:type="spellEnd"/>
      <w:r w:rsidRPr="007F2DB5">
        <w:t xml:space="preserve"> where a document is generated into the system.</w:t>
      </w:r>
      <w:r w:rsidR="004E076F">
        <w:t xml:space="preserve"> </w:t>
      </w:r>
      <w:r w:rsidR="004E076F" w:rsidRPr="004E076F">
        <w:t xml:space="preserve">Following </w:t>
      </w:r>
      <w:r w:rsidR="004E076F">
        <w:fldChar w:fldCharType="begin"/>
      </w:r>
      <w:r w:rsidR="004E076F">
        <w:instrText xml:space="preserve"> REF _Ref50953823 \h </w:instrText>
      </w:r>
      <w:r w:rsidR="004E076F">
        <w:fldChar w:fldCharType="separate"/>
      </w:r>
      <w:r w:rsidR="004E076F" w:rsidRPr="00C618CB">
        <w:t xml:space="preserve">Figure </w:t>
      </w:r>
      <w:r w:rsidR="004E076F">
        <w:rPr>
          <w:noProof/>
        </w:rPr>
        <w:t>1</w:t>
      </w:r>
      <w:r w:rsidR="004E076F">
        <w:fldChar w:fldCharType="end"/>
      </w:r>
      <w:r w:rsidR="004E076F" w:rsidRPr="004E076F">
        <w:t>, a health document is first generated from an XDS Document Source actor. The generated document will take the format of an ITI-41 transaction before being sent to the XDS Document 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r w:rsidR="00D04ACD">
        <w:t>tration</w:t>
      </w:r>
      <w:r w:rsidR="004E076F" w:rsidRPr="004E076F">
        <w:t>.</w:t>
      </w:r>
      <w:r w:rsidR="008B4086">
        <w:t xml:space="preserve"> </w:t>
      </w:r>
    </w:p>
    <w:p w14:paraId="182C4FF5" w14:textId="49E52162" w:rsidR="003B4A7E" w:rsidRDefault="008B4086" w:rsidP="00A540DB">
      <w:pPr>
        <w:ind w:firstLine="284"/>
        <w:jc w:val="both"/>
      </w:pPr>
      <w:r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r w:rsidR="006F7E75">
        <w:rPr>
          <w:rFonts w:cs="Angsana New"/>
          <w:szCs w:val="25"/>
          <w:lang w:bidi="th-TH"/>
        </w:rPr>
        <w:t>T</w:t>
      </w:r>
      <w:r w:rsidR="00D73115" w:rsidRPr="00D73115">
        <w:t>he document can now be discovered by all members of the XDS affinity domain and is ready for document query.</w:t>
      </w:r>
    </w:p>
    <w:p w14:paraId="2674B272" w14:textId="47467E22" w:rsidR="001F1A19" w:rsidRDefault="001F1A19" w:rsidP="00D04BCA">
      <w:pPr>
        <w:jc w:val="both"/>
      </w:pPr>
      <w:r>
        <w:t xml:space="preserve">      </w:t>
      </w:r>
      <w:r w:rsidRPr="001F1A19">
        <w:t xml:space="preserve">A document query begins after the health document user </w:t>
      </w:r>
      <w:r w:rsidR="006F7E75" w:rsidRPr="001F1A19">
        <w:t>needs</w:t>
      </w:r>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w:t>
      </w:r>
      <w:r w:rsidR="006F7E75">
        <w:t>, etc</w:t>
      </w:r>
      <w:r w:rsidRPr="001F1A19">
        <w:t xml:space="preserve">. </w:t>
      </w:r>
      <w:proofErr w:type="gramStart"/>
      <w:r w:rsidRPr="001F1A19">
        <w:t>All of</w:t>
      </w:r>
      <w:proofErr w:type="gramEnd"/>
      <w:r w:rsidRPr="001F1A19">
        <w:t xml:space="preserve"> these keywords must </w:t>
      </w:r>
      <w:r w:rsidR="006F7E75">
        <w:t>match</w:t>
      </w:r>
      <w:r w:rsidRPr="001F1A19">
        <w:t xml:space="preserve"> </w:t>
      </w:r>
      <w:r w:rsidR="006F7E75">
        <w:t xml:space="preserve">with </w:t>
      </w:r>
      <w:r w:rsidRPr="001F1A19">
        <w:t>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w:t>
      </w:r>
      <w:r w:rsidR="00AD024A" w:rsidRPr="00AD024A">
        <w:t>XDS Document Consumer 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p>
    <w:p w14:paraId="7CFB451E" w14:textId="3915A6F2" w:rsidR="00C54F4D" w:rsidRPr="005B520E" w:rsidRDefault="00C54F4D" w:rsidP="00C54F4D">
      <w:pPr>
        <w:pStyle w:val="Heading2"/>
        <w:jc w:val="both"/>
      </w:pPr>
      <w:commentRangeStart w:id="15"/>
      <w:r>
        <w:t>Blockchain Technology</w:t>
      </w:r>
      <w:commentRangeEnd w:id="15"/>
      <w:r w:rsidR="00F72C26">
        <w:rPr>
          <w:rStyle w:val="CommentReference"/>
          <w:i w:val="0"/>
          <w:iCs w:val="0"/>
          <w:noProof w:val="0"/>
        </w:rPr>
        <w:commentReference w:id="15"/>
      </w:r>
    </w:p>
    <w:p w14:paraId="16799461" w14:textId="0E9C03B7" w:rsidR="00A241C2" w:rsidRDefault="005E5966">
      <w:pPr>
        <w:pStyle w:val="BodyText"/>
        <w:jc w:val="thaiDistribute"/>
        <w:rPr>
          <w:rFonts w:cstheme="minorBidi"/>
          <w:szCs w:val="25"/>
          <w:lang w:val="en-US" w:bidi="th-TH"/>
        </w:rPr>
      </w:pPr>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r>
        <w:rPr>
          <w:rFonts w:cstheme="minorBidi"/>
          <w:szCs w:val="25"/>
          <w:lang w:val="en-US" w:bidi="th-TH"/>
        </w:rPr>
        <w:t>The</w:t>
      </w:r>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8E160E">
        <w:rPr>
          <w:rFonts w:cstheme="minorBidi"/>
          <w:szCs w:val="25"/>
          <w:lang w:val="en-US" w:bidi="th-TH"/>
        </w:rPr>
        <w:fldChar w:fldCharType="separate"/>
      </w:r>
      <w:r w:rsidR="00F938D1" w:rsidRPr="00F938D1">
        <w:rPr>
          <w:rFonts w:cstheme="minorBidi"/>
          <w:noProof/>
          <w:szCs w:val="25"/>
          <w:lang w:val="en-US" w:bidi="th-TH"/>
        </w:rPr>
        <w:t>[34]</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xml:space="preserve">. </w:t>
      </w:r>
    </w:p>
    <w:p w14:paraId="4C8FA440" w14:textId="7661C899" w:rsidR="00A241C2" w:rsidRDefault="00706B5F" w:rsidP="00A241C2">
      <w:pPr>
        <w:pStyle w:val="BodyText"/>
        <w:jc w:val="thaiDistribute"/>
        <w:rPr>
          <w:rFonts w:cstheme="minorBidi"/>
          <w:szCs w:val="25"/>
          <w:lang w:val="en-US" w:bidi="th-TH"/>
        </w:rPr>
      </w:pPr>
      <w:r>
        <w:rPr>
          <w:rFonts w:cstheme="minorBidi"/>
          <w:szCs w:val="25"/>
          <w:lang w:val="en-US" w:bidi="th-TH"/>
        </w:rPr>
        <w:t>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Additionally, the hash value of each block also includes hash value of previously generated block caus</w:t>
      </w:r>
      <w:r w:rsidR="00A241C2">
        <w:rPr>
          <w:rFonts w:cstheme="minorBidi"/>
          <w:szCs w:val="25"/>
          <w:lang w:val="en-US" w:bidi="th-TH"/>
        </w:rPr>
        <w:t>ing</w:t>
      </w:r>
      <w:r>
        <w:rPr>
          <w:rFonts w:cstheme="minorBidi"/>
          <w:szCs w:val="25"/>
          <w:lang w:val="en-US" w:bidi="th-TH"/>
        </w:rPr>
        <w:t xml:space="preserv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A241C2">
        <w:rPr>
          <w:rFonts w:cstheme="minorBidi"/>
          <w:szCs w:val="25"/>
          <w:lang w:val="en-US" w:bidi="th-TH"/>
        </w:rPr>
        <w:t xml:space="preserve"> </w:t>
      </w:r>
    </w:p>
    <w:p w14:paraId="33DA0020" w14:textId="6FF20A6C" w:rsidR="00521BC4" w:rsidRDefault="00A241C2" w:rsidP="00A241C2">
      <w:pPr>
        <w:pStyle w:val="BodyText"/>
        <w:jc w:val="thaiDistribute"/>
        <w:rPr>
          <w:rFonts w:cstheme="minorBidi"/>
          <w:szCs w:val="25"/>
          <w:lang w:val="en-US" w:bidi="th-TH"/>
        </w:rPr>
      </w:pPr>
      <w:r>
        <w:rPr>
          <w:rFonts w:cstheme="minorBidi"/>
          <w:szCs w:val="25"/>
          <w:lang w:val="en-US" w:bidi="th-TH"/>
        </w:rPr>
        <w:t>Tog</w:t>
      </w:r>
      <w:r w:rsidR="001D6252">
        <w:rPr>
          <w:rFonts w:cstheme="minorBidi"/>
          <w:szCs w:val="25"/>
          <w:lang w:val="en-US" w:bidi="th-TH"/>
        </w:rPr>
        <w:t xml:space="preserve">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F24EDE" w:rsidRPr="00F24EDE">
        <w:rPr>
          <w:rFonts w:cstheme="minorBidi"/>
          <w:szCs w:val="25"/>
          <w:lang w:val="en-US" w:bidi="th-TH"/>
        </w:rPr>
        <w:t>However, there still need for a way to add more blocks into the chain. This can be done by the utilization of the consensus mechanism</w:t>
      </w:r>
      <w:r w:rsidR="00F24EDE" w:rsidRPr="00F24EDE" w:rsidDel="00F24EDE">
        <w:rPr>
          <w:rFonts w:cstheme="minorBidi"/>
          <w:szCs w:val="25"/>
          <w:lang w:val="en-US" w:bidi="th-TH"/>
        </w:rPr>
        <w:t xml:space="preserve"> </w:t>
      </w:r>
      <w:r w:rsidR="00365522">
        <w:rPr>
          <w:rFonts w:cstheme="minorBidi"/>
          <w:szCs w:val="25"/>
          <w:lang w:val="en-US" w:bidi="th-TH"/>
        </w:rPr>
        <w:fldChar w:fldCharType="begin" w:fldLock="1"/>
      </w:r>
      <w:r w:rsidR="00F938D1">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5]","plainTextFormattedCitation":"[35]","previouslyFormattedCitation":"[34]"},"properties":{"noteIndex":0},"schema":"https://github.com/citation-style-language/schema/raw/master/csl-citation.json"}</w:instrText>
      </w:r>
      <w:r w:rsidR="00365522">
        <w:rPr>
          <w:rFonts w:cstheme="minorBidi"/>
          <w:szCs w:val="25"/>
          <w:lang w:val="en-US" w:bidi="th-TH"/>
        </w:rPr>
        <w:fldChar w:fldCharType="separate"/>
      </w:r>
      <w:r w:rsidR="00F938D1" w:rsidRPr="00F938D1">
        <w:rPr>
          <w:rFonts w:cstheme="minorBidi"/>
          <w:noProof/>
          <w:szCs w:val="25"/>
          <w:lang w:val="en-US" w:bidi="th-TH"/>
        </w:rPr>
        <w:t>[35]</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358C4340" w:rsidR="001D7060" w:rsidRDefault="001D7060" w:rsidP="00710B9C">
      <w:pPr>
        <w:pStyle w:val="BodyText"/>
        <w:jc w:val="thaiDistribute"/>
        <w:rPr>
          <w:rFonts w:cstheme="minorBidi"/>
          <w:szCs w:val="25"/>
          <w:lang w:val="en-US" w:bidi="th-TH"/>
        </w:rPr>
      </w:pPr>
      <w:commentRangeStart w:id="16"/>
      <w:r>
        <w:rPr>
          <w:rFonts w:cstheme="minorBidi"/>
          <w:szCs w:val="25"/>
          <w:lang w:val="en-US" w:bidi="th-TH"/>
        </w:rPr>
        <w:t xml:space="preserve">According to </w:t>
      </w:r>
      <w:r>
        <w:rPr>
          <w:rFonts w:cstheme="minorBidi"/>
          <w:szCs w:val="25"/>
          <w:lang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4]</w:t>
      </w:r>
      <w:r>
        <w:rPr>
          <w:rFonts w:cstheme="minorBidi"/>
          <w:szCs w:val="25"/>
          <w:lang w:bidi="th-TH"/>
        </w:rPr>
        <w:fldChar w:fldCharType="end"/>
      </w:r>
      <w:r>
        <w:rPr>
          <w:rFonts w:cstheme="minorBidi"/>
          <w:szCs w:val="25"/>
          <w:lang w:val="en-US" w:bidi="th-TH"/>
        </w:rPr>
        <w:t>, Blockchain can be categorized into two main types</w:t>
      </w:r>
      <w:r w:rsidR="00B06E0F">
        <w:rPr>
          <w:rFonts w:cstheme="minorBidi"/>
          <w:szCs w:val="25"/>
          <w:lang w:val="en-US" w:bidi="th-TH"/>
        </w:rPr>
        <w:t xml:space="preserve"> that are </w:t>
      </w:r>
      <w:proofErr w:type="spellStart"/>
      <w:r w:rsidR="00B06E0F">
        <w:rPr>
          <w:rFonts w:cstheme="minorBidi"/>
          <w:szCs w:val="25"/>
          <w:lang w:val="en-US" w:bidi="th-TH"/>
        </w:rPr>
        <w:t>xxxxx</w:t>
      </w:r>
      <w:proofErr w:type="spellEnd"/>
      <w:r>
        <w:rPr>
          <w:rFonts w:cstheme="minorBidi"/>
          <w:szCs w:val="25"/>
          <w:lang w:val="en-US" w:bidi="th-TH"/>
        </w:rPr>
        <w:t xml:space="preserve">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F938D1">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6]","plainTextFormattedCitation":"[36]","previouslyFormattedCitation":"[35]"},"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6]</w:t>
      </w:r>
      <w:r>
        <w:rPr>
          <w:rFonts w:cstheme="minorBidi"/>
          <w:szCs w:val="25"/>
          <w:lang w:bidi="th-TH"/>
        </w:rPr>
        <w:fldChar w:fldCharType="end"/>
      </w:r>
      <w:r>
        <w:rPr>
          <w:rFonts w:cstheme="minorBidi"/>
          <w:szCs w:val="25"/>
          <w:lang w:val="en-US" w:bidi="th-TH"/>
        </w:rPr>
        <w:t xml:space="preserve">. </w:t>
      </w:r>
      <w:commentRangeEnd w:id="16"/>
      <w:r w:rsidR="00216E3B">
        <w:rPr>
          <w:rStyle w:val="CommentReference"/>
          <w:spacing w:val="0"/>
          <w:lang w:val="en-US" w:eastAsia="en-US"/>
        </w:rPr>
        <w:commentReference w:id="16"/>
      </w:r>
    </w:p>
    <w:p w14:paraId="6DA0B746" w14:textId="00DF27F8"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 xml:space="preserve">mechanism </w:t>
      </w:r>
      <w:r w:rsidR="00E72E9B">
        <w:rPr>
          <w:rFonts w:cstheme="minorBidi"/>
          <w:szCs w:val="25"/>
          <w:lang w:val="en-US" w:bidi="th-TH"/>
        </w:rPr>
        <w:t xml:space="preserve">was </w:t>
      </w:r>
      <w:r w:rsidR="002B0990">
        <w:rPr>
          <w:rFonts w:cstheme="minorBidi"/>
          <w:szCs w:val="25"/>
          <w:lang w:val="en-US" w:bidi="th-TH"/>
        </w:rPr>
        <w:t>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w:t>
      </w:r>
      <w:r w:rsidR="00E72E9B">
        <w:rPr>
          <w:rFonts w:cstheme="minorBidi"/>
          <w:szCs w:val="25"/>
          <w:lang w:val="en-US" w:bidi="th-TH"/>
        </w:rPr>
        <w:t>ed</w:t>
      </w:r>
      <w:r w:rsidR="00C64F0C">
        <w:rPr>
          <w:rFonts w:cstheme="minorBidi"/>
          <w:szCs w:val="25"/>
          <w:lang w:val="en-US" w:bidi="th-TH"/>
        </w:rPr>
        <w:t xml:space="preserve">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w:t>
      </w:r>
      <w:r w:rsidR="002B0990">
        <w:rPr>
          <w:rFonts w:cstheme="minorBidi"/>
          <w:szCs w:val="25"/>
          <w:lang w:val="en-US" w:bidi="th-TH"/>
        </w:rPr>
        <w:lastRenderedPageBreak/>
        <w:t>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F938D1">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7]","plainTextFormattedCitation":"[37]","previouslyFormattedCitation":"[36]"},"properties":{"noteIndex":0},"schema":"https://github.com/citation-style-language/schema/raw/master/csl-citation.json"}</w:instrText>
      </w:r>
      <w:r w:rsidR="005718D8">
        <w:rPr>
          <w:rFonts w:cstheme="minorBidi"/>
          <w:szCs w:val="25"/>
          <w:lang w:val="en-US" w:bidi="th-TH"/>
        </w:rPr>
        <w:fldChar w:fldCharType="separate"/>
      </w:r>
      <w:r w:rsidR="00F938D1" w:rsidRPr="00F938D1">
        <w:rPr>
          <w:rFonts w:cstheme="minorBidi"/>
          <w:noProof/>
          <w:szCs w:val="25"/>
          <w:lang w:val="en-US" w:bidi="th-TH"/>
        </w:rPr>
        <w:t>[37]</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commentRangeStart w:id="17"/>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F938D1">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8]","plainTextFormattedCitation":"[38]","previouslyFormattedCitation":"[37]"},"properties":{"noteIndex":0},"schema":"https://github.com/citation-style-language/schema/raw/master/csl-citation.json"}</w:instrText>
      </w:r>
      <w:r w:rsidR="0051379D">
        <w:rPr>
          <w:rFonts w:cstheme="minorBidi"/>
          <w:szCs w:val="25"/>
          <w:lang w:val="en-US" w:bidi="th-TH"/>
        </w:rPr>
        <w:fldChar w:fldCharType="separate"/>
      </w:r>
      <w:r w:rsidR="00F938D1" w:rsidRPr="00F938D1">
        <w:rPr>
          <w:rFonts w:cstheme="minorBidi"/>
          <w:noProof/>
          <w:szCs w:val="25"/>
          <w:lang w:val="en-US" w:bidi="th-TH"/>
        </w:rPr>
        <w:t>[38]</w:t>
      </w:r>
      <w:r w:rsidR="0051379D">
        <w:rPr>
          <w:rFonts w:cstheme="minorBidi"/>
          <w:szCs w:val="25"/>
          <w:lang w:val="en-US" w:bidi="th-TH"/>
        </w:rPr>
        <w:fldChar w:fldCharType="end"/>
      </w:r>
      <w:commentRangeEnd w:id="17"/>
      <w:r w:rsidR="00E72E9B">
        <w:rPr>
          <w:rStyle w:val="CommentReference"/>
          <w:spacing w:val="0"/>
          <w:lang w:val="en-US" w:eastAsia="en-US"/>
        </w:rPr>
        <w:commentReference w:id="17"/>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F938D1">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9]","plainTextFormattedCitation":"[39]","previouslyFormattedCitation":"[38]"},"properties":{"noteIndex":0},"schema":"https://github.com/citation-style-language/schema/raw/master/csl-citation.json"}</w:instrText>
      </w:r>
      <w:r w:rsidR="007F1A70">
        <w:rPr>
          <w:rFonts w:cstheme="minorBidi"/>
          <w:szCs w:val="25"/>
          <w:lang w:val="en-US" w:bidi="th-TH"/>
        </w:rPr>
        <w:fldChar w:fldCharType="separate"/>
      </w:r>
      <w:r w:rsidR="00F938D1" w:rsidRPr="00F938D1">
        <w:rPr>
          <w:rFonts w:cstheme="minorBidi"/>
          <w:noProof/>
          <w:szCs w:val="25"/>
          <w:lang w:val="en-US" w:bidi="th-TH"/>
        </w:rPr>
        <w:t>[39]</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w:t>
      </w:r>
      <w:commentRangeStart w:id="18"/>
      <w:r w:rsidR="002B7A64">
        <w:rPr>
          <w:rFonts w:cstheme="minorBidi"/>
          <w:szCs w:val="25"/>
          <w:lang w:val="en-US" w:bidi="th-TH"/>
        </w:rPr>
        <w:t xml:space="preserve">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commentRangeEnd w:id="18"/>
      <w:r w:rsidR="00E72E9B">
        <w:rPr>
          <w:rStyle w:val="CommentReference"/>
          <w:spacing w:val="0"/>
          <w:lang w:val="en-US" w:eastAsia="en-US"/>
        </w:rPr>
        <w:commentReference w:id="18"/>
      </w:r>
    </w:p>
    <w:p w14:paraId="26F60D67" w14:textId="2E2DA2DB" w:rsidR="00C54F4D" w:rsidRPr="005B520E" w:rsidRDefault="00C54F4D" w:rsidP="00C54F4D">
      <w:pPr>
        <w:pStyle w:val="Heading2"/>
        <w:jc w:val="both"/>
      </w:pPr>
      <w:r>
        <w:t>Ethereum</w:t>
      </w:r>
      <w:r w:rsidR="000F3406">
        <w:t xml:space="preserve"> and </w:t>
      </w:r>
      <w:del w:id="19" w:author="Petnathean Julled" w:date="2021-11-27T05:54:00Z">
        <w:r w:rsidR="00170082" w:rsidDel="00165A59">
          <w:delText>S</w:delText>
        </w:r>
        <w:r w:rsidR="00E37858" w:rsidDel="00165A59">
          <w:delText>mart-</w:delText>
        </w:r>
        <w:r w:rsidR="00170082" w:rsidDel="00165A59">
          <w:delText>C</w:delText>
        </w:r>
        <w:r w:rsidR="00E37858" w:rsidDel="00165A59">
          <w:delText>ontract</w:delText>
        </w:r>
      </w:del>
      <w:ins w:id="20" w:author="Petnathean Julled" w:date="2021-11-27T05:54:00Z">
        <w:r w:rsidR="00165A59">
          <w:t>Smartcontract</w:t>
        </w:r>
      </w:ins>
    </w:p>
    <w:p w14:paraId="7ED3D7DB" w14:textId="0F673B0E" w:rsidR="0075298C" w:rsidRDefault="00854E0A" w:rsidP="00C54F4D">
      <w:pPr>
        <w:pStyle w:val="BodyText"/>
      </w:pPr>
      <w:r w:rsidRPr="00854E0A">
        <w:rPr>
          <w:lang w:val="en-US"/>
        </w:rPr>
        <w:t>Ethereum</w:t>
      </w:r>
      <w:r w:rsidR="00076206">
        <w:rPr>
          <w:lang w:val="en-US"/>
        </w:rPr>
        <w:t xml:space="preserve"> </w:t>
      </w:r>
      <w:r w:rsidR="00110EB4" w:rsidRPr="00AC5B74">
        <w:rPr>
          <w:lang w:val="en-US"/>
        </w:rPr>
        <w:fldChar w:fldCharType="begin" w:fldLock="1"/>
      </w:r>
      <w:r w:rsidR="00F938D1">
        <w:rPr>
          <w:lang w:val="en-US"/>
        </w:rPr>
        <w:instrText>ADDIN CSL_CITATION {"citationItems":[{"id":"ITEM-1","itemData":{"URL":"https://ethereum.org/en/","accessed":{"date-parts":[["2021","11","12"]]},"id":"ITEM-1","issued":{"date-parts":[["0"]]},"title":"Home | ethereum.org","type":"webpage"},"uris":["http://www.mendeley.com/documents/?uuid=cad397b3-afb5-3f28-a74b-2293544cdc5f"]}],"mendeley":{"formattedCitation":"[40]","plainTextFormattedCitation":"[40]","previouslyFormattedCitation":"[39]"},"properties":{"noteIndex":0},"schema":"https://github.com/citation-style-language/schema/raw/master/csl-citation.json"}</w:instrText>
      </w:r>
      <w:r w:rsidR="00110EB4" w:rsidRPr="00AC5B74">
        <w:rPr>
          <w:lang w:val="en-US"/>
        </w:rPr>
        <w:fldChar w:fldCharType="separate"/>
      </w:r>
      <w:r w:rsidR="00F938D1" w:rsidRPr="00F938D1">
        <w:rPr>
          <w:noProof/>
          <w:lang w:val="en-US"/>
        </w:rPr>
        <w:t>[40]</w:t>
      </w:r>
      <w:r w:rsidR="00110EB4" w:rsidRPr="00AC5B74">
        <w:rPr>
          <w:lang w:val="en-US"/>
        </w:rPr>
        <w:fldChar w:fldCharType="end"/>
      </w:r>
      <w:r w:rsidRPr="00854E0A">
        <w:rPr>
          <w:lang w:val="en-US"/>
        </w:rPr>
        <w:t xml:space="preserve">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w:t>
      </w:r>
      <w:proofErr w:type="spellStart"/>
      <w:del w:id="21" w:author="Petnathean Julled" w:date="2021-11-27T05:54:00Z">
        <w:r w:rsidRPr="00854E0A" w:rsidDel="00165A59">
          <w:rPr>
            <w:lang w:val="en-US"/>
          </w:rPr>
          <w:delText>smart</w:delText>
        </w:r>
        <w:r w:rsidR="00E37858" w:rsidDel="00165A59">
          <w:rPr>
            <w:lang w:val="en-US"/>
          </w:rPr>
          <w:delText>-</w:delText>
        </w:r>
        <w:r w:rsidRPr="00854E0A" w:rsidDel="00165A59">
          <w:rPr>
            <w:lang w:val="en-US"/>
          </w:rPr>
          <w:delText>contract</w:delText>
        </w:r>
      </w:del>
      <w:ins w:id="22" w:author="Petnathean Julled" w:date="2021-11-27T05:54:00Z">
        <w:r w:rsidR="00165A59">
          <w:rPr>
            <w:lang w:val="en-US"/>
          </w:rPr>
          <w:t>Smartcontract</w:t>
        </w:r>
      </w:ins>
      <w:proofErr w:type="spellEnd"/>
      <w:r w:rsidRPr="00854E0A">
        <w:rPr>
          <w:lang w:val="en-US"/>
        </w:rPr>
        <w:t>”</w:t>
      </w:r>
      <w:r>
        <w:rPr>
          <w:lang w:val="en-US"/>
        </w:rPr>
        <w:t xml:space="preserve"> </w:t>
      </w:r>
      <w:r w:rsidR="007F2EDF">
        <w:rPr>
          <w:lang w:val="en-US"/>
        </w:rPr>
        <w:fldChar w:fldCharType="begin" w:fldLock="1"/>
      </w:r>
      <w:r w:rsidR="00F938D1">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41], [42]","manualFormatting":"[21,22]","plainTextFormattedCitation":"[41], [42]","previouslyFormattedCitation":"[40], [41]"},"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del w:id="23" w:author="Petnathean Julled" w:date="2021-11-27T05:54:00Z">
        <w:r w:rsidRPr="00854E0A" w:rsidDel="00165A59">
          <w:delText>Smart-contract</w:delText>
        </w:r>
      </w:del>
      <w:proofErr w:type="spellStart"/>
      <w:ins w:id="24" w:author="Petnathean Julled" w:date="2021-11-27T05:54:00Z">
        <w:r w:rsidR="00165A59">
          <w:t>Smartcontract</w:t>
        </w:r>
      </w:ins>
      <w:proofErr w:type="spellEnd"/>
      <w:r w:rsidRPr="00854E0A">
        <w:t xml:space="preserve">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t>
      </w:r>
    </w:p>
    <w:p w14:paraId="6BBE7021" w14:textId="06514066" w:rsidR="00142B38" w:rsidRPr="00710B9C" w:rsidRDefault="00854E0A" w:rsidP="00C54F4D">
      <w:pPr>
        <w:pStyle w:val="BodyText"/>
        <w:rPr>
          <w:lang w:val="en-US"/>
        </w:rPr>
      </w:pPr>
      <w:r w:rsidRPr="00854E0A">
        <w:t xml:space="preserve">While each Blockchain platforms have their own technical methods for implementation, Ethereum’s </w:t>
      </w:r>
      <w:del w:id="25" w:author="Petnathean Julled" w:date="2021-11-27T05:54:00Z">
        <w:r w:rsidRPr="00854E0A" w:rsidDel="00165A59">
          <w:delText>smart-contract</w:delText>
        </w:r>
      </w:del>
      <w:proofErr w:type="spellStart"/>
      <w:ins w:id="26" w:author="Petnathean Julled" w:date="2021-11-27T05:54:00Z">
        <w:r w:rsidR="00165A59">
          <w:t>Smartcontract</w:t>
        </w:r>
      </w:ins>
      <w:proofErr w:type="spellEnd"/>
      <w:r w:rsidRPr="00854E0A">
        <w:t xml:space="preserve">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i.e.</w:t>
      </w:r>
      <w:r w:rsidR="00B8311F">
        <w:rPr>
          <w:lang w:val="en-US"/>
        </w:rPr>
        <w:t>,</w:t>
      </w:r>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w:t>
      </w:r>
      <w:r w:rsidR="00607702">
        <w:rPr>
          <w:lang w:val="en-US"/>
        </w:rPr>
        <w:t>are wide variety of consensus mechanism proposed to suit with different application and network environment.</w:t>
      </w:r>
    </w:p>
    <w:p w14:paraId="5DFA2627" w14:textId="5A306B83" w:rsidR="009303D9" w:rsidRDefault="000410E8" w:rsidP="006B6B66">
      <w:pPr>
        <w:pStyle w:val="Heading1"/>
      </w:pPr>
      <w:r>
        <w:rPr>
          <w:rFonts w:cstheme="minorBidi"/>
          <w:szCs w:val="25"/>
          <w:lang w:bidi="th-TH"/>
        </w:rPr>
        <w:t>METHOD</w:t>
      </w:r>
    </w:p>
    <w:p w14:paraId="0BADB364" w14:textId="76203CA4"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del w:id="27" w:author="Petnathean Julled" w:date="2021-11-27T05:54:00Z">
        <w:r w:rsidR="00E37858" w:rsidDel="00165A59">
          <w:rPr>
            <w:color w:val="000000" w:themeColor="text1"/>
            <w:lang w:val="en-US"/>
          </w:rPr>
          <w:delText>Smart-contract</w:delText>
        </w:r>
      </w:del>
      <w:proofErr w:type="spellStart"/>
      <w:ins w:id="28" w:author="Petnathean Julled" w:date="2021-11-27T05:54:00Z">
        <w:r w:rsidR="00165A59">
          <w:rPr>
            <w:color w:val="000000" w:themeColor="text1"/>
            <w:lang w:val="en-US"/>
          </w:rPr>
          <w:t>Smartcontract</w:t>
        </w:r>
      </w:ins>
      <w:proofErr w:type="spellEnd"/>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648DF60A"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 xml:space="preserve">no unusual effect on Mr. Parker and </w:t>
      </w:r>
      <w:r w:rsidR="00E845C8">
        <w:rPr>
          <w:lang w:val="en-US"/>
        </w:rPr>
        <w:t>dressed</w:t>
      </w:r>
      <w:r w:rsidRPr="00142B38">
        <w:rPr>
          <w:lang w:val="en-US"/>
        </w:rPr>
        <w:t xml:space="preserve"> the bite wound for him. 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e</w:t>
      </w:r>
      <w:r w:rsidR="00381320">
        <w:rPr>
          <w:lang w:val="en-US"/>
        </w:rPr>
        <w:t xml:space="preserve"> area</w:t>
      </w:r>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out the health information sharing standard 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could not see</w:t>
      </w:r>
      <w:r w:rsidRPr="00142B38">
        <w:rPr>
          <w:lang w:val="en-US"/>
        </w:rPr>
        <w:t xml:space="preserve"> th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29"/>
      <w:r w:rsidRPr="00142B38">
        <w:rPr>
          <w:lang w:val="en-US"/>
        </w:rPr>
        <w:t xml:space="preserve">The situation becomes even worse when the health information system of </w:t>
      </w:r>
      <w:r w:rsidR="00EC6173">
        <w:rPr>
          <w:lang w:val="en-US"/>
        </w:rPr>
        <w:t>h</w:t>
      </w:r>
      <w:r w:rsidRPr="00142B38">
        <w:rPr>
          <w:lang w:val="en-US"/>
        </w:rPr>
        <w:t xml:space="preserve">ospital B was hit by ransomware and went down. That means a doctor at Hospital B cannot know that what happened to Mr. Parker. On the other hand, with IHE XDS Blockchain implemented, even </w:t>
      </w:r>
      <w:r w:rsidR="00C67CFF">
        <w:rPr>
          <w:lang w:val="en-US"/>
        </w:rPr>
        <w:t>h</w:t>
      </w:r>
      <w:r w:rsidRPr="00142B38">
        <w:rPr>
          <w:lang w:val="en-US"/>
        </w:rPr>
        <w:t xml:space="preserve">ospital B hit by ransomware, a </w:t>
      </w:r>
      <w:commentRangeStart w:id="30"/>
      <w:r w:rsidRPr="00142B38">
        <w:rPr>
          <w:lang w:val="en-US"/>
        </w:rPr>
        <w:t xml:space="preserve">doctor at </w:t>
      </w:r>
      <w:r w:rsidR="00C67CFF">
        <w:rPr>
          <w:lang w:val="en-US"/>
        </w:rPr>
        <w:t>h</w:t>
      </w:r>
      <w:r w:rsidRPr="00142B38">
        <w:rPr>
          <w:lang w:val="en-US"/>
        </w:rPr>
        <w:t xml:space="preserve">ospital B can use an alternate machine to access the XDS Blockchain ledger and discover that there is the latest diagnosis result for Mr. Parker available at </w:t>
      </w:r>
      <w:r w:rsidR="00C67CFF">
        <w:rPr>
          <w:lang w:val="en-US"/>
        </w:rPr>
        <w:t>h</w:t>
      </w:r>
      <w:r w:rsidRPr="00142B38">
        <w:rPr>
          <w:lang w:val="en-US"/>
        </w:rPr>
        <w:t>ospital A</w:t>
      </w:r>
      <w:commentRangeEnd w:id="30"/>
      <w:r w:rsidR="0083095C">
        <w:rPr>
          <w:rStyle w:val="CommentReference"/>
          <w:spacing w:val="0"/>
          <w:lang w:val="en-US" w:eastAsia="en-US"/>
        </w:rPr>
        <w:commentReference w:id="30"/>
      </w:r>
      <w:r w:rsidRPr="00142B38">
        <w:rPr>
          <w:lang w:val="en-US"/>
        </w:rPr>
        <w:t>. A doctor then gains access to the diagnosis result and able to identify that Mr.</w:t>
      </w:r>
      <w:commentRangeEnd w:id="29"/>
      <w:r w:rsidR="00D12C27">
        <w:rPr>
          <w:rStyle w:val="CommentReference"/>
          <w:spacing w:val="0"/>
          <w:lang w:val="en-US" w:eastAsia="en-US"/>
        </w:rPr>
        <w:commentReference w:id="29"/>
      </w:r>
      <w:r w:rsidRPr="00142B38">
        <w:rPr>
          <w:lang w:val="en-US"/>
        </w:rPr>
        <w:t xml:space="preserve"> </w:t>
      </w:r>
      <w:commentRangeStart w:id="31"/>
      <w:r w:rsidRPr="00142B38">
        <w:rPr>
          <w:lang w:val="en-US"/>
        </w:rPr>
        <w:t>Parker was afflicted by unknown genetic mutated symptom caused by the spider bite. Allow the doctor to prevent a further harmful consequence.</w:t>
      </w:r>
      <w:commentRangeEnd w:id="31"/>
      <w:r w:rsidR="00D12C27">
        <w:rPr>
          <w:rStyle w:val="CommentReference"/>
          <w:spacing w:val="0"/>
          <w:lang w:val="en-US" w:eastAsia="en-US"/>
        </w:rPr>
        <w:commentReference w:id="31"/>
      </w:r>
    </w:p>
    <w:p w14:paraId="7EDD7402" w14:textId="49DB916F" w:rsidR="001E71FA" w:rsidRDefault="000D2EDB" w:rsidP="001E71FA">
      <w:pPr>
        <w:pStyle w:val="Heading2"/>
      </w:pPr>
      <w:r>
        <w:t>Concept</w:t>
      </w:r>
      <w:r w:rsidR="000825F7">
        <w:t>ual</w:t>
      </w:r>
      <w:r>
        <w:t xml:space="preserve"> Design</w:t>
      </w:r>
    </w:p>
    <w:p w14:paraId="16FD3920" w14:textId="74411ED0"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 xml:space="preserve">ansomware threat), the network will still have a chance to access the compromised document via an alternative source available from a shared peer. This </w:t>
      </w:r>
      <w:r w:rsidR="001E71FA" w:rsidRPr="001E71FA">
        <w:lastRenderedPageBreak/>
        <w:t>extends the benefit of the health document sharing network and encourages the growth of the health document sharing community even further.</w:t>
      </w:r>
    </w:p>
    <w:p w14:paraId="21D20038" w14:textId="2C6C6A73" w:rsidR="000D2EDB" w:rsidRDefault="000D2EDB" w:rsidP="000D2EDB">
      <w:pPr>
        <w:pStyle w:val="Heading2"/>
      </w:pPr>
      <w:r>
        <w:t>Blockchain Design</w:t>
      </w:r>
    </w:p>
    <w:p w14:paraId="2B60B37B" w14:textId="27F828F1" w:rsidR="000D2EDB" w:rsidRDefault="000D2EDB" w:rsidP="000D2EDB">
      <w:pPr>
        <w:ind w:firstLine="284"/>
        <w:jc w:val="both"/>
      </w:pPr>
      <w:r>
        <w:t>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w:t>
      </w:r>
      <w:r w:rsidRPr="00531677">
        <w:t xml:space="preserve">ain </w:t>
      </w:r>
      <w:r w:rsidRPr="00484314">
        <w:t xml:space="preserve">Types mentioned in </w:t>
      </w:r>
      <w:r w:rsidR="00303804" w:rsidRPr="00484314">
        <w:t>the background knowledge</w:t>
      </w:r>
      <w:r w:rsidRPr="00531677">
        <w:t>,</w:t>
      </w:r>
      <w:r>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w:t>
      </w:r>
      <w:r w:rsidRPr="005034C5">
        <w:t>type</w:t>
      </w:r>
      <w:r w:rsidR="00412500" w:rsidRPr="005034C5">
        <w:t xml:space="preserve"> </w:t>
      </w:r>
      <w:r w:rsidR="005034C5" w:rsidRPr="00D130B0">
        <w:fldChar w:fldCharType="begin" w:fldLock="1"/>
      </w:r>
      <w:r w:rsidR="00F938D1">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5034C5" w:rsidRPr="00D130B0">
        <w:fldChar w:fldCharType="separate"/>
      </w:r>
      <w:r w:rsidR="00F938D1" w:rsidRPr="00F938D1">
        <w:rPr>
          <w:noProof/>
        </w:rPr>
        <w:t>[34]</w:t>
      </w:r>
      <w:r w:rsidR="005034C5" w:rsidRPr="00D130B0">
        <w:fldChar w:fldCharType="end"/>
      </w:r>
      <w:r>
        <w:t xml:space="preserve"> as it was designed for scalability welcoming more members to join the network over time under the condition that joining members are accepted by the network and have a proper data sharing agreement. </w:t>
      </w:r>
    </w:p>
    <w:p w14:paraId="14BC95F8" w14:textId="0A009386" w:rsidR="000D2EDB" w:rsidRDefault="0039750F" w:rsidP="000D2EDB">
      <w:pPr>
        <w:ind w:firstLine="284"/>
        <w:jc w:val="both"/>
      </w:pPr>
      <w:r>
        <w:rPr>
          <w:noProof/>
        </w:rPr>
        <mc:AlternateContent>
          <mc:Choice Requires="wpg">
            <w:drawing>
              <wp:anchor distT="0" distB="0" distL="114300" distR="114300" simplePos="0" relativeHeight="251654656" behindDoc="0" locked="0" layoutInCell="1" allowOverlap="1" wp14:anchorId="5A0F0521" wp14:editId="27A4D2C9">
                <wp:simplePos x="0" y="0"/>
                <wp:positionH relativeFrom="margin">
                  <wp:align>center</wp:align>
                </wp:positionH>
                <wp:positionV relativeFrom="paragraph">
                  <wp:posOffset>2777490</wp:posOffset>
                </wp:positionV>
                <wp:extent cx="4819650" cy="2390775"/>
                <wp:effectExtent l="0" t="0" r="0" b="9525"/>
                <wp:wrapTopAndBottom/>
                <wp:docPr id="60" name="Group 60"/>
                <wp:cNvGraphicFramePr/>
                <a:graphic xmlns:a="http://schemas.openxmlformats.org/drawingml/2006/main">
                  <a:graphicData uri="http://schemas.microsoft.com/office/word/2010/wordprocessingGroup">
                    <wpg:wgp>
                      <wpg:cNvGrpSpPr/>
                      <wpg:grpSpPr>
                        <a:xfrm>
                          <a:off x="0" y="0"/>
                          <a:ext cx="4819650" cy="2398963"/>
                          <a:chOff x="0" y="189323"/>
                          <a:chExt cx="4638675" cy="2278922"/>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2B1D439" w:rsidR="0082708C" w:rsidRPr="008E5301" w:rsidRDefault="0082708C" w:rsidP="008E5301">
                              <w:pPr>
                                <w:pStyle w:val="Caption"/>
                                <w:rPr>
                                  <w:color w:val="auto"/>
                                  <w:sz w:val="20"/>
                                  <w:szCs w:val="20"/>
                                </w:rPr>
                              </w:pPr>
                              <w:bookmarkStart w:id="32"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32"/>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8"/>
                          <a:srcRect/>
                          <a:stretch/>
                        </pic:blipFill>
                        <pic:spPr>
                          <a:xfrm>
                            <a:off x="165102" y="189323"/>
                            <a:ext cx="4306753" cy="19913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29" style="position:absolute;left:0;text-align:left;margin-left:0;margin-top:218.7pt;width:379.5pt;height:188.25pt;z-index:251654656;mso-position-horizontal:center;mso-position-horizontal-relative:margin;mso-width-relative:margin;mso-height-relative:margin" coordorigin=",1893" coordsize="46386,22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">
                <v:shape id="Text Box 59" o:spid="_x0000_s103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2B1D439" w:rsidR="0082708C" w:rsidRPr="008E5301" w:rsidRDefault="0082708C" w:rsidP="008E5301">
                        <w:pPr>
                          <w:pStyle w:val="Caption"/>
                          <w:rPr>
                            <w:color w:val="auto"/>
                            <w:sz w:val="20"/>
                            <w:szCs w:val="20"/>
                          </w:rPr>
                        </w:pPr>
                        <w:bookmarkStart w:id="33"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33"/>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1" type="#_x0000_t75" style="position:absolute;left:1651;top:1893;width:43067;height:19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">
                  <v:imagedata r:id="rId19" o:title=""/>
                </v:shape>
                <w10:wrap type="topAndBottom" anchorx="margin"/>
              </v:group>
            </w:pict>
          </mc:Fallback>
        </mc:AlternateContent>
      </w:r>
      <w:r w:rsidR="000D2EDB">
        <w:t xml:space="preserve">Meanwhile, following the Blockchain consensus </w:t>
      </w:r>
      <w:r w:rsidR="000D2EDB" w:rsidRPr="00BD3C28">
        <w:t xml:space="preserve">mentioned </w:t>
      </w:r>
      <w:r w:rsidR="000D2EDB" w:rsidRPr="00484314">
        <w:t xml:space="preserve">in </w:t>
      </w:r>
      <w:r w:rsidR="00BD3C28" w:rsidRPr="00484314">
        <w:t>the background knowledge,</w:t>
      </w:r>
      <w:r w:rsidR="000D2EDB">
        <w:t xml:space="preserve">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rsidR="000D2EDB">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5A1D5928" w:rsidR="006540B4" w:rsidRDefault="00C706E0" w:rsidP="000D2EDB">
      <w:pPr>
        <w:ind w:firstLine="284"/>
        <w:jc w:val="both"/>
      </w:pPr>
      <w:r w:rsidRPr="00C706E0">
        <w:t>We exclude the ITI-61 transaction from the implementation because it is unnecessary for the current usage of the work</w:t>
      </w:r>
      <w:r w:rsidR="006540B4" w:rsidRPr="006540B4">
        <w:t>.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w:t>
      </w:r>
      <w:r w:rsidR="002C17B2">
        <w:t xml:space="preserve"> </w:t>
      </w:r>
      <w:r w:rsidR="006540B4" w:rsidRPr="006540B4">
        <w:t>Document Consumer Actor via ITI-18 transaction</w:t>
      </w:r>
      <w:r w:rsidR="00F61AEB">
        <w:t>.</w:t>
      </w:r>
    </w:p>
    <w:p w14:paraId="010E28EB" w14:textId="56CA8FE6" w:rsidR="000D2EDB" w:rsidRDefault="00C31DCB" w:rsidP="000D2EDB">
      <w:pPr>
        <w:ind w:firstLine="284"/>
        <w:jc w:val="both"/>
      </w:pPr>
      <w:r w:rsidRPr="00C31DCB">
        <w:t xml:space="preserve"> </w:t>
      </w:r>
      <w:r w:rsidRPr="00C31DCB">
        <w:rPr>
          <w:noProof/>
        </w:rPr>
        <w:t xml:space="preserve">Each Blockchain node will receive ITI-42 transactions from their local XDS Document Repository Actor as a normal XDS Document Registry Actor would do, before transitioning the transaction into a Blockchain </w:t>
      </w:r>
      <w:del w:id="34" w:author="Petnathean Julled" w:date="2021-11-27T05:53:00Z">
        <w:r w:rsidRPr="00C31DCB" w:rsidDel="00165A59">
          <w:rPr>
            <w:noProof/>
          </w:rPr>
          <w:delText>Smartcontract</w:delText>
        </w:r>
      </w:del>
      <w:ins w:id="35" w:author="Petnathean Julled" w:date="2021-11-27T05:53:00Z">
        <w:r w:rsidR="00165A59">
          <w:rPr>
            <w:noProof/>
          </w:rPr>
          <w:t>Smartcontract</w:t>
        </w:r>
      </w:ins>
      <w:r w:rsidRPr="00C31DCB">
        <w:rPr>
          <w:noProof/>
        </w:rPr>
        <w:t xml:space="preserve"> and publishing it into the Blockchain ledger</w:t>
      </w:r>
      <w:r w:rsidR="006540B4" w:rsidRPr="006540B4">
        <w:t xml:space="preserve">. Likewise, the health document query via ITI-18 transactions from local XDS Document Consumer will be interpreted and interact with </w:t>
      </w:r>
      <w:del w:id="36" w:author="Petnathean Julled" w:date="2021-11-27T05:53:00Z">
        <w:r w:rsidR="006540B4" w:rsidRPr="006540B4" w:rsidDel="00165A59">
          <w:delText>Smart</w:delText>
        </w:r>
        <w:r w:rsidR="009773A6" w:rsidDel="00165A59">
          <w:delText>C</w:delText>
        </w:r>
        <w:r w:rsidR="006540B4" w:rsidRPr="006540B4" w:rsidDel="00165A59">
          <w:delText>ontract</w:delText>
        </w:r>
      </w:del>
      <w:proofErr w:type="spellStart"/>
      <w:ins w:id="37" w:author="Petnathean Julled" w:date="2021-11-27T05:53:00Z">
        <w:r w:rsidR="00165A59">
          <w:t>Smartcontract</w:t>
        </w:r>
      </w:ins>
      <w:proofErr w:type="spellEnd"/>
      <w:r w:rsidR="006540B4" w:rsidRPr="006540B4">
        <w:t xml:space="preserve"> consecutively. Note that the XDS Document Consumer Actor will still be required to directly issue ITI-43 transaction to the XDS Document Repository Actor hosting the health document to retrieve it. The </w:t>
      </w:r>
      <w:del w:id="38" w:author="Petnathean Julled" w:date="2021-11-27T05:53:00Z">
        <w:r w:rsidR="006540B4" w:rsidRPr="006540B4" w:rsidDel="00165A59">
          <w:delText>Smart</w:delText>
        </w:r>
        <w:r w:rsidR="009773A6" w:rsidDel="00165A59">
          <w:delText>C</w:delText>
        </w:r>
        <w:r w:rsidR="006540B4" w:rsidRPr="006540B4" w:rsidDel="00165A59">
          <w:delText>ontract</w:delText>
        </w:r>
      </w:del>
      <w:proofErr w:type="spellStart"/>
      <w:ins w:id="39" w:author="Petnathean Julled" w:date="2021-11-27T05:53:00Z">
        <w:r w:rsidR="00165A59">
          <w:t>Smartcontract</w:t>
        </w:r>
      </w:ins>
      <w:proofErr w:type="spellEnd"/>
      <w:r w:rsidR="006540B4" w:rsidRPr="006540B4">
        <w:t xml:space="preserve"> will act as a medium for each node to perform the task to add data, read data, and search for data within the Blockchain ledger (as shown in </w:t>
      </w:r>
      <w:r w:rsidR="00850CD1">
        <w:fldChar w:fldCharType="begin"/>
      </w:r>
      <w:r w:rsidR="00850CD1">
        <w:instrText xml:space="preserve"> REF _Ref53535658 \h </w:instrText>
      </w:r>
      <w:r w:rsidR="00850CD1">
        <w:fldChar w:fldCharType="separate"/>
      </w:r>
      <w:r w:rsidR="00850CD1" w:rsidRPr="008E5301">
        <w:t xml:space="preserve">Figure </w:t>
      </w:r>
      <w:r w:rsidR="00850CD1">
        <w:rPr>
          <w:noProof/>
        </w:rPr>
        <w:t>3</w:t>
      </w:r>
      <w:r w:rsidR="00850CD1">
        <w:fldChar w:fldCharType="end"/>
      </w:r>
      <w:r w:rsidR="006540B4" w:rsidRPr="006540B4">
        <w:t>) allow the Blockchain technology to effectively integrated into the XDS system.</w:t>
      </w:r>
    </w:p>
    <w:p w14:paraId="47DEBBF3" w14:textId="664621B0" w:rsidR="000D2EDB" w:rsidRDefault="00BB1038" w:rsidP="000D2EDB">
      <w:pPr>
        <w:pStyle w:val="Heading2"/>
      </w:pPr>
      <w:r>
        <w:t>Design Functions of Document Register</w:t>
      </w:r>
    </w:p>
    <w:p w14:paraId="6283B0C7" w14:textId="3B43B724" w:rsidR="00CC5FD1"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del w:id="40" w:author="Petnathean Julled" w:date="2021-11-27T05:53:00Z">
        <w:r w:rsidDel="00165A59">
          <w:delText>Smart</w:delText>
        </w:r>
        <w:r w:rsidR="00DB4EF1" w:rsidDel="00165A59">
          <w:delText>C</w:delText>
        </w:r>
        <w:r w:rsidDel="00165A59">
          <w:delText>ontract</w:delText>
        </w:r>
      </w:del>
      <w:proofErr w:type="spellStart"/>
      <w:ins w:id="41" w:author="Petnathean Julled" w:date="2021-11-27T05:53:00Z">
        <w:r w:rsidR="00165A59">
          <w:t>Smartcontract</w:t>
        </w:r>
      </w:ins>
      <w:proofErr w:type="spellEnd"/>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del w:id="42" w:author="Petnathean Julled" w:date="2021-11-27T05:53:00Z">
        <w:r w:rsidDel="00165A59">
          <w:delText>Smart</w:delText>
        </w:r>
        <w:r w:rsidR="00E63E82" w:rsidDel="00165A59">
          <w:delText>C</w:delText>
        </w:r>
        <w:r w:rsidDel="00165A59">
          <w:delText>ontract</w:delText>
        </w:r>
      </w:del>
      <w:proofErr w:type="spellStart"/>
      <w:ins w:id="43" w:author="Petnathean Julled" w:date="2021-11-27T05:53:00Z">
        <w:r w:rsidR="00165A59">
          <w:t>Smartcontract</w:t>
        </w:r>
      </w:ins>
      <w:proofErr w:type="spellEnd"/>
      <w:r>
        <w:t xml:space="preserve"> function transaction. The function also automatically assigns each set of metadata with an identification number to be used for common </w:t>
      </w:r>
      <w:r>
        <w:lastRenderedPageBreak/>
        <w:t xml:space="preserve">understanding amongst the </w:t>
      </w:r>
      <w:del w:id="44" w:author="Petnathean Julled" w:date="2021-11-27T05:53:00Z">
        <w:r w:rsidDel="00165A59">
          <w:delText>Smart</w:delText>
        </w:r>
        <w:r w:rsidR="00E63E82" w:rsidDel="00165A59">
          <w:delText>C</w:delText>
        </w:r>
        <w:r w:rsidDel="00165A59">
          <w:delText>ontract</w:delText>
        </w:r>
      </w:del>
      <w:proofErr w:type="spellStart"/>
      <w:ins w:id="45" w:author="Petnathean Julled" w:date="2021-11-27T05:53:00Z">
        <w:r w:rsidR="00165A59">
          <w:t>Smartcontract</w:t>
        </w:r>
      </w:ins>
      <w:proofErr w:type="spellEnd"/>
      <w:r>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del w:id="46" w:author="Petnathean Julled" w:date="2021-11-27T05:53:00Z">
        <w:r w:rsidDel="00165A59">
          <w:delText>Smart</w:delText>
        </w:r>
        <w:r w:rsidR="00C33B17" w:rsidDel="00165A59">
          <w:delText>C</w:delText>
        </w:r>
        <w:r w:rsidDel="00165A59">
          <w:delText>ontract</w:delText>
        </w:r>
      </w:del>
      <w:proofErr w:type="spellStart"/>
      <w:ins w:id="47" w:author="Petnathean Julled" w:date="2021-11-27T05:53:00Z">
        <w:r w:rsidR="00165A59">
          <w:t>Smartcontract</w:t>
        </w:r>
      </w:ins>
      <w:proofErr w:type="spellEnd"/>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p w14:paraId="327F4B43" w14:textId="51606F3D" w:rsidR="00A35441" w:rsidRDefault="00A35441" w:rsidP="000D2EDB">
      <w:pPr>
        <w:ind w:firstLine="284"/>
        <w:jc w:val="both"/>
      </w:pPr>
      <w:r w:rsidRPr="00484314">
        <w:fldChar w:fldCharType="begin"/>
      </w:r>
      <w:r w:rsidRPr="00484314">
        <w:instrText xml:space="preserve"> REF _Ref88191922 \h </w:instrText>
      </w:r>
      <w:r w:rsidRPr="00484314">
        <w:fldChar w:fldCharType="separate"/>
      </w:r>
      <w:r w:rsidRPr="00A35441">
        <w:t xml:space="preserve">Figure </w:t>
      </w:r>
      <w:r w:rsidRPr="00A35441">
        <w:rPr>
          <w:noProof/>
        </w:rPr>
        <w:t>4</w:t>
      </w:r>
      <w:r w:rsidRPr="00484314">
        <w:fldChar w:fldCharType="end"/>
      </w:r>
      <w:r w:rsidRPr="00484314">
        <w:t xml:space="preserve"> and </w:t>
      </w:r>
      <w:r w:rsidRPr="00484314">
        <w:fldChar w:fldCharType="begin"/>
      </w:r>
      <w:r w:rsidRPr="00484314">
        <w:instrText xml:space="preserve"> REF _Ref88191900 \h </w:instrText>
      </w:r>
      <w:r w:rsidRPr="00484314">
        <w:fldChar w:fldCharType="separate"/>
      </w:r>
      <w:r w:rsidRPr="00A35441">
        <w:t xml:space="preserve">Figure </w:t>
      </w:r>
      <w:r w:rsidRPr="00A35441">
        <w:rPr>
          <w:noProof/>
        </w:rPr>
        <w:t>5</w:t>
      </w:r>
      <w:r w:rsidRPr="00484314">
        <w:fldChar w:fldCharType="end"/>
      </w:r>
      <w:r w:rsidRPr="00484314">
        <w:t xml:space="preserve"> </w:t>
      </w:r>
      <w:r w:rsidR="003A3E14" w:rsidRPr="00A35441">
        <w:t>depicts the overall process flow of the XDS Document Registry Actor, which performs tasks for both the Document Register and Document Query functions.</w:t>
      </w:r>
    </w:p>
    <w:p w14:paraId="2339FACE" w14:textId="23395FF9" w:rsidR="00170F03" w:rsidRPr="00710B9C" w:rsidRDefault="00170F03" w:rsidP="000D2EDB">
      <w:pPr>
        <w:ind w:firstLine="284"/>
        <w:jc w:val="both"/>
        <w:rPr>
          <w:rFonts w:cstheme="minorBidi"/>
          <w:szCs w:val="25"/>
          <w:lang w:bidi="th-TH"/>
        </w:rPr>
      </w:pPr>
    </w:p>
    <w:p w14:paraId="0298F4BB" w14:textId="3F0D8BBB" w:rsidR="009303D9" w:rsidRDefault="0016198E" w:rsidP="006B6B66">
      <w:pPr>
        <w:pStyle w:val="Heading1"/>
      </w:pPr>
      <w:commentRangeStart w:id="48"/>
      <w:r>
        <w:t>IMPLEMENTATION</w:t>
      </w:r>
      <w:commentRangeEnd w:id="48"/>
      <w:r w:rsidR="00626E75">
        <w:rPr>
          <w:rStyle w:val="CommentReference"/>
          <w:smallCaps w:val="0"/>
          <w:noProof w:val="0"/>
        </w:rPr>
        <w:commentReference w:id="48"/>
      </w:r>
    </w:p>
    <w:p w14:paraId="40F14DE6" w14:textId="7EFCE0C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633087">
        <w:rPr>
          <w:lang w:val="en-US"/>
        </w:rPr>
        <w:t xml:space="preserve">describes </w:t>
      </w:r>
      <w:r w:rsidR="00D57DC6">
        <w:rPr>
          <w:lang w:val="en-US"/>
        </w:rPr>
        <w:t xml:space="preserve">our implementation to demonstrate the </w:t>
      </w:r>
      <w:r w:rsidR="009D16CB">
        <w:rPr>
          <w:lang w:val="en-US"/>
        </w:rPr>
        <w:t xml:space="preserve">implemented </w:t>
      </w:r>
      <w:r w:rsidR="00D57DC6">
        <w:rPr>
          <w:lang w:val="en-US"/>
        </w:rPr>
        <w:t>concept</w:t>
      </w:r>
      <w:r w:rsidR="009D16CB">
        <w:rPr>
          <w:lang w:val="en-US"/>
        </w:rPr>
        <w:t xml:space="preserve"> mentioned previously</w:t>
      </w:r>
      <w:r w:rsidR="00D57DC6">
        <w:rPr>
          <w:lang w:val="en-US"/>
        </w:rPr>
        <w:t>.</w:t>
      </w:r>
    </w:p>
    <w:p w14:paraId="04465198" w14:textId="0FB041F5" w:rsidR="009303D9" w:rsidRPr="000E219F" w:rsidRDefault="00EC6E92" w:rsidP="00ED0149">
      <w:pPr>
        <w:pStyle w:val="Heading2"/>
      </w:pPr>
      <w:r>
        <w:rPr>
          <w:rFonts w:cs="Angsana New"/>
          <w:szCs w:val="25"/>
          <w:lang w:bidi="th-TH"/>
        </w:rPr>
        <w:t>Blockchain Setup</w:t>
      </w:r>
    </w:p>
    <w:p w14:paraId="28F28285" w14:textId="10BAC48C" w:rsidR="003966A7" w:rsidRPr="003966A7" w:rsidRDefault="003966A7" w:rsidP="00A540DB">
      <w:pPr>
        <w:pStyle w:val="BodyText"/>
        <w:tabs>
          <w:tab w:val="clear" w:pos="288"/>
          <w:tab w:val="left" w:pos="0"/>
        </w:tabs>
        <w:spacing w:after="0"/>
        <w:ind w:firstLine="360"/>
        <w:rPr>
          <w:ins w:id="49" w:author="Petnathean Julled" w:date="2021-11-27T05:33:00Z"/>
          <w:color w:val="FF0000"/>
          <w:lang w:val="en-US"/>
          <w:rPrChange w:id="50" w:author="Petnathean Julled" w:date="2021-11-27T05:33:00Z">
            <w:rPr>
              <w:ins w:id="51" w:author="Petnathean Julled" w:date="2021-11-27T05:33:00Z"/>
              <w:bCs/>
              <w:lang w:val="en-US"/>
            </w:rPr>
          </w:rPrChange>
        </w:rPr>
      </w:pPr>
      <w:proofErr w:type="spellStart"/>
      <w:ins w:id="52" w:author="Petnathean Julled" w:date="2021-11-27T05:33:00Z">
        <w:r w:rsidRPr="00271487">
          <w:rPr>
            <w:color w:val="FF0000"/>
            <w:lang w:val="en-US"/>
          </w:rPr>
          <w:t>vvv</w:t>
        </w:r>
        <w:proofErr w:type="spellEnd"/>
        <w:r w:rsidRPr="00271487">
          <w:rPr>
            <w:color w:val="FF0000"/>
            <w:lang w:val="en-US"/>
          </w:rPr>
          <w:t xml:space="preserve"> </w:t>
        </w:r>
      </w:ins>
      <w:ins w:id="53" w:author="Petnathean Julled" w:date="2021-11-27T05:34:00Z">
        <w:r w:rsidR="00052842">
          <w:rPr>
            <w:color w:val="FF0000"/>
            <w:lang w:val="en-US"/>
          </w:rPr>
          <w:t>E</w:t>
        </w:r>
      </w:ins>
      <w:ins w:id="54" w:author="Petnathean Julled" w:date="2021-11-27T05:33:00Z">
        <w:r>
          <w:rPr>
            <w:color w:val="FF0000"/>
            <w:lang w:val="en-US"/>
          </w:rPr>
          <w:t>nvironment preparation</w:t>
        </w:r>
      </w:ins>
      <w:ins w:id="55" w:author="Petnathean Julled" w:date="2021-11-27T05:34:00Z">
        <w:r w:rsidR="00052842">
          <w:rPr>
            <w:color w:val="FF0000"/>
            <w:lang w:val="en-US"/>
          </w:rPr>
          <w:t xml:space="preserve"> for development</w:t>
        </w:r>
      </w:ins>
      <w:ins w:id="56" w:author="Petnathean Julled" w:date="2021-11-27T05:33:00Z">
        <w:r w:rsidRPr="00271487">
          <w:rPr>
            <w:color w:val="FF0000"/>
            <w:lang w:val="en-US"/>
          </w:rPr>
          <w:t xml:space="preserve"> </w:t>
        </w:r>
        <w:proofErr w:type="spellStart"/>
        <w:r w:rsidRPr="00271487">
          <w:rPr>
            <w:color w:val="FF0000"/>
            <w:lang w:val="en-US"/>
          </w:rPr>
          <w:t>vvv</w:t>
        </w:r>
        <w:proofErr w:type="spellEnd"/>
      </w:ins>
    </w:p>
    <w:p w14:paraId="59FA5464" w14:textId="551886A6" w:rsidR="00BE4BF7" w:rsidRDefault="002C0FE6" w:rsidP="00A540DB">
      <w:pPr>
        <w:pStyle w:val="BodyText"/>
        <w:tabs>
          <w:tab w:val="clear" w:pos="288"/>
          <w:tab w:val="left" w:pos="0"/>
        </w:tabs>
        <w:spacing w:after="0"/>
        <w:ind w:firstLine="360"/>
        <w:rPr>
          <w:ins w:id="57" w:author="Petnathean Julled" w:date="2021-11-27T05:26:00Z"/>
        </w:rPr>
      </w:pPr>
      <w:proofErr w:type="spellStart"/>
      <w:r>
        <w:rPr>
          <w:bCs/>
          <w:lang w:val="en-US"/>
        </w:rPr>
        <w:t>T</w:t>
      </w:r>
      <w:r w:rsidR="00500684" w:rsidRPr="00500684">
        <w:rPr>
          <w:bCs/>
        </w:rPr>
        <w:t>he</w:t>
      </w:r>
      <w:proofErr w:type="spellEnd"/>
      <w:r w:rsidR="005625D7">
        <w:rPr>
          <w:bCs/>
          <w:lang w:val="en-US"/>
        </w:rPr>
        <w:t xml:space="preserve"> application was </w:t>
      </w:r>
      <w:r w:rsidR="002B1CA3">
        <w:rPr>
          <w:bCs/>
          <w:lang w:val="en-US"/>
        </w:rPr>
        <w:t>developed</w:t>
      </w:r>
      <w:r w:rsidR="0047037D">
        <w:rPr>
          <w:bCs/>
          <w:lang w:val="en-US"/>
        </w:rPr>
        <w:t xml:space="preserve"> on</w:t>
      </w:r>
      <w:r w:rsidR="00500684" w:rsidRPr="00500684">
        <w:rPr>
          <w:bCs/>
        </w:rPr>
        <w:t xml:space="preserve"> a laptop Alienware 17 R5, Intel Core i9 with 32 GB </w:t>
      </w:r>
      <w:r w:rsidR="00ED6AB7">
        <w:rPr>
          <w:bCs/>
          <w:lang w:val="en-US"/>
        </w:rPr>
        <w:t>of</w:t>
      </w:r>
      <w:r w:rsidR="00500684" w:rsidRPr="00500684">
        <w:rPr>
          <w:bCs/>
        </w:rPr>
        <w:t xml:space="preserve"> RAM</w:t>
      </w:r>
      <w:r w:rsidR="00500684" w:rsidRPr="009863B7">
        <w:rPr>
          <w:bCs/>
        </w:rPr>
        <w:t xml:space="preserve">, running on Windows 10 operating system version Home Single Language (20H2) 64-bit, x64-based processor. The </w:t>
      </w:r>
      <w:r w:rsidR="00ED6AB7" w:rsidRPr="009863B7">
        <w:rPr>
          <w:bCs/>
          <w:lang w:val="en-US"/>
        </w:rPr>
        <w:t xml:space="preserve">resulting </w:t>
      </w:r>
      <w:r w:rsidR="00500684" w:rsidRPr="009863B7">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9863B7">
        <w:t xml:space="preserve"> </w:t>
      </w:r>
    </w:p>
    <w:p w14:paraId="7804B200" w14:textId="1AB12C3C" w:rsidR="00AF7C6F" w:rsidRPr="00AF7C6F" w:rsidRDefault="00AF7C6F" w:rsidP="00A540DB">
      <w:pPr>
        <w:pStyle w:val="BodyText"/>
        <w:tabs>
          <w:tab w:val="clear" w:pos="288"/>
          <w:tab w:val="left" w:pos="0"/>
        </w:tabs>
        <w:spacing w:after="0"/>
        <w:ind w:firstLine="360"/>
        <w:rPr>
          <w:ins w:id="58" w:author="Petnathean Julled" w:date="2021-11-27T05:23:00Z"/>
          <w:color w:val="FF0000"/>
          <w:lang w:val="en-US"/>
          <w:rPrChange w:id="59" w:author="Petnathean Julled" w:date="2021-11-27T05:28:00Z">
            <w:rPr>
              <w:ins w:id="60" w:author="Petnathean Julled" w:date="2021-11-27T05:23:00Z"/>
            </w:rPr>
          </w:rPrChange>
        </w:rPr>
      </w:pPr>
      <w:proofErr w:type="spellStart"/>
      <w:ins w:id="61" w:author="Petnathean Julled" w:date="2021-11-27T05:26:00Z">
        <w:r w:rsidRPr="00AF7C6F">
          <w:rPr>
            <w:color w:val="FF0000"/>
            <w:lang w:val="en-US"/>
            <w:rPrChange w:id="62" w:author="Petnathean Julled" w:date="2021-11-27T05:28:00Z">
              <w:rPr>
                <w:lang w:val="en-US"/>
              </w:rPr>
            </w:rPrChange>
          </w:rPr>
          <w:t>v</w:t>
        </w:r>
      </w:ins>
      <w:ins w:id="63" w:author="Petnathean Julled" w:date="2021-11-27T05:27:00Z">
        <w:r w:rsidRPr="00AF7C6F">
          <w:rPr>
            <w:color w:val="FF0000"/>
            <w:lang w:val="en-US"/>
            <w:rPrChange w:id="64" w:author="Petnathean Julled" w:date="2021-11-27T05:28:00Z">
              <w:rPr>
                <w:lang w:val="en-US"/>
              </w:rPr>
            </w:rPrChange>
          </w:rPr>
          <w:t>vv</w:t>
        </w:r>
      </w:ins>
      <w:proofErr w:type="spellEnd"/>
      <w:ins w:id="65" w:author="Petnathean Julled" w:date="2021-11-27T05:26:00Z">
        <w:r w:rsidRPr="00AF7C6F">
          <w:rPr>
            <w:color w:val="FF0000"/>
            <w:lang w:val="en-US"/>
            <w:rPrChange w:id="66" w:author="Petnathean Julled" w:date="2021-11-27T05:28:00Z">
              <w:rPr>
                <w:lang w:val="en-US"/>
              </w:rPr>
            </w:rPrChange>
          </w:rPr>
          <w:t xml:space="preserve"> Backgrou</w:t>
        </w:r>
      </w:ins>
      <w:ins w:id="67" w:author="Petnathean Julled" w:date="2021-11-27T05:27:00Z">
        <w:r w:rsidRPr="00AF7C6F">
          <w:rPr>
            <w:color w:val="FF0000"/>
            <w:lang w:val="en-US"/>
            <w:rPrChange w:id="68" w:author="Petnathean Julled" w:date="2021-11-27T05:28:00Z">
              <w:rPr>
                <w:lang w:val="en-US"/>
              </w:rPr>
            </w:rPrChange>
          </w:rPr>
          <w:t xml:space="preserve">nd </w:t>
        </w:r>
        <w:proofErr w:type="spellStart"/>
        <w:r w:rsidRPr="00AF7C6F">
          <w:rPr>
            <w:color w:val="FF0000"/>
            <w:lang w:val="en-US"/>
            <w:rPrChange w:id="69" w:author="Petnathean Julled" w:date="2021-11-27T05:28:00Z">
              <w:rPr>
                <w:lang w:val="en-US"/>
              </w:rPr>
            </w:rPrChange>
          </w:rPr>
          <w:t>aboth</w:t>
        </w:r>
        <w:proofErr w:type="spellEnd"/>
        <w:r w:rsidRPr="00AF7C6F">
          <w:rPr>
            <w:color w:val="FF0000"/>
            <w:lang w:val="en-US"/>
            <w:rPrChange w:id="70" w:author="Petnathean Julled" w:date="2021-11-27T05:28:00Z">
              <w:rPr>
                <w:lang w:val="en-US"/>
              </w:rPr>
            </w:rPrChange>
          </w:rPr>
          <w:t xml:space="preserve"> Geth</w:t>
        </w:r>
      </w:ins>
      <w:ins w:id="71" w:author="Petnathean Julled" w:date="2021-11-27T05:26:00Z">
        <w:r w:rsidRPr="00AF7C6F">
          <w:rPr>
            <w:color w:val="FF0000"/>
            <w:lang w:val="en-US"/>
            <w:rPrChange w:id="72" w:author="Petnathean Julled" w:date="2021-11-27T05:28:00Z">
              <w:rPr>
                <w:lang w:val="en-US"/>
              </w:rPr>
            </w:rPrChange>
          </w:rPr>
          <w:t xml:space="preserve"> </w:t>
        </w:r>
        <w:proofErr w:type="spellStart"/>
        <w:r w:rsidRPr="00AF7C6F">
          <w:rPr>
            <w:color w:val="FF0000"/>
            <w:lang w:val="en-US"/>
            <w:rPrChange w:id="73" w:author="Petnathean Julled" w:date="2021-11-27T05:28:00Z">
              <w:rPr>
                <w:lang w:val="en-US"/>
              </w:rPr>
            </w:rPrChange>
          </w:rPr>
          <w:t>v</w:t>
        </w:r>
      </w:ins>
      <w:ins w:id="74" w:author="Petnathean Julled" w:date="2021-11-27T05:27:00Z">
        <w:r w:rsidRPr="00AF7C6F">
          <w:rPr>
            <w:color w:val="FF0000"/>
            <w:lang w:val="en-US"/>
            <w:rPrChange w:id="75" w:author="Petnathean Julled" w:date="2021-11-27T05:28:00Z">
              <w:rPr>
                <w:lang w:val="en-US"/>
              </w:rPr>
            </w:rPrChange>
          </w:rPr>
          <w:t>vv</w:t>
        </w:r>
      </w:ins>
      <w:proofErr w:type="spellEnd"/>
    </w:p>
    <w:p w14:paraId="341E41AA" w14:textId="2F450867" w:rsidR="00BE4BF7" w:rsidRDefault="00500684" w:rsidP="00A540DB">
      <w:pPr>
        <w:pStyle w:val="BodyText"/>
        <w:tabs>
          <w:tab w:val="clear" w:pos="288"/>
          <w:tab w:val="left" w:pos="0"/>
        </w:tabs>
        <w:spacing w:after="0"/>
        <w:ind w:firstLine="360"/>
        <w:rPr>
          <w:ins w:id="76" w:author="Petnathean Julled" w:date="2021-11-27T05:27:00Z"/>
          <w:bCs/>
        </w:rPr>
      </w:pPr>
      <w:commentRangeStart w:id="77"/>
      <w:r w:rsidRPr="00BE4BF7">
        <w:rPr>
          <w:bCs/>
          <w:color w:val="0070C0"/>
          <w:rPrChange w:id="78" w:author="Petnathean Julled" w:date="2021-11-27T05:25:00Z">
            <w:rPr>
              <w:bCs/>
            </w:rPr>
          </w:rPrChange>
        </w:rPr>
        <w:t xml:space="preserve">Go-Ethereum or "Geth" client is the open sources software engine requiring to operate Ethereum Blockchain within each node. The client allows </w:t>
      </w:r>
      <w:commentRangeStart w:id="79"/>
      <w:r w:rsidRPr="00BE4BF7">
        <w:rPr>
          <w:bCs/>
          <w:color w:val="0070C0"/>
          <w:rPrChange w:id="80" w:author="Petnathean Julled" w:date="2021-11-27T05:25:00Z">
            <w:rPr>
              <w:bCs/>
            </w:rPr>
          </w:rPrChange>
        </w:rPr>
        <w:t xml:space="preserve">the user </w:t>
      </w:r>
      <w:commentRangeEnd w:id="79"/>
      <w:r w:rsidR="00612CB7" w:rsidRPr="00BE4BF7">
        <w:rPr>
          <w:rStyle w:val="CommentReference"/>
          <w:color w:val="0070C0"/>
          <w:spacing w:val="0"/>
          <w:lang w:val="en-US" w:eastAsia="en-US"/>
          <w:rPrChange w:id="81" w:author="Petnathean Julled" w:date="2021-11-27T05:25:00Z">
            <w:rPr>
              <w:rStyle w:val="CommentReference"/>
              <w:spacing w:val="0"/>
              <w:lang w:val="en-US" w:eastAsia="en-US"/>
            </w:rPr>
          </w:rPrChange>
        </w:rPr>
        <w:commentReference w:id="79"/>
      </w:r>
      <w:r w:rsidRPr="00BE4BF7">
        <w:rPr>
          <w:bCs/>
          <w:color w:val="0070C0"/>
          <w:rPrChange w:id="82" w:author="Petnathean Julled" w:date="2021-11-27T05:25:00Z">
            <w:rPr>
              <w:bCs/>
            </w:rPr>
          </w:rPrChange>
        </w:rPr>
        <w:t>to issue commands to the node like initiate the Blockchain, start-stop mining/validating process for the Blockchain, and activate devp2p protocol to sync Blockchain data with other nodes.</w:t>
      </w:r>
      <w:commentRangeEnd w:id="77"/>
      <w:r w:rsidR="00BE4BF7">
        <w:rPr>
          <w:rStyle w:val="CommentReference"/>
          <w:spacing w:val="0"/>
          <w:lang w:val="en-US" w:eastAsia="en-US"/>
        </w:rPr>
        <w:commentReference w:id="77"/>
      </w:r>
      <w:r w:rsidRPr="009863B7">
        <w:rPr>
          <w:bCs/>
        </w:rPr>
        <w:t xml:space="preserve"> </w:t>
      </w:r>
    </w:p>
    <w:p w14:paraId="066031EF" w14:textId="1504DFA8" w:rsidR="00AF7C6F" w:rsidRPr="00AF7C6F" w:rsidRDefault="00AF7C6F" w:rsidP="00A540DB">
      <w:pPr>
        <w:pStyle w:val="BodyText"/>
        <w:tabs>
          <w:tab w:val="clear" w:pos="288"/>
          <w:tab w:val="left" w:pos="0"/>
        </w:tabs>
        <w:spacing w:after="0"/>
        <w:ind w:firstLine="360"/>
        <w:rPr>
          <w:ins w:id="83" w:author="Petnathean Julled" w:date="2021-11-27T05:25:00Z"/>
          <w:color w:val="FF0000"/>
          <w:lang w:val="en-US"/>
          <w:rPrChange w:id="84" w:author="Petnathean Julled" w:date="2021-11-27T05:28:00Z">
            <w:rPr>
              <w:ins w:id="85" w:author="Petnathean Julled" w:date="2021-11-27T05:25:00Z"/>
              <w:bCs/>
            </w:rPr>
          </w:rPrChange>
        </w:rPr>
      </w:pPr>
      <w:proofErr w:type="spellStart"/>
      <w:ins w:id="86" w:author="Petnathean Julled" w:date="2021-11-27T05:27:00Z">
        <w:r w:rsidRPr="00AF7C6F">
          <w:rPr>
            <w:color w:val="FF0000"/>
            <w:lang w:val="en-US"/>
            <w:rPrChange w:id="87" w:author="Petnathean Julled" w:date="2021-11-27T05:28:00Z">
              <w:rPr>
                <w:lang w:val="en-US"/>
              </w:rPr>
            </w:rPrChange>
          </w:rPr>
          <w:t>vvv</w:t>
        </w:r>
        <w:proofErr w:type="spellEnd"/>
        <w:r w:rsidRPr="00AF7C6F">
          <w:rPr>
            <w:color w:val="FF0000"/>
            <w:lang w:val="en-US"/>
            <w:rPrChange w:id="88" w:author="Petnathean Julled" w:date="2021-11-27T05:28:00Z">
              <w:rPr>
                <w:lang w:val="en-US"/>
              </w:rPr>
            </w:rPrChange>
          </w:rPr>
          <w:t xml:space="preserve"> Geth Installation Source </w:t>
        </w:r>
        <w:proofErr w:type="spellStart"/>
        <w:r w:rsidRPr="00AF7C6F">
          <w:rPr>
            <w:color w:val="FF0000"/>
            <w:lang w:val="en-US"/>
            <w:rPrChange w:id="89" w:author="Petnathean Julled" w:date="2021-11-27T05:28:00Z">
              <w:rPr>
                <w:lang w:val="en-US"/>
              </w:rPr>
            </w:rPrChange>
          </w:rPr>
          <w:t>vvv</w:t>
        </w:r>
      </w:ins>
      <w:proofErr w:type="spellEnd"/>
    </w:p>
    <w:p w14:paraId="5980E6B9" w14:textId="3A44EDF4" w:rsidR="00AF7C6F" w:rsidRDefault="00500684" w:rsidP="00A540DB">
      <w:pPr>
        <w:pStyle w:val="BodyText"/>
        <w:tabs>
          <w:tab w:val="clear" w:pos="288"/>
          <w:tab w:val="left" w:pos="0"/>
        </w:tabs>
        <w:spacing w:after="0"/>
        <w:ind w:firstLine="360"/>
        <w:rPr>
          <w:ins w:id="90" w:author="Petnathean Julled" w:date="2021-11-27T05:27:00Z"/>
          <w:bCs/>
        </w:rPr>
      </w:pPr>
      <w:r w:rsidRPr="009863B7">
        <w:rPr>
          <w:bCs/>
        </w:rPr>
        <w:t xml:space="preserve">The </w:t>
      </w:r>
      <w:ins w:id="91" w:author="Petnathean Julled" w:date="2021-11-27T05:25:00Z">
        <w:r w:rsidR="00BE4BF7">
          <w:rPr>
            <w:bCs/>
            <w:lang w:val="en-US"/>
          </w:rPr>
          <w:t xml:space="preserve">Geth </w:t>
        </w:r>
      </w:ins>
      <w:r w:rsidRPr="009863B7">
        <w:rPr>
          <w:bCs/>
        </w:rPr>
        <w:t xml:space="preserve">client is available </w:t>
      </w:r>
      <w:r w:rsidR="00AE6FD3" w:rsidRPr="009863B7">
        <w:rPr>
          <w:bCs/>
          <w:lang w:val="en-US"/>
        </w:rPr>
        <w:t xml:space="preserve">on </w:t>
      </w:r>
      <w:proofErr w:type="spellStart"/>
      <w:r w:rsidR="00AE6FD3" w:rsidRPr="009863B7">
        <w:rPr>
          <w:bCs/>
          <w:lang w:val="en-US"/>
        </w:rPr>
        <w:t>Github</w:t>
      </w:r>
      <w:proofErr w:type="spellEnd"/>
      <w:r w:rsidRPr="009863B7">
        <w:rPr>
          <w:bCs/>
        </w:rPr>
        <w:t xml:space="preserve"> </w:t>
      </w:r>
      <w:r w:rsidR="001E4DA2" w:rsidRPr="009863B7">
        <w:rPr>
          <w:bCs/>
        </w:rPr>
        <w:fldChar w:fldCharType="begin" w:fldLock="1"/>
      </w:r>
      <w:r w:rsidR="00F938D1">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3]","plainTextFormattedCitation":"[43]","previouslyFormattedCitation":"[42]"},"properties":{"noteIndex":0},"schema":"https://github.com/citation-style-language/schema/raw/master/csl-citation.json"}</w:instrText>
      </w:r>
      <w:r w:rsidR="001E4DA2" w:rsidRPr="009863B7">
        <w:rPr>
          <w:bCs/>
        </w:rPr>
        <w:fldChar w:fldCharType="separate"/>
      </w:r>
      <w:r w:rsidR="00F938D1" w:rsidRPr="00F938D1">
        <w:rPr>
          <w:bCs/>
          <w:noProof/>
        </w:rPr>
        <w:t>[43]</w:t>
      </w:r>
      <w:r w:rsidR="001E4DA2" w:rsidRPr="009863B7">
        <w:rPr>
          <w:bCs/>
        </w:rPr>
        <w:fldChar w:fldCharType="end"/>
      </w:r>
      <w:r w:rsidRPr="009863B7">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r w:rsidR="000E3653" w:rsidRPr="009863B7">
        <w:rPr>
          <w:bCs/>
          <w:lang w:val="en-US"/>
        </w:rPr>
        <w:t>ve</w:t>
      </w:r>
      <w:r w:rsidRPr="009863B7">
        <w:rPr>
          <w:bCs/>
        </w:rPr>
        <w:t xml:space="preserve"> no restriction to any system but, as it is mostly integrated within another client, so it requires the machine to</w:t>
      </w:r>
      <w:r w:rsidR="00E348F3" w:rsidRPr="009863B7">
        <w:rPr>
          <w:bCs/>
          <w:lang w:val="en-US"/>
        </w:rPr>
        <w:t xml:space="preserve"> be</w:t>
      </w:r>
      <w:r w:rsidRPr="009863B7">
        <w:rPr>
          <w:bCs/>
        </w:rPr>
        <w:t xml:space="preserve"> compatible with the main client for installation. </w:t>
      </w:r>
    </w:p>
    <w:p w14:paraId="01696D15" w14:textId="4C88C9BB" w:rsidR="00AF7C6F" w:rsidRPr="00AF7C6F" w:rsidRDefault="00AF7C6F" w:rsidP="00A540DB">
      <w:pPr>
        <w:pStyle w:val="BodyText"/>
        <w:tabs>
          <w:tab w:val="clear" w:pos="288"/>
          <w:tab w:val="left" w:pos="0"/>
        </w:tabs>
        <w:spacing w:after="0"/>
        <w:ind w:firstLine="360"/>
        <w:rPr>
          <w:ins w:id="92" w:author="Petnathean Julled" w:date="2021-11-27T05:26:00Z"/>
          <w:color w:val="FF0000"/>
          <w:lang w:val="en-US"/>
          <w:rPrChange w:id="93" w:author="Petnathean Julled" w:date="2021-11-27T05:28:00Z">
            <w:rPr>
              <w:ins w:id="94" w:author="Petnathean Julled" w:date="2021-11-27T05:26:00Z"/>
              <w:bCs/>
            </w:rPr>
          </w:rPrChange>
        </w:rPr>
      </w:pPr>
      <w:proofErr w:type="spellStart"/>
      <w:ins w:id="95" w:author="Petnathean Julled" w:date="2021-11-27T05:27:00Z">
        <w:r w:rsidRPr="00AF7C6F">
          <w:rPr>
            <w:color w:val="FF0000"/>
            <w:lang w:val="en-US"/>
            <w:rPrChange w:id="96" w:author="Petnathean Julled" w:date="2021-11-27T05:28:00Z">
              <w:rPr>
                <w:lang w:val="en-US"/>
              </w:rPr>
            </w:rPrChange>
          </w:rPr>
          <w:t>vvv</w:t>
        </w:r>
        <w:proofErr w:type="spellEnd"/>
        <w:r w:rsidRPr="00AF7C6F">
          <w:rPr>
            <w:color w:val="FF0000"/>
            <w:lang w:val="en-US"/>
            <w:rPrChange w:id="97" w:author="Petnathean Julled" w:date="2021-11-27T05:28:00Z">
              <w:rPr>
                <w:lang w:val="en-US"/>
              </w:rPr>
            </w:rPrChange>
          </w:rPr>
          <w:t xml:space="preserve"> </w:t>
        </w:r>
      </w:ins>
      <w:ins w:id="98" w:author="Petnathean Julled" w:date="2021-11-27T05:28:00Z">
        <w:r w:rsidR="00A17341">
          <w:rPr>
            <w:color w:val="FF0000"/>
            <w:lang w:val="en-US"/>
          </w:rPr>
          <w:t>‘</w:t>
        </w:r>
      </w:ins>
      <w:ins w:id="99" w:author="Petnathean Julled" w:date="2021-11-27T05:27:00Z">
        <w:r w:rsidRPr="00AF7C6F">
          <w:rPr>
            <w:color w:val="FF0000"/>
            <w:lang w:val="en-US"/>
            <w:rPrChange w:id="100" w:author="Petnathean Julled" w:date="2021-11-27T05:28:00Z">
              <w:rPr>
                <w:lang w:val="en-US"/>
              </w:rPr>
            </w:rPrChange>
          </w:rPr>
          <w:t>How</w:t>
        </w:r>
      </w:ins>
      <w:ins w:id="101" w:author="Petnathean Julled" w:date="2021-11-27T05:28:00Z">
        <w:r w:rsidR="00A17341">
          <w:rPr>
            <w:color w:val="FF0000"/>
            <w:lang w:val="en-US"/>
          </w:rPr>
          <w:t xml:space="preserve"> to’ for</w:t>
        </w:r>
      </w:ins>
      <w:ins w:id="102" w:author="Petnathean Julled" w:date="2021-11-27T05:27:00Z">
        <w:r w:rsidRPr="00AF7C6F">
          <w:rPr>
            <w:color w:val="FF0000"/>
            <w:lang w:val="en-US"/>
            <w:rPrChange w:id="103" w:author="Petnathean Julled" w:date="2021-11-27T05:28:00Z">
              <w:rPr>
                <w:lang w:val="en-US"/>
              </w:rPr>
            </w:rPrChange>
          </w:rPr>
          <w:t xml:space="preserve"> Geth </w:t>
        </w:r>
      </w:ins>
      <w:ins w:id="104" w:author="Petnathean Julled" w:date="2021-11-27T05:29:00Z">
        <w:r w:rsidR="00A17341">
          <w:rPr>
            <w:color w:val="FF0000"/>
            <w:lang w:val="en-US"/>
          </w:rPr>
          <w:t>in</w:t>
        </w:r>
      </w:ins>
      <w:ins w:id="105" w:author="Petnathean Julled" w:date="2021-11-27T05:27:00Z">
        <w:r w:rsidRPr="00AF7C6F">
          <w:rPr>
            <w:color w:val="FF0000"/>
            <w:lang w:val="en-US"/>
            <w:rPrChange w:id="106" w:author="Petnathean Julled" w:date="2021-11-27T05:28:00Z">
              <w:rPr>
                <w:lang w:val="en-US"/>
              </w:rPr>
            </w:rPrChange>
          </w:rPr>
          <w:t xml:space="preserve"> th</w:t>
        </w:r>
      </w:ins>
      <w:ins w:id="107" w:author="Petnathean Julled" w:date="2021-11-27T05:28:00Z">
        <w:r w:rsidRPr="00AF7C6F">
          <w:rPr>
            <w:color w:val="FF0000"/>
            <w:lang w:val="en-US"/>
            <w:rPrChange w:id="108" w:author="Petnathean Julled" w:date="2021-11-27T05:28:00Z">
              <w:rPr>
                <w:lang w:val="en-US"/>
              </w:rPr>
            </w:rPrChange>
          </w:rPr>
          <w:t>is implementation</w:t>
        </w:r>
      </w:ins>
      <w:ins w:id="109" w:author="Petnathean Julled" w:date="2021-11-27T05:27:00Z">
        <w:r w:rsidRPr="00AF7C6F">
          <w:rPr>
            <w:color w:val="FF0000"/>
            <w:lang w:val="en-US"/>
            <w:rPrChange w:id="110" w:author="Petnathean Julled" w:date="2021-11-27T05:28:00Z">
              <w:rPr>
                <w:lang w:val="en-US"/>
              </w:rPr>
            </w:rPrChange>
          </w:rPr>
          <w:t xml:space="preserve"> </w:t>
        </w:r>
        <w:proofErr w:type="spellStart"/>
        <w:r w:rsidRPr="00AF7C6F">
          <w:rPr>
            <w:color w:val="FF0000"/>
            <w:lang w:val="en-US"/>
            <w:rPrChange w:id="111" w:author="Petnathean Julled" w:date="2021-11-27T05:28:00Z">
              <w:rPr>
                <w:lang w:val="en-US"/>
              </w:rPr>
            </w:rPrChange>
          </w:rPr>
          <w:t>vvv</w:t>
        </w:r>
      </w:ins>
      <w:proofErr w:type="spellEnd"/>
    </w:p>
    <w:p w14:paraId="193AA229" w14:textId="78EDE541" w:rsidR="00EF14E0" w:rsidRDefault="00500684" w:rsidP="00A540DB">
      <w:pPr>
        <w:pStyle w:val="BodyText"/>
        <w:tabs>
          <w:tab w:val="clear" w:pos="288"/>
          <w:tab w:val="left" w:pos="0"/>
        </w:tabs>
        <w:spacing w:after="0"/>
        <w:ind w:firstLine="360"/>
        <w:rPr>
          <w:bCs/>
          <w:lang w:val="en-US"/>
        </w:rPr>
      </w:pPr>
      <w:r w:rsidRPr="009863B7">
        <w:rPr>
          <w:bCs/>
        </w:rPr>
        <w:t>In the implementation, the test machine has Geth globally installed by installing Quorum</w:t>
      </w:r>
      <w:r w:rsidR="00E348F3" w:rsidRPr="009863B7">
        <w:rPr>
          <w:bCs/>
          <w:lang w:val="en-US"/>
        </w:rPr>
        <w:t>.</w:t>
      </w:r>
      <w:r w:rsidRPr="009863B7">
        <w:rPr>
          <w:bCs/>
        </w:rPr>
        <w:t xml:space="preserve"> </w:t>
      </w:r>
      <w:proofErr w:type="spellStart"/>
      <w:r w:rsidR="007044E0" w:rsidRPr="009863B7">
        <w:rPr>
          <w:bCs/>
          <w:lang w:val="en-US"/>
        </w:rPr>
        <w:t>T</w:t>
      </w:r>
      <w:r w:rsidRPr="009863B7">
        <w:rPr>
          <w:bCs/>
        </w:rPr>
        <w:t>he</w:t>
      </w:r>
      <w:proofErr w:type="spellEnd"/>
      <w:r w:rsidRPr="009863B7">
        <w:rPr>
          <w:bCs/>
        </w:rPr>
        <w:t xml:space="preserve"> client can be launched from anywhere regardless of environment path.</w:t>
      </w:r>
      <w:r w:rsidRPr="009863B7">
        <w:rPr>
          <w:bCs/>
          <w:lang w:val="en-US"/>
        </w:rPr>
        <w:t xml:space="preserve"> </w:t>
      </w:r>
      <w:r w:rsidRPr="009863B7">
        <w:rPr>
          <w:bCs/>
        </w:rPr>
        <w:t xml:space="preserve">Geth can be installed as standalone for ready the machine for working with Ethereum Blockchain using Linux installation from source repository command i.e., “apt-get install </w:t>
      </w:r>
      <w:proofErr w:type="spellStart"/>
      <w:r w:rsidRPr="009863B7">
        <w:rPr>
          <w:bCs/>
        </w:rPr>
        <w:t>ethereum</w:t>
      </w:r>
      <w:proofErr w:type="spellEnd"/>
      <w:r w:rsidRPr="009863B7">
        <w:rPr>
          <w:bCs/>
        </w:rPr>
        <w:t xml:space="preserve">” in Ubuntu. The installation instruction can be located </w:t>
      </w:r>
      <w:commentRangeStart w:id="112"/>
      <w:r w:rsidRPr="009863B7">
        <w:rPr>
          <w:bCs/>
        </w:rPr>
        <w:t>at</w:t>
      </w:r>
      <w:commentRangeEnd w:id="112"/>
      <w:r w:rsidR="007044E0" w:rsidRPr="009863B7">
        <w:rPr>
          <w:rStyle w:val="CommentReference"/>
          <w:spacing w:val="0"/>
          <w:lang w:val="en-US" w:eastAsia="en-US"/>
        </w:rPr>
        <w:commentReference w:id="112"/>
      </w:r>
      <w:r w:rsidR="007044E0" w:rsidRPr="009863B7">
        <w:rPr>
          <w:bCs/>
          <w:lang w:val="en-US"/>
        </w:rPr>
        <w:t xml:space="preserve"> </w:t>
      </w:r>
      <w:r w:rsidR="00112D4F" w:rsidRPr="00A540DB">
        <w:rPr>
          <w:bCs/>
          <w:lang w:val="en-US"/>
        </w:rPr>
        <w:t>their website</w:t>
      </w:r>
      <w:r w:rsidRPr="009863B7">
        <w:rPr>
          <w:bCs/>
        </w:rPr>
        <w:t xml:space="preserve"> </w:t>
      </w:r>
      <w:r w:rsidR="001E4DA2" w:rsidRPr="009863B7">
        <w:rPr>
          <w:bCs/>
        </w:rPr>
        <w:fldChar w:fldCharType="begin" w:fldLock="1"/>
      </w:r>
      <w:r w:rsidR="00F938D1">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4]","plainTextFormattedCitation":"[44]","previouslyFormattedCitation":"[43]"},"properties":{"noteIndex":0},"schema":"https://github.com/citation-style-language/schema/raw/master/csl-citation.json"}</w:instrText>
      </w:r>
      <w:r w:rsidR="001E4DA2" w:rsidRPr="009863B7">
        <w:rPr>
          <w:bCs/>
        </w:rPr>
        <w:fldChar w:fldCharType="separate"/>
      </w:r>
      <w:r w:rsidR="00F938D1" w:rsidRPr="00F938D1">
        <w:rPr>
          <w:bCs/>
          <w:noProof/>
        </w:rPr>
        <w:t>[44]</w:t>
      </w:r>
      <w:r w:rsidR="001E4DA2" w:rsidRPr="009863B7">
        <w:rPr>
          <w:bCs/>
        </w:rPr>
        <w:fldChar w:fldCharType="end"/>
      </w:r>
      <w:r w:rsidRPr="009863B7">
        <w:rPr>
          <w:bCs/>
        </w:rPr>
        <w:t xml:space="preserve">. All available command lines for Geth can be </w:t>
      </w:r>
      <w:r w:rsidRPr="009863B7">
        <w:rPr>
          <w:bCs/>
        </w:rPr>
        <w:t>located at</w:t>
      </w:r>
      <w:r w:rsidR="00F254B2" w:rsidRPr="009863B7">
        <w:rPr>
          <w:bCs/>
          <w:lang w:val="en-US"/>
        </w:rPr>
        <w:t xml:space="preserve"> </w:t>
      </w:r>
      <w:r w:rsidR="00D81CFA" w:rsidRPr="00A540DB">
        <w:rPr>
          <w:bCs/>
          <w:lang w:val="en-US"/>
        </w:rPr>
        <w:t xml:space="preserve">their repository on </w:t>
      </w:r>
      <w:proofErr w:type="spellStart"/>
      <w:r w:rsidR="00D81CFA" w:rsidRPr="00A540DB">
        <w:rPr>
          <w:bCs/>
          <w:lang w:val="en-US"/>
        </w:rPr>
        <w:t>Github</w:t>
      </w:r>
      <w:proofErr w:type="spellEnd"/>
      <w:r w:rsidRPr="009863B7">
        <w:rPr>
          <w:bCs/>
        </w:rPr>
        <w:t xml:space="preserve"> </w:t>
      </w:r>
      <w:r w:rsidR="00682FF0" w:rsidRPr="009863B7">
        <w:rPr>
          <w:bCs/>
        </w:rPr>
        <w:fldChar w:fldCharType="begin" w:fldLock="1"/>
      </w:r>
      <w:r w:rsidR="00F938D1">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5]","plainTextFormattedCitation":"[45]","previouslyFormattedCitation":"[44]"},"properties":{"noteIndex":0},"schema":"https://github.com/citation-style-language/schema/raw/master/csl-citation.json"}</w:instrText>
      </w:r>
      <w:r w:rsidR="00682FF0" w:rsidRPr="009863B7">
        <w:rPr>
          <w:bCs/>
        </w:rPr>
        <w:fldChar w:fldCharType="separate"/>
      </w:r>
      <w:r w:rsidR="00F938D1" w:rsidRPr="00F938D1">
        <w:rPr>
          <w:bCs/>
          <w:noProof/>
        </w:rPr>
        <w:t>[45]</w:t>
      </w:r>
      <w:r w:rsidR="00682FF0" w:rsidRPr="009863B7">
        <w:rPr>
          <w:bCs/>
        </w:rPr>
        <w:fldChar w:fldCharType="end"/>
      </w:r>
      <w:r w:rsidRPr="009863B7">
        <w:rPr>
          <w:bCs/>
        </w:rPr>
        <w:t>. The most used command is "</w:t>
      </w:r>
      <w:proofErr w:type="spellStart"/>
      <w:r w:rsidRPr="009863B7">
        <w:rPr>
          <w:bCs/>
        </w:rPr>
        <w:t>geth</w:t>
      </w:r>
      <w:proofErr w:type="spellEnd"/>
      <w:r w:rsidRPr="009863B7">
        <w:rPr>
          <w:bCs/>
        </w:rPr>
        <w:t xml:space="preserve"> attach &lt;IPC path or Link&gt;" which required for accessing Geth console of each active node. The console is where the user can input the command line to directly control the behavior of each Ethereum Node.</w:t>
      </w:r>
      <w:r w:rsidR="004B5674" w:rsidRPr="009863B7">
        <w:rPr>
          <w:bCs/>
          <w:lang w:val="en-US"/>
        </w:rPr>
        <w:t xml:space="preserve"> </w:t>
      </w:r>
    </w:p>
    <w:p w14:paraId="1F9CED9D" w14:textId="01412B81" w:rsidR="00DA345D" w:rsidRDefault="004B5674" w:rsidP="00A540DB">
      <w:pPr>
        <w:pStyle w:val="BodyText"/>
        <w:tabs>
          <w:tab w:val="clear" w:pos="288"/>
          <w:tab w:val="left" w:pos="0"/>
        </w:tabs>
        <w:spacing w:after="0"/>
        <w:ind w:firstLine="360"/>
        <w:rPr>
          <w:ins w:id="113" w:author="Petnathean Julled" w:date="2021-11-27T05:30:00Z"/>
          <w:bCs/>
          <w:lang w:val="en-US"/>
        </w:rPr>
      </w:pPr>
      <w:r w:rsidRPr="009863B7">
        <w:rPr>
          <w:bCs/>
          <w:lang w:val="en-US"/>
        </w:rPr>
        <w:t xml:space="preserve">Quorum is an Ethereum-forked that allows the Blockchain to adopt a consensus mechanism other than </w:t>
      </w:r>
      <w:proofErr w:type="spellStart"/>
      <w:r w:rsidRPr="009863B7">
        <w:rPr>
          <w:bCs/>
          <w:lang w:val="en-US"/>
        </w:rPr>
        <w:t>PoW</w:t>
      </w:r>
      <w:proofErr w:type="spellEnd"/>
      <w:r w:rsidRPr="009863B7">
        <w:rPr>
          <w:bCs/>
          <w:lang w:val="en-US"/>
        </w:rPr>
        <w:t xml:space="preserve"> and </w:t>
      </w:r>
      <w:proofErr w:type="spellStart"/>
      <w:r w:rsidRPr="009863B7">
        <w:rPr>
          <w:bCs/>
          <w:lang w:val="en-US"/>
        </w:rPr>
        <w:t>PoS</w:t>
      </w:r>
      <w:proofErr w:type="spellEnd"/>
      <w:r w:rsidRPr="009863B7">
        <w:rPr>
          <w:bCs/>
          <w:lang w:val="en-US"/>
        </w:rPr>
        <w:t xml:space="preserve"> which default to Ethereum Blockchain. Quorum's source code and installation package can be accessed at</w:t>
      </w:r>
      <w:r w:rsidR="00C45C32" w:rsidRPr="009863B7">
        <w:rPr>
          <w:bCs/>
          <w:lang w:val="en-US"/>
        </w:rPr>
        <w:t xml:space="preserve"> </w:t>
      </w:r>
      <w:r w:rsidR="000221A6" w:rsidRPr="00A540DB">
        <w:rPr>
          <w:bCs/>
          <w:lang w:val="en-US"/>
        </w:rPr>
        <w:t xml:space="preserve">their repository on </w:t>
      </w:r>
      <w:proofErr w:type="spellStart"/>
      <w:r w:rsidR="000221A6" w:rsidRPr="00A540DB">
        <w:rPr>
          <w:bCs/>
          <w:lang w:val="en-US"/>
        </w:rPr>
        <w:t>Github</w:t>
      </w:r>
      <w:proofErr w:type="spellEnd"/>
      <w:r w:rsidRPr="009863B7">
        <w:rPr>
          <w:bCs/>
          <w:lang w:val="en-US"/>
        </w:rPr>
        <w:t xml:space="preserve"> </w:t>
      </w:r>
      <w:r w:rsidR="00B867F7" w:rsidRPr="009863B7">
        <w:rPr>
          <w:bCs/>
          <w:lang w:val="en-US"/>
        </w:rPr>
        <w:fldChar w:fldCharType="begin" w:fldLock="1"/>
      </w:r>
      <w:r w:rsidR="00F938D1">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6]","plainTextFormattedCitation":"[46]","previouslyFormattedCitation":"[45]"},"properties":{"noteIndex":0},"schema":"https://github.com/citation-style-language/schema/raw/master/csl-citation.json"}</w:instrText>
      </w:r>
      <w:r w:rsidR="00B867F7" w:rsidRPr="009863B7">
        <w:rPr>
          <w:bCs/>
          <w:lang w:val="en-US"/>
        </w:rPr>
        <w:fldChar w:fldCharType="separate"/>
      </w:r>
      <w:r w:rsidR="00F938D1" w:rsidRPr="00F938D1">
        <w:rPr>
          <w:bCs/>
          <w:noProof/>
          <w:lang w:val="en-US"/>
        </w:rPr>
        <w:t>[46]</w:t>
      </w:r>
      <w:r w:rsidR="00B867F7" w:rsidRPr="009863B7">
        <w:rPr>
          <w:bCs/>
          <w:lang w:val="en-US"/>
        </w:rPr>
        <w:fldChar w:fldCharType="end"/>
      </w:r>
      <w:r w:rsidRPr="009863B7">
        <w:rPr>
          <w:bCs/>
          <w:lang w:val="en-US"/>
        </w:rPr>
        <w:t xml:space="preserve">. The installation method for the latest stable release is located </w:t>
      </w:r>
      <w:r w:rsidR="00AA0ACC" w:rsidRPr="009863B7">
        <w:rPr>
          <w:bCs/>
          <w:lang w:val="en-US"/>
        </w:rPr>
        <w:t>in the repository</w:t>
      </w:r>
      <w:r w:rsidRPr="009863B7">
        <w:rPr>
          <w:bCs/>
          <w:lang w:val="en-US"/>
        </w:rPr>
        <w:t xml:space="preserve"> </w:t>
      </w:r>
      <w:r w:rsidR="00AB1034" w:rsidRPr="009863B7">
        <w:rPr>
          <w:bCs/>
          <w:lang w:val="en-US"/>
        </w:rPr>
        <w:fldChar w:fldCharType="begin" w:fldLock="1"/>
      </w:r>
      <w:r w:rsidR="00F938D1">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7]","plainTextFormattedCitation":"[47]","previouslyFormattedCitation":"[46]"},"properties":{"noteIndex":0},"schema":"https://github.com/citation-style-language/schema/raw/master/csl-citation.json"}</w:instrText>
      </w:r>
      <w:r w:rsidR="00AB1034" w:rsidRPr="009863B7">
        <w:rPr>
          <w:bCs/>
          <w:lang w:val="en-US"/>
        </w:rPr>
        <w:fldChar w:fldCharType="separate"/>
      </w:r>
      <w:r w:rsidR="00F938D1" w:rsidRPr="00F938D1">
        <w:rPr>
          <w:bCs/>
          <w:noProof/>
          <w:lang w:val="en-US"/>
        </w:rPr>
        <w:t>[47]</w:t>
      </w:r>
      <w:r w:rsidR="00AB1034" w:rsidRPr="009863B7">
        <w:rPr>
          <w:bCs/>
          <w:lang w:val="en-US"/>
        </w:rPr>
        <w:fldChar w:fldCharType="end"/>
      </w:r>
      <w:r w:rsidRPr="009863B7">
        <w:rPr>
          <w:bCs/>
          <w:lang w:val="en-US"/>
        </w:rPr>
        <w:t xml:space="preserve">. The platform was designed to specifically operate with a Linux-based interface and can be compatible with non-Linux OS with the aid of </w:t>
      </w:r>
      <w:proofErr w:type="gramStart"/>
      <w:r w:rsidR="003B1186" w:rsidRPr="009863B7">
        <w:rPr>
          <w:bCs/>
          <w:lang w:val="en-US"/>
        </w:rPr>
        <w:t>third</w:t>
      </w:r>
      <w:r w:rsidRPr="009863B7">
        <w:rPr>
          <w:bCs/>
          <w:lang w:val="en-US"/>
        </w:rPr>
        <w:t xml:space="preserve"> party</w:t>
      </w:r>
      <w:proofErr w:type="gramEnd"/>
      <w:r w:rsidRPr="009863B7">
        <w:rPr>
          <w:bCs/>
          <w:lang w:val="en-US"/>
        </w:rPr>
        <w:t xml:space="preserve">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p>
    <w:p w14:paraId="3C2E9E0C" w14:textId="3C2AB1FD" w:rsidR="009B13C3" w:rsidRPr="004C6FF1" w:rsidRDefault="009B13C3" w:rsidP="00A540DB">
      <w:pPr>
        <w:pStyle w:val="BodyText"/>
        <w:tabs>
          <w:tab w:val="clear" w:pos="288"/>
          <w:tab w:val="left" w:pos="0"/>
        </w:tabs>
        <w:spacing w:after="0"/>
        <w:ind w:firstLine="360"/>
        <w:rPr>
          <w:color w:val="FF0000"/>
          <w:lang w:val="en-US"/>
          <w:rPrChange w:id="114" w:author="Petnathean Julled" w:date="2021-11-27T05:30:00Z">
            <w:rPr>
              <w:bCs/>
              <w:lang w:val="en-US"/>
            </w:rPr>
          </w:rPrChange>
        </w:rPr>
      </w:pPr>
      <w:proofErr w:type="spellStart"/>
      <w:ins w:id="115" w:author="Petnathean Julled" w:date="2021-11-27T05:30:00Z">
        <w:r w:rsidRPr="004C6FF1">
          <w:rPr>
            <w:color w:val="FF0000"/>
            <w:lang w:val="en-US"/>
            <w:rPrChange w:id="116" w:author="Petnathean Julled" w:date="2021-11-27T05:30:00Z">
              <w:rPr>
                <w:lang w:val="en-US"/>
              </w:rPr>
            </w:rPrChange>
          </w:rPr>
          <w:t>vvv</w:t>
        </w:r>
        <w:proofErr w:type="spellEnd"/>
        <w:r w:rsidRPr="004C6FF1">
          <w:rPr>
            <w:color w:val="FF0000"/>
            <w:lang w:val="en-US"/>
            <w:rPrChange w:id="117" w:author="Petnathean Julled" w:date="2021-11-27T05:30:00Z">
              <w:rPr>
                <w:lang w:val="en-US"/>
              </w:rPr>
            </w:rPrChange>
          </w:rPr>
          <w:t xml:space="preserve"> 7-Nodes Ex</w:t>
        </w:r>
      </w:ins>
      <w:ins w:id="118" w:author="Petnathean Julled" w:date="2021-11-27T05:36:00Z">
        <w:r w:rsidR="00BB79FA">
          <w:rPr>
            <w:color w:val="FF0000"/>
            <w:lang w:val="en-US"/>
          </w:rPr>
          <w:t>a</w:t>
        </w:r>
      </w:ins>
      <w:ins w:id="119" w:author="Petnathean Julled" w:date="2021-11-27T05:30:00Z">
        <w:r w:rsidRPr="004C6FF1">
          <w:rPr>
            <w:color w:val="FF0000"/>
            <w:lang w:val="en-US"/>
            <w:rPrChange w:id="120" w:author="Petnathean Julled" w:date="2021-11-27T05:30:00Z">
              <w:rPr>
                <w:lang w:val="en-US"/>
              </w:rPr>
            </w:rPrChange>
          </w:rPr>
          <w:t xml:space="preserve">mple provided by Quorum </w:t>
        </w:r>
        <w:proofErr w:type="spellStart"/>
        <w:r w:rsidRPr="004C6FF1">
          <w:rPr>
            <w:color w:val="FF0000"/>
            <w:lang w:val="en-US"/>
            <w:rPrChange w:id="121" w:author="Petnathean Julled" w:date="2021-11-27T05:30:00Z">
              <w:rPr>
                <w:lang w:val="en-US"/>
              </w:rPr>
            </w:rPrChange>
          </w:rPr>
          <w:t>vvv</w:t>
        </w:r>
      </w:ins>
      <w:proofErr w:type="spellEnd"/>
    </w:p>
    <w:p w14:paraId="448B0302" w14:textId="2FD5AFBA" w:rsidR="009A1C6D" w:rsidRDefault="00DA345D" w:rsidP="004B4709">
      <w:pPr>
        <w:pStyle w:val="BodyText"/>
        <w:spacing w:after="0"/>
        <w:ind w:firstLine="360"/>
        <w:rPr>
          <w:ins w:id="122" w:author="Petnathean Julled" w:date="2021-11-27T05:30:00Z"/>
          <w:bCs/>
          <w:lang w:val="en-US"/>
        </w:rPr>
      </w:pPr>
      <w:r w:rsidRPr="009863B7">
        <w:rPr>
          <w:bCs/>
          <w:lang w:val="en-US"/>
        </w:rPr>
        <w:t xml:space="preserve">Other than the Blockchain platform, Quorum also offers the "7-Nodes Example" for developers to locally deploy in their machine to test the </w:t>
      </w:r>
      <w:del w:id="123" w:author="Petnathean Julled" w:date="2021-11-27T05:29:00Z">
        <w:r w:rsidRPr="009863B7" w:rsidDel="009B13C3">
          <w:rPr>
            <w:bCs/>
            <w:lang w:val="en-US"/>
          </w:rPr>
          <w:delText>functiona</w:delText>
        </w:r>
        <w:r w:rsidR="006A1FAA" w:rsidRPr="009863B7" w:rsidDel="009B13C3">
          <w:rPr>
            <w:bCs/>
            <w:lang w:val="en-US"/>
          </w:rPr>
          <w:delText>or</w:delText>
        </w:r>
        <w:r w:rsidRPr="009863B7" w:rsidDel="009B13C3">
          <w:rPr>
            <w:bCs/>
            <w:lang w:val="en-US"/>
          </w:rPr>
          <w:delText>lity</w:delText>
        </w:r>
      </w:del>
      <w:ins w:id="124" w:author="Petnathean Julled" w:date="2021-11-27T05:29:00Z">
        <w:r w:rsidR="009B13C3" w:rsidRPr="009863B7">
          <w:rPr>
            <w:bCs/>
            <w:lang w:val="en-US"/>
          </w:rPr>
          <w:t>functionality</w:t>
        </w:r>
      </w:ins>
      <w:r w:rsidRPr="009863B7">
        <w:rPr>
          <w:bCs/>
          <w:lang w:val="en-US"/>
        </w:rPr>
        <w:t xml:space="preserve"> and performance of </w:t>
      </w:r>
      <w:del w:id="125" w:author="Petnathean Julled" w:date="2021-11-27T05:53:00Z">
        <w:r w:rsidRPr="009863B7" w:rsidDel="00165A59">
          <w:rPr>
            <w:bCs/>
            <w:lang w:val="en-US"/>
          </w:rPr>
          <w:delText>Smartcontract</w:delText>
        </w:r>
      </w:del>
      <w:proofErr w:type="spellStart"/>
      <w:ins w:id="126" w:author="Petnathean Julled" w:date="2021-11-27T05:53:00Z">
        <w:r w:rsidR="00165A59">
          <w:rPr>
            <w:bCs/>
            <w:lang w:val="en-US"/>
          </w:rPr>
          <w:t>Smartcontract</w:t>
        </w:r>
      </w:ins>
      <w:proofErr w:type="spellEnd"/>
      <w:r w:rsidRPr="009863B7">
        <w:rPr>
          <w:bCs/>
          <w:lang w:val="en-US"/>
        </w:rPr>
        <w:t xml:space="preserve"> during the development. The source code can be cloned directly from its repository available in </w:t>
      </w:r>
      <w:proofErr w:type="spellStart"/>
      <w:r w:rsidRPr="009863B7">
        <w:rPr>
          <w:bCs/>
          <w:lang w:val="en-US"/>
        </w:rPr>
        <w:t>Github</w:t>
      </w:r>
      <w:proofErr w:type="spellEnd"/>
      <w:r w:rsidRPr="009863B7">
        <w:rPr>
          <w:bCs/>
          <w:lang w:val="en-US"/>
        </w:rPr>
        <w:t xml:space="preserve"> </w:t>
      </w:r>
      <w:r w:rsidR="0017119C" w:rsidRPr="009863B7">
        <w:rPr>
          <w:bCs/>
          <w:lang w:val="en-US"/>
        </w:rPr>
        <w:fldChar w:fldCharType="begin" w:fldLock="1"/>
      </w:r>
      <w:r w:rsidR="00F938D1">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8]","plainTextFormattedCitation":"[48]","previouslyFormattedCitation":"[47]"},"properties":{"noteIndex":0},"schema":"https://github.com/citation-style-language/schema/raw/master/csl-citation.json"}</w:instrText>
      </w:r>
      <w:r w:rsidR="0017119C" w:rsidRPr="009863B7">
        <w:rPr>
          <w:bCs/>
          <w:lang w:val="en-US"/>
        </w:rPr>
        <w:fldChar w:fldCharType="separate"/>
      </w:r>
      <w:r w:rsidR="00F938D1" w:rsidRPr="00F938D1">
        <w:rPr>
          <w:bCs/>
          <w:noProof/>
          <w:lang w:val="en-US"/>
        </w:rPr>
        <w:t>[48]</w:t>
      </w:r>
      <w:r w:rsidR="0017119C" w:rsidRPr="009863B7">
        <w:rPr>
          <w:bCs/>
          <w:lang w:val="en-US"/>
        </w:rPr>
        <w:fldChar w:fldCharType="end"/>
      </w:r>
      <w:r w:rsidRPr="009863B7">
        <w:rPr>
          <w:bCs/>
          <w:lang w:val="en-US"/>
        </w:rPr>
        <w:t>. The "7-Nodes" will simulate seven Blockchain nodes in the host machine in a similar fashion to a virtual machine using the required library called "</w:t>
      </w:r>
      <w:proofErr w:type="spellStart"/>
      <w:r w:rsidRPr="009863B7">
        <w:rPr>
          <w:bCs/>
          <w:lang w:val="en-US"/>
        </w:rPr>
        <w:t>Tessera</w:t>
      </w:r>
      <w:proofErr w:type="spellEnd"/>
      <w:r w:rsidRPr="009863B7">
        <w:rPr>
          <w:bCs/>
          <w:lang w:val="en-US"/>
        </w:rPr>
        <w:t xml:space="preserve">" </w:t>
      </w:r>
      <w:r w:rsidR="0017119C" w:rsidRPr="009863B7">
        <w:rPr>
          <w:bCs/>
          <w:lang w:val="en-US"/>
        </w:rPr>
        <w:fldChar w:fldCharType="begin" w:fldLock="1"/>
      </w:r>
      <w:r w:rsidR="00F938D1">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9]","plainTextFormattedCitation":"[49]","previouslyFormattedCitation":"[48]"},"properties":{"noteIndex":0},"schema":"https://github.com/citation-style-language/schema/raw/master/csl-citation.json"}</w:instrText>
      </w:r>
      <w:r w:rsidR="0017119C" w:rsidRPr="009863B7">
        <w:rPr>
          <w:bCs/>
          <w:lang w:val="en-US"/>
        </w:rPr>
        <w:fldChar w:fldCharType="separate"/>
      </w:r>
      <w:r w:rsidR="00F938D1" w:rsidRPr="00F938D1">
        <w:rPr>
          <w:bCs/>
          <w:noProof/>
          <w:lang w:val="en-US"/>
        </w:rPr>
        <w:t>[49]</w:t>
      </w:r>
      <w:r w:rsidR="0017119C" w:rsidRPr="009863B7">
        <w:rPr>
          <w:bCs/>
          <w:lang w:val="en-US"/>
        </w:rPr>
        <w:fldChar w:fldCharType="end"/>
      </w:r>
      <w:r w:rsidRPr="009863B7">
        <w:rPr>
          <w:bCs/>
          <w:lang w:val="en-US"/>
        </w:rPr>
        <w:t xml:space="preserve"> and "Constellation" </w:t>
      </w:r>
      <w:r w:rsidR="00344516" w:rsidRPr="009863B7">
        <w:rPr>
          <w:bCs/>
          <w:lang w:val="en-US"/>
        </w:rPr>
        <w:fldChar w:fldCharType="begin" w:fldLock="1"/>
      </w:r>
      <w:r w:rsidR="00F938D1">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0]","plainTextFormattedCitation":"[50]","previouslyFormattedCitation":"[49]"},"properties":{"noteIndex":0},"schema":"https://github.com/citation-style-language/schema/raw/master/csl-citation.json"}</w:instrText>
      </w:r>
      <w:r w:rsidR="00344516" w:rsidRPr="009863B7">
        <w:rPr>
          <w:bCs/>
          <w:lang w:val="en-US"/>
        </w:rPr>
        <w:fldChar w:fldCharType="separate"/>
      </w:r>
      <w:r w:rsidR="00F938D1" w:rsidRPr="00F938D1">
        <w:rPr>
          <w:bCs/>
          <w:noProof/>
          <w:lang w:val="en-US"/>
        </w:rPr>
        <w:t>[50]</w:t>
      </w:r>
      <w:r w:rsidR="00344516" w:rsidRPr="009863B7">
        <w:rPr>
          <w:bCs/>
          <w:lang w:val="en-US"/>
        </w:rPr>
        <w:fldChar w:fldCharType="end"/>
      </w:r>
      <w:r w:rsidRPr="009863B7">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000216A7" w:rsidRPr="00A540DB">
        <w:rPr>
          <w:bCs/>
          <w:lang w:val="en-US"/>
        </w:rPr>
        <w:t>s</w:t>
      </w:r>
      <w:r w:rsidRPr="009863B7">
        <w:rPr>
          <w:bCs/>
          <w:lang w:val="en-US"/>
        </w:rPr>
        <w:t xml:space="preserve"> provided within the example was further modified to be compatible with our usage. </w:t>
      </w:r>
    </w:p>
    <w:p w14:paraId="3D064EAC" w14:textId="64D27C6F" w:rsidR="009A1C6D" w:rsidRPr="009A1C6D" w:rsidRDefault="009A1C6D">
      <w:pPr>
        <w:pStyle w:val="BodyText"/>
        <w:tabs>
          <w:tab w:val="clear" w:pos="288"/>
          <w:tab w:val="left" w:pos="0"/>
        </w:tabs>
        <w:spacing w:after="0"/>
        <w:ind w:firstLine="360"/>
        <w:rPr>
          <w:ins w:id="127" w:author="Petnathean Julled" w:date="2021-11-27T05:30:00Z"/>
          <w:color w:val="FF0000"/>
          <w:lang w:val="en-US"/>
          <w:rPrChange w:id="128" w:author="Petnathean Julled" w:date="2021-11-27T05:31:00Z">
            <w:rPr>
              <w:ins w:id="129" w:author="Petnathean Julled" w:date="2021-11-27T05:30:00Z"/>
              <w:bCs/>
              <w:lang w:val="en-US"/>
            </w:rPr>
          </w:rPrChange>
        </w:rPr>
        <w:pPrChange w:id="130" w:author="Petnathean Julled" w:date="2021-11-27T05:30:00Z">
          <w:pPr>
            <w:pStyle w:val="BodyText"/>
            <w:spacing w:after="0"/>
            <w:ind w:firstLine="360"/>
          </w:pPr>
        </w:pPrChange>
      </w:pPr>
      <w:proofErr w:type="spellStart"/>
      <w:ins w:id="131" w:author="Petnathean Julled" w:date="2021-11-27T05:30:00Z">
        <w:r w:rsidRPr="009A1C6D">
          <w:rPr>
            <w:color w:val="FF0000"/>
            <w:lang w:val="en-US"/>
            <w:rPrChange w:id="132" w:author="Petnathean Julled" w:date="2021-11-27T05:31:00Z">
              <w:rPr>
                <w:lang w:val="en-US"/>
              </w:rPr>
            </w:rPrChange>
          </w:rPr>
          <w:t>vvv</w:t>
        </w:r>
        <w:proofErr w:type="spellEnd"/>
        <w:r w:rsidRPr="009A1C6D">
          <w:rPr>
            <w:color w:val="FF0000"/>
            <w:lang w:val="en-US"/>
            <w:rPrChange w:id="133" w:author="Petnathean Julled" w:date="2021-11-27T05:31:00Z">
              <w:rPr>
                <w:lang w:val="en-US"/>
              </w:rPr>
            </w:rPrChange>
          </w:rPr>
          <w:t xml:space="preserve"> How 7-Nodes modified</w:t>
        </w:r>
      </w:ins>
      <w:ins w:id="134" w:author="Petnathean Julled" w:date="2021-11-27T05:31:00Z">
        <w:r w:rsidRPr="009A1C6D">
          <w:rPr>
            <w:color w:val="FF0000"/>
            <w:lang w:val="en-US"/>
            <w:rPrChange w:id="135" w:author="Petnathean Julled" w:date="2021-11-27T05:31:00Z">
              <w:rPr>
                <w:lang w:val="en-US"/>
              </w:rPr>
            </w:rPrChange>
          </w:rPr>
          <w:t xml:space="preserve"> for this implementation</w:t>
        </w:r>
      </w:ins>
      <w:ins w:id="136" w:author="Petnathean Julled" w:date="2021-11-27T05:30:00Z">
        <w:r w:rsidRPr="009A1C6D">
          <w:rPr>
            <w:color w:val="FF0000"/>
            <w:lang w:val="en-US"/>
            <w:rPrChange w:id="137" w:author="Petnathean Julled" w:date="2021-11-27T05:31:00Z">
              <w:rPr>
                <w:lang w:val="en-US"/>
              </w:rPr>
            </w:rPrChange>
          </w:rPr>
          <w:t xml:space="preserve"> </w:t>
        </w:r>
        <w:proofErr w:type="spellStart"/>
        <w:r w:rsidRPr="009A1C6D">
          <w:rPr>
            <w:color w:val="FF0000"/>
            <w:lang w:val="en-US"/>
            <w:rPrChange w:id="138" w:author="Petnathean Julled" w:date="2021-11-27T05:31:00Z">
              <w:rPr>
                <w:lang w:val="en-US"/>
              </w:rPr>
            </w:rPrChange>
          </w:rPr>
          <w:t>vvv</w:t>
        </w:r>
        <w:proofErr w:type="spellEnd"/>
      </w:ins>
    </w:p>
    <w:p w14:paraId="7D1C5738" w14:textId="33C34FA2" w:rsidR="007E1529" w:rsidRDefault="00DA345D" w:rsidP="004B4709">
      <w:pPr>
        <w:pStyle w:val="BodyText"/>
        <w:spacing w:after="0"/>
        <w:ind w:firstLine="360"/>
        <w:rPr>
          <w:ins w:id="139" w:author="Petnathean Julled" w:date="2021-11-27T05:31:00Z"/>
          <w:bCs/>
          <w:lang w:val="en-US"/>
        </w:rPr>
      </w:pPr>
      <w:r w:rsidRPr="009863B7">
        <w:rPr>
          <w:bCs/>
          <w:lang w:val="en-US"/>
        </w:rPr>
        <w:t xml:space="preserve">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del w:id="140" w:author="Petnathean Julled" w:date="2021-11-27T05:53:00Z">
        <w:r w:rsidRPr="009863B7" w:rsidDel="00165A59">
          <w:rPr>
            <w:bCs/>
            <w:lang w:val="en-US"/>
          </w:rPr>
          <w:delText>Smart</w:delText>
        </w:r>
        <w:r w:rsidR="000E4F4B" w:rsidRPr="009863B7" w:rsidDel="00165A59">
          <w:rPr>
            <w:bCs/>
            <w:lang w:val="en-US"/>
          </w:rPr>
          <w:delText>C</w:delText>
        </w:r>
        <w:r w:rsidRPr="009863B7" w:rsidDel="00165A59">
          <w:rPr>
            <w:bCs/>
            <w:lang w:val="en-US"/>
          </w:rPr>
          <w:delText>ontract</w:delText>
        </w:r>
      </w:del>
      <w:proofErr w:type="spellStart"/>
      <w:ins w:id="141" w:author="Petnathean Julled" w:date="2021-11-27T05:53:00Z">
        <w:r w:rsidR="00165A59">
          <w:rPr>
            <w:bCs/>
            <w:lang w:val="en-US"/>
          </w:rPr>
          <w:t>Smartcontract</w:t>
        </w:r>
      </w:ins>
      <w:proofErr w:type="spellEnd"/>
      <w:r w:rsidRPr="009863B7">
        <w:rPr>
          <w:bCs/>
          <w:lang w:val="en-US"/>
        </w:rPr>
        <w:t xml:space="preserve"> allow</w:t>
      </w:r>
      <w:r w:rsidR="000E4F4B" w:rsidRPr="009863B7">
        <w:rPr>
          <w:bCs/>
          <w:lang w:val="en-US"/>
        </w:rPr>
        <w:t>s</w:t>
      </w:r>
      <w:r w:rsidRPr="009863B7">
        <w:rPr>
          <w:bCs/>
          <w:lang w:val="en-US"/>
        </w:rPr>
        <w: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t>
      </w:r>
      <w:r w:rsidR="00022E11" w:rsidRPr="009863B7">
        <w:rPr>
          <w:bCs/>
          <w:lang w:val="en-US"/>
        </w:rPr>
        <w:t xml:space="preserve"> All initial configuration instructions are available </w:t>
      </w:r>
      <w:r w:rsidR="000216A7" w:rsidRPr="009863B7">
        <w:rPr>
          <w:bCs/>
          <w:lang w:val="en-US"/>
        </w:rPr>
        <w:t>in Quorum 7-Nodes example repository</w:t>
      </w:r>
      <w:r w:rsidR="00022E11" w:rsidRPr="009863B7">
        <w:rPr>
          <w:bCs/>
          <w:lang w:val="en-US"/>
        </w:rPr>
        <w:t xml:space="preserve"> </w:t>
      </w:r>
      <w:r w:rsidR="00194180" w:rsidRPr="009863B7">
        <w:rPr>
          <w:bCs/>
          <w:lang w:val="en-US"/>
        </w:rPr>
        <w:fldChar w:fldCharType="begin" w:fldLock="1"/>
      </w:r>
      <w:r w:rsidR="00F938D1">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1]","plainTextFormattedCitation":"[51]","previouslyFormattedCitation":"[50]"},"properties":{"noteIndex":0},"schema":"https://github.com/citation-style-language/schema/raw/master/csl-citation.json"}</w:instrText>
      </w:r>
      <w:r w:rsidR="00194180" w:rsidRPr="009863B7">
        <w:rPr>
          <w:bCs/>
          <w:lang w:val="en-US"/>
        </w:rPr>
        <w:fldChar w:fldCharType="separate"/>
      </w:r>
      <w:r w:rsidR="00F938D1" w:rsidRPr="00F938D1">
        <w:rPr>
          <w:bCs/>
          <w:noProof/>
          <w:lang w:val="en-US"/>
        </w:rPr>
        <w:t>[51]</w:t>
      </w:r>
      <w:r w:rsidR="00194180" w:rsidRPr="009863B7">
        <w:rPr>
          <w:bCs/>
          <w:lang w:val="en-US"/>
        </w:rPr>
        <w:fldChar w:fldCharType="end"/>
      </w:r>
      <w:r w:rsidR="00022E11" w:rsidRPr="009863B7">
        <w:rPr>
          <w:bCs/>
          <w:lang w:val="en-US"/>
        </w:rPr>
        <w:t>. Primarily, it is required to configure the genesis Block for the Blockchain ledger and issue the initiation command using the script provided. Each script is specific for each consensus mechanism.</w:t>
      </w:r>
      <w:r w:rsidR="00A91364" w:rsidRPr="009863B7">
        <w:rPr>
          <w:bCs/>
          <w:lang w:val="en-US"/>
        </w:rPr>
        <w:t xml:space="preserve"> 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9863B7">
        <w:rPr>
          <w:bCs/>
          <w:lang w:val="en-US"/>
        </w:rPr>
        <w:t>istanbul-</w:t>
      </w:r>
      <w:proofErr w:type="gramStart"/>
      <w:r w:rsidR="00A91364" w:rsidRPr="009863B7">
        <w:rPr>
          <w:bCs/>
          <w:lang w:val="en-US"/>
        </w:rPr>
        <w:t>genesis.json</w:t>
      </w:r>
      <w:proofErr w:type="spellEnd"/>
      <w:proofErr w:type="gramEnd"/>
      <w:r w:rsidR="00A91364" w:rsidRPr="009863B7">
        <w:rPr>
          <w:bCs/>
          <w:lang w:val="en-US"/>
        </w:rPr>
        <w:t xml:space="preserve">" file as a configuration script for the genesis block. Then the activation of the IBFT Blockchain can be done using "istanbul-start.sh" script which will start the activation </w:t>
      </w:r>
      <w:r w:rsidR="00A91364" w:rsidRPr="009863B7">
        <w:rPr>
          <w:bCs/>
          <w:lang w:val="en-US"/>
        </w:rPr>
        <w:lastRenderedPageBreak/>
        <w:t>of all seven nodes and bring the 7-Nodes Blockchain network to become alive. It must be noted that this activation process may take several minutes.</w:t>
      </w:r>
      <w:r w:rsidR="007E1529" w:rsidRPr="009863B7">
        <w:rPr>
          <w:bCs/>
          <w:lang w:val="en-US"/>
        </w:rPr>
        <w:t xml:space="preserve"> </w:t>
      </w:r>
    </w:p>
    <w:p w14:paraId="2F5D4D77" w14:textId="122E6B89" w:rsidR="008272EF" w:rsidRPr="008272EF" w:rsidRDefault="008272EF">
      <w:pPr>
        <w:pStyle w:val="BodyText"/>
        <w:tabs>
          <w:tab w:val="clear" w:pos="288"/>
          <w:tab w:val="left" w:pos="0"/>
        </w:tabs>
        <w:spacing w:after="0"/>
        <w:ind w:firstLine="360"/>
        <w:rPr>
          <w:color w:val="FF0000"/>
          <w:lang w:val="en-US"/>
          <w:rPrChange w:id="142" w:author="Petnathean Julled" w:date="2021-11-27T05:31:00Z">
            <w:rPr>
              <w:bCs/>
              <w:lang w:val="en-US"/>
            </w:rPr>
          </w:rPrChange>
        </w:rPr>
        <w:pPrChange w:id="143" w:author="Petnathean Julled" w:date="2021-11-27T05:31:00Z">
          <w:pPr>
            <w:pStyle w:val="BodyText"/>
            <w:spacing w:after="0"/>
            <w:ind w:firstLine="360"/>
          </w:pPr>
        </w:pPrChange>
      </w:pPr>
      <w:proofErr w:type="spellStart"/>
      <w:ins w:id="144" w:author="Petnathean Julled" w:date="2021-11-27T05:31:00Z">
        <w:r w:rsidRPr="00271487">
          <w:rPr>
            <w:color w:val="FF0000"/>
            <w:lang w:val="en-US"/>
          </w:rPr>
          <w:t>vvv</w:t>
        </w:r>
        <w:proofErr w:type="spellEnd"/>
        <w:r w:rsidRPr="00271487">
          <w:rPr>
            <w:color w:val="FF0000"/>
            <w:lang w:val="en-US"/>
          </w:rPr>
          <w:t xml:space="preserve"> </w:t>
        </w:r>
        <w:r>
          <w:rPr>
            <w:color w:val="FF0000"/>
            <w:lang w:val="en-US"/>
          </w:rPr>
          <w:t>Addition from above</w:t>
        </w:r>
        <w:r w:rsidRPr="00271487">
          <w:rPr>
            <w:color w:val="FF0000"/>
            <w:lang w:val="en-US"/>
          </w:rPr>
          <w:t xml:space="preserve"> </w:t>
        </w:r>
        <w:proofErr w:type="spellStart"/>
        <w:r w:rsidRPr="00271487">
          <w:rPr>
            <w:color w:val="FF0000"/>
            <w:lang w:val="en-US"/>
          </w:rPr>
          <w:t>vvv</w:t>
        </w:r>
      </w:ins>
      <w:proofErr w:type="spellEnd"/>
    </w:p>
    <w:p w14:paraId="1E09BF27" w14:textId="63E04AF1" w:rsidR="00BF0BC1" w:rsidRPr="009863B7" w:rsidRDefault="007E1529" w:rsidP="004B4709">
      <w:pPr>
        <w:pStyle w:val="BodyText"/>
        <w:ind w:firstLine="360"/>
        <w:rPr>
          <w:bCs/>
          <w:lang w:val="en-US"/>
        </w:rPr>
      </w:pPr>
      <w:r w:rsidRPr="009863B7">
        <w:rPr>
          <w:bCs/>
          <w:lang w:val="en-US"/>
        </w:rPr>
        <w: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r w:rsidR="00BF0BC1" w:rsidRPr="009863B7">
        <w:rPr>
          <w:bCs/>
          <w:lang w:val="en-US"/>
        </w:rPr>
        <w:t xml:space="preserve"> </w:t>
      </w:r>
    </w:p>
    <w:p w14:paraId="5201DDCC" w14:textId="3EBFD99D" w:rsidR="00E00116" w:rsidRPr="000E219F" w:rsidRDefault="00165A59" w:rsidP="00E00116">
      <w:pPr>
        <w:pStyle w:val="Heading2"/>
        <w:rPr>
          <w:ins w:id="145" w:author="Petnathean Julled" w:date="2021-11-27T05:32:00Z"/>
        </w:rPr>
      </w:pPr>
      <w:ins w:id="146" w:author="Petnathean Julled" w:date="2021-11-27T05:53:00Z">
        <w:r>
          <w:rPr>
            <w:rFonts w:cs="Angsana New"/>
            <w:szCs w:val="25"/>
            <w:lang w:bidi="th-TH"/>
          </w:rPr>
          <w:t>Smartcontract</w:t>
        </w:r>
      </w:ins>
    </w:p>
    <w:p w14:paraId="4908D771" w14:textId="4AB45133" w:rsidR="00626E75" w:rsidDel="00BB79FA" w:rsidRDefault="00626E75" w:rsidP="00710B9C">
      <w:pPr>
        <w:pStyle w:val="BodyText"/>
        <w:spacing w:after="0"/>
        <w:rPr>
          <w:del w:id="147" w:author="Petnathean Julled" w:date="2021-11-27T05:32:00Z"/>
          <w:rFonts w:cs="Angsana New"/>
          <w:bCs/>
          <w:i/>
          <w:iCs/>
          <w:szCs w:val="25"/>
          <w:lang w:val="en-US" w:bidi="th-TH"/>
        </w:rPr>
      </w:pPr>
      <w:del w:id="148" w:author="Petnathean Julled" w:date="2021-11-27T05:32:00Z">
        <w:r w:rsidRPr="00A540DB" w:rsidDel="00E00116">
          <w:rPr>
            <w:rFonts w:cs="Angsana New"/>
            <w:bCs/>
            <w:i/>
            <w:iCs/>
            <w:szCs w:val="25"/>
            <w:lang w:val="en-US" w:bidi="th-TH"/>
          </w:rPr>
          <w:delText>SmartContract</w:delText>
        </w:r>
      </w:del>
    </w:p>
    <w:p w14:paraId="1ED68533" w14:textId="76D20B30" w:rsidR="00BB79FA" w:rsidRPr="00271487" w:rsidRDefault="00BB79FA" w:rsidP="00BB79FA">
      <w:pPr>
        <w:pStyle w:val="BodyText"/>
        <w:tabs>
          <w:tab w:val="clear" w:pos="288"/>
          <w:tab w:val="left" w:pos="0"/>
        </w:tabs>
        <w:spacing w:after="0"/>
        <w:ind w:firstLine="360"/>
        <w:rPr>
          <w:ins w:id="149" w:author="Petnathean Julled" w:date="2021-11-27T05:34:00Z"/>
          <w:color w:val="FF0000"/>
          <w:lang w:val="en-US"/>
        </w:rPr>
      </w:pPr>
      <w:proofErr w:type="spellStart"/>
      <w:ins w:id="150" w:author="Petnathean Julled" w:date="2021-11-27T05:34:00Z">
        <w:r w:rsidRPr="00271487">
          <w:rPr>
            <w:color w:val="FF0000"/>
            <w:lang w:val="en-US"/>
          </w:rPr>
          <w:t>vvv</w:t>
        </w:r>
        <w:proofErr w:type="spellEnd"/>
        <w:r w:rsidRPr="00271487">
          <w:rPr>
            <w:color w:val="FF0000"/>
            <w:lang w:val="en-US"/>
          </w:rPr>
          <w:t xml:space="preserve"> </w:t>
        </w:r>
      </w:ins>
      <w:ins w:id="151" w:author="Petnathean Julled" w:date="2021-11-27T05:38:00Z">
        <w:r>
          <w:rPr>
            <w:color w:val="FF0000"/>
            <w:lang w:val="en-US"/>
          </w:rPr>
          <w:t xml:space="preserve">Dev. environment for Ethereum </w:t>
        </w:r>
      </w:ins>
      <w:proofErr w:type="spellStart"/>
      <w:ins w:id="152" w:author="Petnathean Julled" w:date="2021-11-27T05:53:00Z">
        <w:r w:rsidR="00165A59">
          <w:rPr>
            <w:color w:val="FF0000"/>
            <w:lang w:val="en-US"/>
          </w:rPr>
          <w:t>Smartcontract</w:t>
        </w:r>
      </w:ins>
      <w:proofErr w:type="spellEnd"/>
      <w:ins w:id="153" w:author="Petnathean Julled" w:date="2021-11-27T05:34:00Z">
        <w:r w:rsidRPr="00271487">
          <w:rPr>
            <w:color w:val="FF0000"/>
            <w:lang w:val="en-US"/>
          </w:rPr>
          <w:t xml:space="preserve"> </w:t>
        </w:r>
        <w:proofErr w:type="spellStart"/>
        <w:r w:rsidRPr="00271487">
          <w:rPr>
            <w:color w:val="FF0000"/>
            <w:lang w:val="en-US"/>
          </w:rPr>
          <w:t>vvv</w:t>
        </w:r>
        <w:proofErr w:type="spellEnd"/>
      </w:ins>
    </w:p>
    <w:p w14:paraId="70110F80" w14:textId="4DC34EE2" w:rsidR="00C22256" w:rsidRDefault="00BF0BC1" w:rsidP="00710B9C">
      <w:pPr>
        <w:pStyle w:val="BodyText"/>
        <w:spacing w:after="0"/>
        <w:rPr>
          <w:ins w:id="154" w:author="Petnathean Julled" w:date="2021-11-27T05:39:00Z"/>
          <w:bCs/>
          <w:lang w:val="en-US"/>
        </w:rPr>
      </w:pPr>
      <w:r w:rsidRPr="009863B7">
        <w:rPr>
          <w:bCs/>
          <w:lang w:val="en-US"/>
        </w:rPr>
        <w:t xml:space="preserve">For </w:t>
      </w:r>
      <w:del w:id="155" w:author="Petnathean Julled" w:date="2021-11-27T05:53:00Z">
        <w:r w:rsidRPr="009863B7" w:rsidDel="00165A59">
          <w:rPr>
            <w:bCs/>
            <w:lang w:val="en-US"/>
          </w:rPr>
          <w:delText>Smart</w:delText>
        </w:r>
        <w:r w:rsidR="004F7863" w:rsidRPr="009863B7" w:rsidDel="00165A59">
          <w:rPr>
            <w:bCs/>
            <w:lang w:val="en-US"/>
          </w:rPr>
          <w:delText>C</w:delText>
        </w:r>
        <w:r w:rsidRPr="009863B7" w:rsidDel="00165A59">
          <w:rPr>
            <w:bCs/>
            <w:lang w:val="en-US"/>
          </w:rPr>
          <w:delText>ontract</w:delText>
        </w:r>
      </w:del>
      <w:proofErr w:type="spellStart"/>
      <w:ins w:id="156" w:author="Petnathean Julled" w:date="2021-11-27T05:53:00Z">
        <w:r w:rsidR="00165A59">
          <w:rPr>
            <w:bCs/>
            <w:lang w:val="en-US"/>
          </w:rPr>
          <w:t>Smartcontract</w:t>
        </w:r>
      </w:ins>
      <w:proofErr w:type="spellEnd"/>
      <w:r w:rsidRPr="009863B7">
        <w:rPr>
          <w:bCs/>
          <w:lang w:val="en-US"/>
        </w:rPr>
        <w:t xml:space="preserve"> programming, Ethereum provides a web-based IDE for Solidity language that can compile, test, and deploy </w:t>
      </w:r>
      <w:del w:id="157" w:author="Petnathean Julled" w:date="2021-11-27T05:54:00Z">
        <w:r w:rsidRPr="009863B7" w:rsidDel="00165A59">
          <w:rPr>
            <w:bCs/>
            <w:lang w:val="en-US"/>
          </w:rPr>
          <w:delText>smart-contract</w:delText>
        </w:r>
      </w:del>
      <w:proofErr w:type="spellStart"/>
      <w:ins w:id="158" w:author="Petnathean Julled" w:date="2021-11-27T05:54:00Z">
        <w:r w:rsidR="00165A59">
          <w:rPr>
            <w:bCs/>
            <w:lang w:val="en-US"/>
          </w:rPr>
          <w:t>Smartcontract</w:t>
        </w:r>
      </w:ins>
      <w:proofErr w:type="spellEnd"/>
      <w:r w:rsidRPr="009863B7">
        <w:rPr>
          <w:bCs/>
          <w:lang w:val="en-US"/>
        </w:rPr>
        <w:t xml:space="preserve"> to specific Ethereum node called “Remix” </w:t>
      </w:r>
      <w:r w:rsidR="000B645C" w:rsidRPr="009863B7">
        <w:rPr>
          <w:bCs/>
          <w:lang w:val="en-US"/>
        </w:rPr>
        <w:fldChar w:fldCharType="begin" w:fldLock="1"/>
      </w:r>
      <w:r w:rsidR="00F938D1">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2]","plainTextFormattedCitation":"[52]","previouslyFormattedCitation":"[51]"},"properties":{"noteIndex":0},"schema":"https://github.com/citation-style-language/schema/raw/master/csl-citation.json"}</w:instrText>
      </w:r>
      <w:r w:rsidR="000B645C" w:rsidRPr="009863B7">
        <w:rPr>
          <w:bCs/>
          <w:lang w:val="en-US"/>
        </w:rPr>
        <w:fldChar w:fldCharType="separate"/>
      </w:r>
      <w:r w:rsidR="00F938D1" w:rsidRPr="00F938D1">
        <w:rPr>
          <w:bCs/>
          <w:noProof/>
          <w:lang w:val="en-US"/>
        </w:rPr>
        <w:t>[52]</w:t>
      </w:r>
      <w:r w:rsidR="000B645C" w:rsidRPr="009863B7">
        <w:rPr>
          <w:bCs/>
          <w:lang w:val="en-US"/>
        </w:rPr>
        <w:fldChar w:fldCharType="end"/>
      </w:r>
      <w:r w:rsidRPr="009863B7">
        <w:rPr>
          <w:bCs/>
          <w:lang w:val="en-US"/>
        </w:rPr>
        <w:t xml:space="preserve">. In the implementation, Remix was accessed using Google Chrome from the main machine and the session was saved locally using Remix client to avoid unexpected issues on the Solidity code. Each </w:t>
      </w:r>
      <w:del w:id="159" w:author="Petnathean Julled" w:date="2021-11-27T05:53:00Z">
        <w:r w:rsidRPr="009863B7" w:rsidDel="00165A59">
          <w:rPr>
            <w:bCs/>
            <w:lang w:val="en-US"/>
          </w:rPr>
          <w:delText>Smart</w:delText>
        </w:r>
        <w:r w:rsidR="004F7863" w:rsidRPr="009863B7" w:rsidDel="00165A59">
          <w:rPr>
            <w:bCs/>
            <w:lang w:val="en-US"/>
          </w:rPr>
          <w:delText>C</w:delText>
        </w:r>
        <w:r w:rsidRPr="009863B7" w:rsidDel="00165A59">
          <w:rPr>
            <w:bCs/>
            <w:lang w:val="en-US"/>
          </w:rPr>
          <w:delText>ontract</w:delText>
        </w:r>
      </w:del>
      <w:proofErr w:type="spellStart"/>
      <w:ins w:id="160" w:author="Petnathean Julled" w:date="2021-11-27T05:53:00Z">
        <w:r w:rsidR="00165A59">
          <w:rPr>
            <w:bCs/>
            <w:lang w:val="en-US"/>
          </w:rPr>
          <w:t>Smartcontract</w:t>
        </w:r>
      </w:ins>
      <w:proofErr w:type="spellEnd"/>
      <w:r w:rsidRPr="009863B7">
        <w:rPr>
          <w:bCs/>
          <w:lang w:val="en-US"/>
        </w:rPr>
        <w:t xml:space="preserve"> is validated, and test deployed within the IDE before actual implementation on the test machine. The </w:t>
      </w:r>
      <w:del w:id="161" w:author="Petnathean Julled" w:date="2021-11-27T05:53:00Z">
        <w:r w:rsidRPr="009863B7" w:rsidDel="00165A59">
          <w:rPr>
            <w:bCs/>
            <w:lang w:val="en-US"/>
          </w:rPr>
          <w:delText>Smart</w:delText>
        </w:r>
        <w:r w:rsidR="004F7863" w:rsidRPr="009863B7" w:rsidDel="00165A59">
          <w:rPr>
            <w:bCs/>
            <w:lang w:val="en-US"/>
          </w:rPr>
          <w:delText>C</w:delText>
        </w:r>
        <w:r w:rsidRPr="009863B7" w:rsidDel="00165A59">
          <w:rPr>
            <w:bCs/>
            <w:lang w:val="en-US"/>
          </w:rPr>
          <w:delText>ontract</w:delText>
        </w:r>
      </w:del>
      <w:proofErr w:type="spellStart"/>
      <w:ins w:id="162" w:author="Petnathean Julled" w:date="2021-11-27T05:53:00Z">
        <w:r w:rsidR="00165A59">
          <w:rPr>
            <w:bCs/>
            <w:lang w:val="en-US"/>
          </w:rPr>
          <w:t>Smartcontract</w:t>
        </w:r>
      </w:ins>
      <w:proofErr w:type="spellEnd"/>
      <w:r w:rsidRPr="009863B7">
        <w:rPr>
          <w:bCs/>
          <w:lang w:val="en-US"/>
        </w:rPr>
        <w:t xml:space="preserve"> ready for implementation will be compiled using the Solidity compiler provided by Remix community-based plugin. Each compiled solidity code gives ABI code and Binary code which will be used on Web3js code to interact with the Blockchain </w:t>
      </w:r>
      <w:del w:id="163" w:author="Petnathean Julled" w:date="2021-11-27T05:53:00Z">
        <w:r w:rsidRPr="009863B7" w:rsidDel="00165A59">
          <w:rPr>
            <w:bCs/>
            <w:lang w:val="en-US"/>
          </w:rPr>
          <w:delText>Smart</w:delText>
        </w:r>
        <w:r w:rsidR="004F7863" w:rsidRPr="009863B7" w:rsidDel="00165A59">
          <w:rPr>
            <w:bCs/>
            <w:lang w:val="en-US"/>
          </w:rPr>
          <w:delText>C</w:delText>
        </w:r>
        <w:r w:rsidRPr="009863B7" w:rsidDel="00165A59">
          <w:rPr>
            <w:bCs/>
            <w:lang w:val="en-US"/>
          </w:rPr>
          <w:delText>ontract</w:delText>
        </w:r>
      </w:del>
      <w:proofErr w:type="spellStart"/>
      <w:ins w:id="164" w:author="Petnathean Julled" w:date="2021-11-27T05:53:00Z">
        <w:r w:rsidR="00165A59">
          <w:rPr>
            <w:bCs/>
            <w:lang w:val="en-US"/>
          </w:rPr>
          <w:t>Smartcontract</w:t>
        </w:r>
      </w:ins>
      <w:proofErr w:type="spellEnd"/>
      <w:r w:rsidRPr="009863B7">
        <w:rPr>
          <w:bCs/>
          <w:lang w:val="en-US"/>
        </w:rPr>
        <w:t>.</w:t>
      </w:r>
      <w:r w:rsidR="00C22256" w:rsidRPr="009863B7">
        <w:rPr>
          <w:bCs/>
          <w:lang w:val="en-US"/>
        </w:rPr>
        <w:t xml:space="preserve"> After successfully compiled the Solidity </w:t>
      </w:r>
      <w:del w:id="165" w:author="Petnathean Julled" w:date="2021-11-27T05:53:00Z">
        <w:r w:rsidR="00C22256" w:rsidRPr="009863B7" w:rsidDel="00165A59">
          <w:rPr>
            <w:bCs/>
            <w:lang w:val="en-US"/>
          </w:rPr>
          <w:delText>Smart</w:delText>
        </w:r>
        <w:r w:rsidR="004F7863" w:rsidRPr="009863B7" w:rsidDel="00165A59">
          <w:rPr>
            <w:bCs/>
            <w:lang w:val="en-US"/>
          </w:rPr>
          <w:delText>C</w:delText>
        </w:r>
        <w:r w:rsidR="00C22256" w:rsidRPr="009863B7" w:rsidDel="00165A59">
          <w:rPr>
            <w:bCs/>
            <w:lang w:val="en-US"/>
          </w:rPr>
          <w:delText>ontract</w:delText>
        </w:r>
      </w:del>
      <w:proofErr w:type="spellStart"/>
      <w:ins w:id="166" w:author="Petnathean Julled" w:date="2021-11-27T05:53:00Z">
        <w:r w:rsidR="00165A59">
          <w:rPr>
            <w:bCs/>
            <w:lang w:val="en-US"/>
          </w:rPr>
          <w:t>Smartcontract</w:t>
        </w:r>
      </w:ins>
      <w:proofErr w:type="spellEnd"/>
      <w:r w:rsidR="00C22256" w:rsidRPr="009863B7">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del w:id="167" w:author="Petnathean Julled" w:date="2021-11-27T05:53:00Z">
        <w:r w:rsidR="00C22256" w:rsidRPr="009863B7" w:rsidDel="00165A59">
          <w:rPr>
            <w:bCs/>
            <w:lang w:val="en-US"/>
          </w:rPr>
          <w:delText>Smart</w:delText>
        </w:r>
        <w:r w:rsidR="004206EB" w:rsidRPr="009863B7" w:rsidDel="00165A59">
          <w:rPr>
            <w:bCs/>
            <w:lang w:val="en-US"/>
          </w:rPr>
          <w:delText>C</w:delText>
        </w:r>
        <w:r w:rsidR="00C22256" w:rsidRPr="009863B7" w:rsidDel="00165A59">
          <w:rPr>
            <w:bCs/>
            <w:lang w:val="en-US"/>
          </w:rPr>
          <w:delText>ontract</w:delText>
        </w:r>
      </w:del>
      <w:proofErr w:type="spellStart"/>
      <w:ins w:id="168" w:author="Petnathean Julled" w:date="2021-11-27T05:53:00Z">
        <w:r w:rsidR="00165A59">
          <w:rPr>
            <w:bCs/>
            <w:lang w:val="en-US"/>
          </w:rPr>
          <w:t>Smartcontract</w:t>
        </w:r>
      </w:ins>
      <w:proofErr w:type="spellEnd"/>
      <w:r w:rsidR="00C22256" w:rsidRPr="009863B7">
        <w:rPr>
          <w:bCs/>
          <w:lang w:val="en-US"/>
        </w:rPr>
        <w:t xml:space="preserve"> and only required on the first deployment of the </w:t>
      </w:r>
      <w:del w:id="169" w:author="Petnathean Julled" w:date="2021-11-27T05:53:00Z">
        <w:r w:rsidR="00C22256" w:rsidRPr="009863B7" w:rsidDel="00165A59">
          <w:rPr>
            <w:bCs/>
            <w:lang w:val="en-US"/>
          </w:rPr>
          <w:delText>Smart</w:delText>
        </w:r>
        <w:r w:rsidR="004206EB" w:rsidRPr="009863B7" w:rsidDel="00165A59">
          <w:rPr>
            <w:bCs/>
            <w:lang w:val="en-US"/>
          </w:rPr>
          <w:delText>C</w:delText>
        </w:r>
        <w:r w:rsidR="00C22256" w:rsidRPr="009863B7" w:rsidDel="00165A59">
          <w:rPr>
            <w:bCs/>
            <w:lang w:val="en-US"/>
          </w:rPr>
          <w:delText>ontract</w:delText>
        </w:r>
      </w:del>
      <w:proofErr w:type="spellStart"/>
      <w:ins w:id="170" w:author="Petnathean Julled" w:date="2021-11-27T05:53:00Z">
        <w:r w:rsidR="00165A59">
          <w:rPr>
            <w:bCs/>
            <w:lang w:val="en-US"/>
          </w:rPr>
          <w:t>Smartcontract</w:t>
        </w:r>
      </w:ins>
      <w:proofErr w:type="spellEnd"/>
      <w:r w:rsidR="00C22256" w:rsidRPr="009863B7">
        <w:rPr>
          <w:bCs/>
          <w:lang w:val="en-US"/>
        </w:rPr>
        <w:t xml:space="preserve"> which required only once in this implementation, while ABI code define</w:t>
      </w:r>
      <w:r w:rsidR="00731AE0" w:rsidRPr="009863B7">
        <w:rPr>
          <w:bCs/>
          <w:lang w:val="en-US"/>
        </w:rPr>
        <w:t>s</w:t>
      </w:r>
      <w:r w:rsidR="00C22256" w:rsidRPr="009863B7">
        <w:rPr>
          <w:bCs/>
          <w:lang w:val="en-US"/>
        </w:rPr>
        <w:t xml:space="preserve"> interface for communicating with the </w:t>
      </w:r>
      <w:del w:id="171" w:author="Petnathean Julled" w:date="2021-11-27T05:53:00Z">
        <w:r w:rsidR="00C22256" w:rsidRPr="009863B7" w:rsidDel="00165A59">
          <w:rPr>
            <w:bCs/>
            <w:lang w:val="en-US"/>
          </w:rPr>
          <w:delText>Smart</w:delText>
        </w:r>
        <w:r w:rsidR="004206EB" w:rsidRPr="009863B7" w:rsidDel="00165A59">
          <w:rPr>
            <w:bCs/>
            <w:lang w:val="en-US"/>
          </w:rPr>
          <w:delText>C</w:delText>
        </w:r>
        <w:r w:rsidR="00C22256" w:rsidRPr="009863B7" w:rsidDel="00165A59">
          <w:rPr>
            <w:bCs/>
            <w:lang w:val="en-US"/>
          </w:rPr>
          <w:delText>ontract</w:delText>
        </w:r>
      </w:del>
      <w:proofErr w:type="spellStart"/>
      <w:ins w:id="172" w:author="Petnathean Julled" w:date="2021-11-27T05:53:00Z">
        <w:r w:rsidR="00165A59">
          <w:rPr>
            <w:bCs/>
            <w:lang w:val="en-US"/>
          </w:rPr>
          <w:t>Smartcontract</w:t>
        </w:r>
      </w:ins>
      <w:proofErr w:type="spellEnd"/>
      <w:r w:rsidR="00C22256" w:rsidRPr="009863B7">
        <w:rPr>
          <w:bCs/>
          <w:lang w:val="en-US"/>
        </w:rPr>
        <w:t xml:space="preserve"> and always required every time the native program communicate with </w:t>
      </w:r>
      <w:del w:id="173" w:author="Petnathean Julled" w:date="2021-11-27T05:53:00Z">
        <w:r w:rsidR="00C22256" w:rsidRPr="009863B7" w:rsidDel="00165A59">
          <w:rPr>
            <w:bCs/>
            <w:lang w:val="en-US"/>
          </w:rPr>
          <w:delText>Smart</w:delText>
        </w:r>
        <w:r w:rsidR="004206EB" w:rsidRPr="009863B7" w:rsidDel="00165A59">
          <w:rPr>
            <w:bCs/>
            <w:lang w:val="en-US"/>
          </w:rPr>
          <w:delText>C</w:delText>
        </w:r>
        <w:r w:rsidR="00C22256" w:rsidRPr="009863B7" w:rsidDel="00165A59">
          <w:rPr>
            <w:bCs/>
            <w:lang w:val="en-US"/>
          </w:rPr>
          <w:delText>ontract</w:delText>
        </w:r>
      </w:del>
      <w:proofErr w:type="spellStart"/>
      <w:ins w:id="174" w:author="Petnathean Julled" w:date="2021-11-27T05:53:00Z">
        <w:r w:rsidR="00165A59">
          <w:rPr>
            <w:bCs/>
            <w:lang w:val="en-US"/>
          </w:rPr>
          <w:t>Smartcontract</w:t>
        </w:r>
      </w:ins>
      <w:proofErr w:type="spellEnd"/>
      <w:r w:rsidR="00C22256" w:rsidRPr="009863B7">
        <w:rPr>
          <w:bCs/>
          <w:lang w:val="en-US"/>
        </w:rPr>
        <w:t xml:space="preserve">. </w:t>
      </w:r>
    </w:p>
    <w:p w14:paraId="598ABC06" w14:textId="51B6E391" w:rsidR="00362E43" w:rsidRPr="00362E43" w:rsidRDefault="00362E43">
      <w:pPr>
        <w:pStyle w:val="BodyText"/>
        <w:tabs>
          <w:tab w:val="clear" w:pos="288"/>
          <w:tab w:val="left" w:pos="0"/>
        </w:tabs>
        <w:spacing w:after="0"/>
        <w:ind w:firstLine="360"/>
        <w:rPr>
          <w:color w:val="FF0000"/>
          <w:lang w:val="en-US"/>
          <w:rPrChange w:id="175" w:author="Petnathean Julled" w:date="2021-11-27T05:39:00Z">
            <w:rPr>
              <w:bCs/>
              <w:lang w:val="en-US"/>
            </w:rPr>
          </w:rPrChange>
        </w:rPr>
        <w:pPrChange w:id="176" w:author="Petnathean Julled" w:date="2021-11-27T05:39:00Z">
          <w:pPr>
            <w:pStyle w:val="BodyText"/>
            <w:spacing w:after="0"/>
          </w:pPr>
        </w:pPrChange>
      </w:pPr>
      <w:proofErr w:type="spellStart"/>
      <w:ins w:id="177" w:author="Petnathean Julled" w:date="2021-11-27T05:39:00Z">
        <w:r w:rsidRPr="00271487">
          <w:rPr>
            <w:color w:val="FF0000"/>
            <w:lang w:val="en-US"/>
          </w:rPr>
          <w:t>vvv</w:t>
        </w:r>
        <w:proofErr w:type="spellEnd"/>
        <w:r w:rsidRPr="00271487">
          <w:rPr>
            <w:color w:val="FF0000"/>
            <w:lang w:val="en-US"/>
          </w:rPr>
          <w:t xml:space="preserve"> </w:t>
        </w:r>
      </w:ins>
      <w:proofErr w:type="spellStart"/>
      <w:ins w:id="178" w:author="Petnathean Julled" w:date="2021-11-27T05:53:00Z">
        <w:r w:rsidR="00165A59">
          <w:rPr>
            <w:color w:val="FF0000"/>
            <w:lang w:val="en-US"/>
          </w:rPr>
          <w:t>Smartcontract</w:t>
        </w:r>
      </w:ins>
      <w:proofErr w:type="spellEnd"/>
      <w:ins w:id="179" w:author="Petnathean Julled" w:date="2021-11-27T05:39:00Z">
        <w:r>
          <w:rPr>
            <w:color w:val="FF0000"/>
            <w:lang w:val="en-US"/>
          </w:rPr>
          <w:t xml:space="preserve"> preparation before use</w:t>
        </w:r>
        <w:r w:rsidRPr="00271487">
          <w:rPr>
            <w:color w:val="FF0000"/>
            <w:lang w:val="en-US"/>
          </w:rPr>
          <w:t xml:space="preserve"> </w:t>
        </w:r>
        <w:proofErr w:type="spellStart"/>
        <w:r w:rsidRPr="00271487">
          <w:rPr>
            <w:color w:val="FF0000"/>
            <w:lang w:val="en-US"/>
          </w:rPr>
          <w:t>vvv</w:t>
        </w:r>
      </w:ins>
      <w:proofErr w:type="spellEnd"/>
    </w:p>
    <w:p w14:paraId="6E79128F" w14:textId="6CA92DAE" w:rsidR="00632052" w:rsidRDefault="00C22256" w:rsidP="00710B9C">
      <w:pPr>
        <w:pStyle w:val="BodyText"/>
        <w:spacing w:after="0"/>
        <w:rPr>
          <w:ins w:id="180" w:author="Petnathean Julled" w:date="2021-11-27T05:40:00Z"/>
          <w:bCs/>
          <w:lang w:val="en-US"/>
        </w:rPr>
      </w:pPr>
      <w:r w:rsidRPr="009863B7">
        <w:rPr>
          <w:bCs/>
          <w:lang w:val="en-US"/>
        </w:rPr>
        <w:t xml:space="preserve">Before begin registering health documents metadata into Blockchain </w:t>
      </w:r>
      <w:del w:id="181" w:author="Petnathean Julled" w:date="2021-11-27T05:53:00Z">
        <w:r w:rsidRPr="009863B7" w:rsidDel="00165A59">
          <w:rPr>
            <w:bCs/>
            <w:lang w:val="en-US"/>
          </w:rPr>
          <w:delText>Smart</w:delText>
        </w:r>
        <w:r w:rsidR="004206EB" w:rsidRPr="009863B7" w:rsidDel="00165A59">
          <w:rPr>
            <w:bCs/>
            <w:lang w:val="en-US"/>
          </w:rPr>
          <w:delText>C</w:delText>
        </w:r>
        <w:r w:rsidRPr="009863B7" w:rsidDel="00165A59">
          <w:rPr>
            <w:bCs/>
            <w:lang w:val="en-US"/>
          </w:rPr>
          <w:delText>ontract</w:delText>
        </w:r>
      </w:del>
      <w:proofErr w:type="spellStart"/>
      <w:ins w:id="182" w:author="Petnathean Julled" w:date="2021-11-27T05:53:00Z">
        <w:r w:rsidR="00165A59">
          <w:rPr>
            <w:bCs/>
            <w:lang w:val="en-US"/>
          </w:rPr>
          <w:t>Smartcontract</w:t>
        </w:r>
      </w:ins>
      <w:proofErr w:type="spellEnd"/>
      <w:r w:rsidRPr="009863B7">
        <w:rPr>
          <w:bCs/>
          <w:lang w:val="en-US"/>
        </w:rPr>
        <w:t xml:space="preserve">, the </w:t>
      </w:r>
      <w:del w:id="183" w:author="Petnathean Julled" w:date="2021-11-27T05:53:00Z">
        <w:r w:rsidRPr="009863B7" w:rsidDel="00165A59">
          <w:rPr>
            <w:bCs/>
            <w:lang w:val="en-US"/>
          </w:rPr>
          <w:delText>Smart</w:delText>
        </w:r>
        <w:r w:rsidR="004206EB" w:rsidRPr="009863B7" w:rsidDel="00165A59">
          <w:rPr>
            <w:bCs/>
            <w:lang w:val="en-US"/>
          </w:rPr>
          <w:delText>C</w:delText>
        </w:r>
        <w:r w:rsidRPr="009863B7" w:rsidDel="00165A59">
          <w:rPr>
            <w:bCs/>
            <w:lang w:val="en-US"/>
          </w:rPr>
          <w:delText>ontract</w:delText>
        </w:r>
      </w:del>
      <w:proofErr w:type="spellStart"/>
      <w:ins w:id="184" w:author="Petnathean Julled" w:date="2021-11-27T05:53:00Z">
        <w:r w:rsidR="00165A59">
          <w:rPr>
            <w:bCs/>
            <w:lang w:val="en-US"/>
          </w:rPr>
          <w:t>Smartcontract</w:t>
        </w:r>
      </w:ins>
      <w:proofErr w:type="spellEnd"/>
      <w:r w:rsidRPr="009863B7">
        <w:rPr>
          <w:bCs/>
          <w:lang w:val="en-US"/>
        </w:rPr>
        <w:t xml:space="preserve"> must be first deployed to act as a contract format for the entire Blockchain ledger for the implementation. </w:t>
      </w:r>
      <w:r w:rsidR="00082068" w:rsidRPr="009863B7">
        <w:rPr>
          <w:bCs/>
          <w:lang w:val="en-US"/>
        </w:rPr>
        <w:t>T</w:t>
      </w:r>
      <w:r w:rsidRPr="009863B7">
        <w:rPr>
          <w:bCs/>
          <w:lang w:val="en-US"/>
        </w:rPr>
        <w:t xml:space="preserve">he Web3js script that simply deploys the </w:t>
      </w:r>
      <w:del w:id="185" w:author="Petnathean Julled" w:date="2021-11-27T05:53:00Z">
        <w:r w:rsidRPr="009863B7" w:rsidDel="00165A59">
          <w:rPr>
            <w:bCs/>
            <w:lang w:val="en-US"/>
          </w:rPr>
          <w:delText>Smart</w:delText>
        </w:r>
        <w:r w:rsidR="004206EB" w:rsidRPr="009863B7" w:rsidDel="00165A59">
          <w:rPr>
            <w:bCs/>
            <w:lang w:val="en-US"/>
          </w:rPr>
          <w:delText>C</w:delText>
        </w:r>
        <w:r w:rsidRPr="009863B7" w:rsidDel="00165A59">
          <w:rPr>
            <w:bCs/>
            <w:lang w:val="en-US"/>
          </w:rPr>
          <w:delText>ontract</w:delText>
        </w:r>
      </w:del>
      <w:proofErr w:type="spellStart"/>
      <w:ins w:id="186" w:author="Petnathean Julled" w:date="2021-11-27T05:53:00Z">
        <w:r w:rsidR="00165A59">
          <w:rPr>
            <w:bCs/>
            <w:lang w:val="en-US"/>
          </w:rPr>
          <w:t>Smartcontract</w:t>
        </w:r>
      </w:ins>
      <w:proofErr w:type="spellEnd"/>
      <w:r w:rsidRPr="009863B7">
        <w:rPr>
          <w:bCs/>
          <w:lang w:val="en-US"/>
        </w:rPr>
        <w:t xml:space="preserve"> into the Blockchain ledger. It required both the Byte code and ABI code received from the Solidity compiler to be completed. Once the </w:t>
      </w:r>
      <w:del w:id="187" w:author="Petnathean Julled" w:date="2021-11-27T05:53:00Z">
        <w:r w:rsidRPr="009863B7" w:rsidDel="00165A59">
          <w:rPr>
            <w:bCs/>
            <w:lang w:val="en-US"/>
          </w:rPr>
          <w:delText>Smart</w:delText>
        </w:r>
        <w:r w:rsidR="00AE1F74" w:rsidRPr="009863B7" w:rsidDel="00165A59">
          <w:rPr>
            <w:bCs/>
            <w:lang w:val="en-US"/>
          </w:rPr>
          <w:delText>C</w:delText>
        </w:r>
        <w:r w:rsidRPr="009863B7" w:rsidDel="00165A59">
          <w:rPr>
            <w:bCs/>
            <w:lang w:val="en-US"/>
          </w:rPr>
          <w:delText>ontract</w:delText>
        </w:r>
      </w:del>
      <w:proofErr w:type="spellStart"/>
      <w:ins w:id="188" w:author="Petnathean Julled" w:date="2021-11-27T05:53:00Z">
        <w:r w:rsidR="00165A59">
          <w:rPr>
            <w:bCs/>
            <w:lang w:val="en-US"/>
          </w:rPr>
          <w:t>Smartcontract</w:t>
        </w:r>
      </w:ins>
      <w:proofErr w:type="spellEnd"/>
      <w:r w:rsidRPr="009863B7">
        <w:rPr>
          <w:bCs/>
          <w:lang w:val="en-US"/>
        </w:rPr>
        <w:t xml:space="preserve"> is deployed, any later communication with </w:t>
      </w:r>
      <w:del w:id="189" w:author="Petnathean Julled" w:date="2021-11-27T05:53:00Z">
        <w:r w:rsidRPr="009863B7" w:rsidDel="00165A59">
          <w:rPr>
            <w:bCs/>
            <w:lang w:val="en-US"/>
          </w:rPr>
          <w:delText>Smart</w:delText>
        </w:r>
        <w:r w:rsidR="00AE1F74" w:rsidRPr="009863B7" w:rsidDel="00165A59">
          <w:rPr>
            <w:bCs/>
            <w:lang w:val="en-US"/>
          </w:rPr>
          <w:delText>C</w:delText>
        </w:r>
        <w:r w:rsidRPr="009863B7" w:rsidDel="00165A59">
          <w:rPr>
            <w:bCs/>
            <w:lang w:val="en-US"/>
          </w:rPr>
          <w:delText>ontract</w:delText>
        </w:r>
      </w:del>
      <w:proofErr w:type="spellStart"/>
      <w:ins w:id="190" w:author="Petnathean Julled" w:date="2021-11-27T05:53:00Z">
        <w:r w:rsidR="00165A59">
          <w:rPr>
            <w:bCs/>
            <w:lang w:val="en-US"/>
          </w:rPr>
          <w:t>Smartcontract</w:t>
        </w:r>
      </w:ins>
      <w:proofErr w:type="spellEnd"/>
      <w:r w:rsidRPr="009863B7">
        <w:rPr>
          <w:bCs/>
          <w:lang w:val="en-US"/>
        </w:rPr>
        <w:t xml:space="preserve"> will only need ABI code to act as an interface for the communication. This </w:t>
      </w:r>
      <w:del w:id="191" w:author="Petnathean Julled" w:date="2021-11-27T05:53:00Z">
        <w:r w:rsidRPr="009863B7" w:rsidDel="00165A59">
          <w:rPr>
            <w:bCs/>
            <w:lang w:val="en-US"/>
          </w:rPr>
          <w:delText>Smart</w:delText>
        </w:r>
        <w:r w:rsidR="00AE1F74" w:rsidRPr="009863B7" w:rsidDel="00165A59">
          <w:rPr>
            <w:bCs/>
            <w:lang w:val="en-US"/>
          </w:rPr>
          <w:delText>C</w:delText>
        </w:r>
        <w:r w:rsidRPr="009863B7" w:rsidDel="00165A59">
          <w:rPr>
            <w:bCs/>
            <w:lang w:val="en-US"/>
          </w:rPr>
          <w:delText>ontract</w:delText>
        </w:r>
      </w:del>
      <w:proofErr w:type="spellStart"/>
      <w:ins w:id="192" w:author="Petnathean Julled" w:date="2021-11-27T05:53:00Z">
        <w:r w:rsidR="00165A59">
          <w:rPr>
            <w:bCs/>
            <w:lang w:val="en-US"/>
          </w:rPr>
          <w:t>Smartcontract</w:t>
        </w:r>
      </w:ins>
      <w:proofErr w:type="spellEnd"/>
      <w:r w:rsidRPr="009863B7">
        <w:rPr>
          <w:bCs/>
          <w:lang w:val="en-US"/>
        </w:rPr>
        <w:t xml:space="preserve"> deployment process only required once at the initiation of the Blockchain ledger and no longer needs to be performed ever again for the rest of the Blockchain ledger life cycle.</w:t>
      </w:r>
      <w:r w:rsidR="00632052" w:rsidRPr="009863B7">
        <w:rPr>
          <w:bCs/>
          <w:lang w:val="en-US"/>
        </w:rPr>
        <w:t xml:space="preserve"> </w:t>
      </w:r>
    </w:p>
    <w:p w14:paraId="4A55B1CE" w14:textId="0A82260F" w:rsidR="008C4C31" w:rsidRPr="008C4C31" w:rsidRDefault="008C4C31">
      <w:pPr>
        <w:pStyle w:val="BodyText"/>
        <w:tabs>
          <w:tab w:val="clear" w:pos="288"/>
          <w:tab w:val="left" w:pos="0"/>
        </w:tabs>
        <w:spacing w:after="0"/>
        <w:ind w:firstLine="360"/>
        <w:rPr>
          <w:color w:val="FF0000"/>
          <w:lang w:val="en-US"/>
          <w:rPrChange w:id="193" w:author="Petnathean Julled" w:date="2021-11-27T05:40:00Z">
            <w:rPr>
              <w:bCs/>
              <w:lang w:val="en-US"/>
            </w:rPr>
          </w:rPrChange>
        </w:rPr>
        <w:pPrChange w:id="194" w:author="Petnathean Julled" w:date="2021-11-27T05:40:00Z">
          <w:pPr>
            <w:pStyle w:val="BodyText"/>
            <w:spacing w:after="0"/>
          </w:pPr>
        </w:pPrChange>
      </w:pPr>
      <w:proofErr w:type="spellStart"/>
      <w:ins w:id="195" w:author="Petnathean Julled" w:date="2021-11-27T05:40:00Z">
        <w:r w:rsidRPr="00271487">
          <w:rPr>
            <w:color w:val="FF0000"/>
            <w:lang w:val="en-US"/>
          </w:rPr>
          <w:t>vvv</w:t>
        </w:r>
        <w:proofErr w:type="spellEnd"/>
        <w:r w:rsidRPr="00271487">
          <w:rPr>
            <w:color w:val="FF0000"/>
            <w:lang w:val="en-US"/>
          </w:rPr>
          <w:t xml:space="preserve"> </w:t>
        </w:r>
        <w:r>
          <w:rPr>
            <w:color w:val="FF0000"/>
            <w:lang w:val="en-US"/>
          </w:rPr>
          <w:t xml:space="preserve">Connecting </w:t>
        </w:r>
        <w:r w:rsidR="00063C2F">
          <w:rPr>
            <w:color w:val="FF0000"/>
            <w:lang w:val="en-US"/>
          </w:rPr>
          <w:t>another</w:t>
        </w:r>
        <w:r>
          <w:rPr>
            <w:color w:val="FF0000"/>
            <w:lang w:val="en-US"/>
          </w:rPr>
          <w:t xml:space="preserve"> program to </w:t>
        </w:r>
      </w:ins>
      <w:proofErr w:type="spellStart"/>
      <w:ins w:id="196" w:author="Petnathean Julled" w:date="2021-11-27T05:53:00Z">
        <w:r w:rsidR="00165A59">
          <w:rPr>
            <w:color w:val="FF0000"/>
            <w:lang w:val="en-US"/>
          </w:rPr>
          <w:t>Smartcontract</w:t>
        </w:r>
      </w:ins>
      <w:proofErr w:type="spellEnd"/>
      <w:ins w:id="197" w:author="Petnathean Julled" w:date="2021-11-27T05:40:00Z">
        <w:r w:rsidRPr="00271487">
          <w:rPr>
            <w:color w:val="FF0000"/>
            <w:lang w:val="en-US"/>
          </w:rPr>
          <w:t xml:space="preserve"> </w:t>
        </w:r>
        <w:proofErr w:type="spellStart"/>
        <w:r w:rsidRPr="00271487">
          <w:rPr>
            <w:color w:val="FF0000"/>
            <w:lang w:val="en-US"/>
          </w:rPr>
          <w:t>vvv</w:t>
        </w:r>
      </w:ins>
      <w:proofErr w:type="spellEnd"/>
    </w:p>
    <w:p w14:paraId="565AC5C4" w14:textId="36AA1EFF" w:rsidR="00270605" w:rsidRDefault="00632052" w:rsidP="00710B9C">
      <w:pPr>
        <w:pStyle w:val="BodyText"/>
        <w:rPr>
          <w:ins w:id="198" w:author="Petnathean Julled" w:date="2021-11-27T05:41:00Z"/>
          <w:bCs/>
          <w:lang w:val="en-US"/>
        </w:rPr>
      </w:pPr>
      <w:r w:rsidRPr="009863B7">
        <w:rPr>
          <w:bCs/>
          <w:lang w:val="en-US"/>
        </w:rPr>
        <w:t xml:space="preserve">For the coding process of all non-Blockchain native </w:t>
      </w:r>
      <w:proofErr w:type="spellStart"/>
      <w:r w:rsidRPr="009863B7">
        <w:rPr>
          <w:bCs/>
          <w:lang w:val="en-US"/>
        </w:rPr>
        <w:t>Javascript</w:t>
      </w:r>
      <w:proofErr w:type="spellEnd"/>
      <w:r w:rsidRPr="009863B7">
        <w:rPr>
          <w:bCs/>
          <w:lang w:val="en-US"/>
        </w:rPr>
        <w:t xml:space="preserve"> programs, the coding environment must be provided essential coding components. In this implementation, we use NodeJS as a compiler and coding environment for all </w:t>
      </w:r>
      <w:proofErr w:type="spellStart"/>
      <w:r w:rsidRPr="009863B7">
        <w:rPr>
          <w:bCs/>
          <w:lang w:val="en-US"/>
        </w:rPr>
        <w:t>Javascript</w:t>
      </w:r>
      <w:proofErr w:type="spellEnd"/>
      <w:r w:rsidRPr="009863B7">
        <w:rPr>
          <w:bCs/>
          <w:lang w:val="en-US"/>
        </w:rPr>
        <w:t xml:space="preserve"> programs. NodeJS is available at</w:t>
      </w:r>
      <w:r w:rsidR="000436D3" w:rsidRPr="009863B7">
        <w:rPr>
          <w:bCs/>
          <w:lang w:val="en-US"/>
        </w:rPr>
        <w:t xml:space="preserve"> </w:t>
      </w:r>
      <w:r w:rsidR="008D2B63" w:rsidRPr="00A540DB">
        <w:rPr>
          <w:bCs/>
          <w:lang w:val="en-US"/>
        </w:rPr>
        <w:t>their website</w:t>
      </w:r>
      <w:r w:rsidRPr="009863B7">
        <w:rPr>
          <w:bCs/>
          <w:lang w:val="en-US"/>
        </w:rPr>
        <w:t xml:space="preserve"> </w:t>
      </w:r>
      <w:r w:rsidR="002B435F" w:rsidRPr="009863B7">
        <w:rPr>
          <w:bCs/>
        </w:rPr>
        <w:fldChar w:fldCharType="begin" w:fldLock="1"/>
      </w:r>
      <w:r w:rsidR="00F938D1">
        <w:rPr>
          <w:bCs/>
          <w:lang w:val="en-US"/>
        </w:rPr>
        <w:instrText>ADDIN CSL_CITATION {"citationItems":[{"id":"ITEM-1","itemData":{"URL":"https://nodejs.org/en/","accessed":{"date-parts":[["2021","6","10"]]},"id":"ITEM-1","issued":{"date-parts":[["0"]]},"title":"Node.js","type":"webpage"},"uris":["http://www.mendeley.com/documents/?uuid=4402469c-d174-38c9-8978-2acd7a2ef8cc"]}],"mendeley":{"formattedCitation":"[53]","plainTextFormattedCitation":"[53]","previouslyFormattedCitation":"[52]"},"properties":{"noteIndex":0},"schema":"https://github.com/citation-style-language/schema/raw/master/csl-citation.json"}</w:instrText>
      </w:r>
      <w:r w:rsidR="002B435F" w:rsidRPr="009863B7">
        <w:rPr>
          <w:bCs/>
        </w:rPr>
        <w:fldChar w:fldCharType="separate"/>
      </w:r>
      <w:r w:rsidR="00F938D1" w:rsidRPr="00F938D1">
        <w:rPr>
          <w:bCs/>
          <w:noProof/>
          <w:lang w:val="en-US"/>
        </w:rPr>
        <w:t>[53]</w:t>
      </w:r>
      <w:r w:rsidR="002B435F" w:rsidRPr="009863B7">
        <w:rPr>
          <w:bCs/>
        </w:rPr>
        <w:fldChar w:fldCharType="end"/>
      </w:r>
      <w:r w:rsidRPr="009863B7">
        <w:rPr>
          <w:bCs/>
          <w:lang w:val="en-US"/>
        </w:rPr>
        <w:t xml:space="preserve">. The essential coding components node module can be installed using Node Package Manager (NPM) which comes together with NodeJS </w:t>
      </w:r>
      <w:r w:rsidR="002B435F" w:rsidRPr="009863B7">
        <w:rPr>
          <w:bCs/>
        </w:rPr>
        <w:fldChar w:fldCharType="begin" w:fldLock="1"/>
      </w:r>
      <w:r w:rsidR="00F938D1">
        <w:rPr>
          <w:bCs/>
          <w:lang w:val="en-US"/>
        </w:rPr>
        <w:instrText>ADDIN CSL_CITATION {"citationItems":[{"id":"ITEM-1","itemData":{"URL":"https://www.npmjs.com/","accessed":{"date-parts":[["2021","6","10"]]},"id":"ITEM-1","issued":{"date-parts":[["0"]]},"title":"npm","type":"webpage"},"uris":["http://www.mendeley.com/documents/?uuid=20212789-1508-3f9d-82cf-8955f3b503ca"]}],"mendeley":{"formattedCitation":"[54]","plainTextFormattedCitation":"[54]","previouslyFormattedCitation":"[53]"},"properties":{"noteIndex":0},"schema":"https://github.com/citation-style-language/schema/raw/master/csl-citation.json"}</w:instrText>
      </w:r>
      <w:r w:rsidR="002B435F" w:rsidRPr="009863B7">
        <w:rPr>
          <w:bCs/>
        </w:rPr>
        <w:fldChar w:fldCharType="separate"/>
      </w:r>
      <w:r w:rsidR="00F938D1" w:rsidRPr="00F938D1">
        <w:rPr>
          <w:bCs/>
          <w:noProof/>
          <w:lang w:val="en-US"/>
        </w:rPr>
        <w:t>[54]</w:t>
      </w:r>
      <w:r w:rsidR="002B435F" w:rsidRPr="009863B7">
        <w:rPr>
          <w:bCs/>
        </w:rPr>
        <w:fldChar w:fldCharType="end"/>
      </w:r>
      <w:r w:rsidRPr="009863B7">
        <w:rPr>
          <w:bCs/>
          <w:lang w:val="en-US"/>
        </w:rPr>
        <w:t xml:space="preserve">. The coding of </w:t>
      </w:r>
      <w:r w:rsidRPr="009863B7">
        <w:rPr>
          <w:bCs/>
          <w:lang w:val="en-US"/>
        </w:rPr>
        <w:t>program for native side of XDS Actor require</w:t>
      </w:r>
      <w:r w:rsidR="000436D3" w:rsidRPr="009863B7">
        <w:rPr>
          <w:bCs/>
          <w:lang w:val="en-US"/>
        </w:rPr>
        <w:t>s</w:t>
      </w:r>
      <w:r w:rsidRPr="009863B7">
        <w:rPr>
          <w:bCs/>
          <w:lang w:val="en-US"/>
        </w:rPr>
        <w:t xml:space="preserve"> node module name "Web3" (Web3js) </w:t>
      </w:r>
      <w:r w:rsidR="002B2E06" w:rsidRPr="009863B7">
        <w:rPr>
          <w:bCs/>
        </w:rPr>
        <w:fldChar w:fldCharType="begin" w:fldLock="1"/>
      </w:r>
      <w:r w:rsidR="00F938D1">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5]","plainTextFormattedCitation":"[55]","previouslyFormattedCitation":"[54]"},"properties":{"noteIndex":0},"schema":"https://github.com/citation-style-language/schema/raw/master/csl-citation.json"}</w:instrText>
      </w:r>
      <w:r w:rsidR="002B2E06" w:rsidRPr="009863B7">
        <w:rPr>
          <w:bCs/>
        </w:rPr>
        <w:fldChar w:fldCharType="separate"/>
      </w:r>
      <w:r w:rsidR="00F938D1" w:rsidRPr="00F938D1">
        <w:rPr>
          <w:bCs/>
          <w:noProof/>
          <w:lang w:val="en-US"/>
        </w:rPr>
        <w:t>[55]</w:t>
      </w:r>
      <w:r w:rsidR="002B2E06" w:rsidRPr="009863B7">
        <w:rPr>
          <w:bCs/>
        </w:rPr>
        <w:fldChar w:fldCharType="end"/>
      </w:r>
      <w:r w:rsidRPr="009863B7">
        <w:rPr>
          <w:bCs/>
          <w:lang w:val="en-US"/>
        </w:rPr>
        <w:t xml:space="preserve">, "xml2js" </w:t>
      </w:r>
      <w:r w:rsidR="00334381" w:rsidRPr="009863B7">
        <w:rPr>
          <w:bCs/>
        </w:rPr>
        <w:fldChar w:fldCharType="begin" w:fldLock="1"/>
      </w:r>
      <w:r w:rsidR="00F938D1">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6]","plainTextFormattedCitation":"[56]","previouslyFormattedCitation":"[55]"},"properties":{"noteIndex":0},"schema":"https://github.com/citation-style-language/schema/raw/master/csl-citation.json"}</w:instrText>
      </w:r>
      <w:r w:rsidR="00334381" w:rsidRPr="009863B7">
        <w:rPr>
          <w:bCs/>
        </w:rPr>
        <w:fldChar w:fldCharType="separate"/>
      </w:r>
      <w:r w:rsidR="00F938D1" w:rsidRPr="00F938D1">
        <w:rPr>
          <w:bCs/>
          <w:noProof/>
          <w:lang w:val="en-US"/>
        </w:rPr>
        <w:t>[56]</w:t>
      </w:r>
      <w:r w:rsidR="00334381" w:rsidRPr="009863B7">
        <w:rPr>
          <w:bCs/>
        </w:rPr>
        <w:fldChar w:fldCharType="end"/>
      </w:r>
      <w:r w:rsidRPr="009863B7">
        <w:rPr>
          <w:bCs/>
          <w:lang w:val="en-US"/>
        </w:rPr>
        <w:t xml:space="preserve">, "fs" </w:t>
      </w:r>
      <w:r w:rsidR="00A135B3" w:rsidRPr="009863B7">
        <w:rPr>
          <w:bCs/>
        </w:rPr>
        <w:fldChar w:fldCharType="begin" w:fldLock="1"/>
      </w:r>
      <w:r w:rsidR="00F938D1">
        <w:rPr>
          <w:bCs/>
          <w:lang w:val="en-US"/>
        </w:rPr>
        <w:instrText>ADDIN CSL_CITATION {"citationItems":[{"id":"ITEM-1","itemData":{"URL":"https://www.npmjs.com/package/fs","accessed":{"date-parts":[["2021","6","10"]]},"id":"ITEM-1","issued":{"date-parts":[["0"]]},"title":"fs - npm","type":"webpage"},"uris":["http://www.mendeley.com/documents/?uuid=d04fe5c1-706f-333b-9b18-70026bcf319e"]}],"mendeley":{"formattedCitation":"[57]","plainTextFormattedCitation":"[57]","previouslyFormattedCitation":"[56]"},"properties":{"noteIndex":0},"schema":"https://github.com/citation-style-language/schema/raw/master/csl-citation.json"}</w:instrText>
      </w:r>
      <w:r w:rsidR="00A135B3" w:rsidRPr="009863B7">
        <w:rPr>
          <w:bCs/>
        </w:rPr>
        <w:fldChar w:fldCharType="separate"/>
      </w:r>
      <w:r w:rsidR="00F938D1" w:rsidRPr="00F938D1">
        <w:rPr>
          <w:bCs/>
          <w:noProof/>
          <w:lang w:val="en-US"/>
        </w:rPr>
        <w:t>[57]</w:t>
      </w:r>
      <w:r w:rsidR="00A135B3" w:rsidRPr="009863B7">
        <w:rPr>
          <w:bCs/>
        </w:rPr>
        <w:fldChar w:fldCharType="end"/>
      </w:r>
      <w:r w:rsidRPr="009863B7">
        <w:rPr>
          <w:bCs/>
          <w:lang w:val="en-US"/>
        </w:rPr>
        <w:t xml:space="preserve">, "net" </w:t>
      </w:r>
      <w:r w:rsidR="00CE72E1" w:rsidRPr="009863B7">
        <w:rPr>
          <w:bCs/>
        </w:rPr>
        <w:fldChar w:fldCharType="begin" w:fldLock="1"/>
      </w:r>
      <w:r w:rsidR="00F938D1">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8]","plainTextFormattedCitation":"[58]","previouslyFormattedCitation":"[57]"},"properties":{"noteIndex":0},"schema":"https://github.com/citation-style-language/schema/raw/master/csl-citation.json"}</w:instrText>
      </w:r>
      <w:r w:rsidR="00CE72E1" w:rsidRPr="009863B7">
        <w:rPr>
          <w:bCs/>
        </w:rPr>
        <w:fldChar w:fldCharType="separate"/>
      </w:r>
      <w:r w:rsidR="00F938D1" w:rsidRPr="00F938D1">
        <w:rPr>
          <w:bCs/>
          <w:noProof/>
          <w:lang w:val="en-US"/>
        </w:rPr>
        <w:t>[58]</w:t>
      </w:r>
      <w:r w:rsidR="00CE72E1" w:rsidRPr="009863B7">
        <w:rPr>
          <w:bCs/>
        </w:rPr>
        <w:fldChar w:fldCharType="end"/>
      </w:r>
      <w:r w:rsidRPr="009863B7">
        <w:rPr>
          <w:bCs/>
          <w:lang w:val="en-US"/>
        </w:rPr>
        <w:t xml:space="preserve">, "util" </w:t>
      </w:r>
      <w:r w:rsidR="00CE72E1" w:rsidRPr="009863B7">
        <w:rPr>
          <w:bCs/>
        </w:rPr>
        <w:fldChar w:fldCharType="begin" w:fldLock="1"/>
      </w:r>
      <w:r w:rsidR="00F938D1">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9]","plainTextFormattedCitation":"[59]","previouslyFormattedCitation":"[58]"},"properties":{"noteIndex":0},"schema":"https://github.com/citation-style-language/schema/raw/master/csl-citation.json"}</w:instrText>
      </w:r>
      <w:r w:rsidR="00CE72E1" w:rsidRPr="009863B7">
        <w:rPr>
          <w:bCs/>
        </w:rPr>
        <w:fldChar w:fldCharType="separate"/>
      </w:r>
      <w:r w:rsidR="00F938D1" w:rsidRPr="00F938D1">
        <w:rPr>
          <w:bCs/>
          <w:noProof/>
          <w:lang w:val="en-US"/>
        </w:rPr>
        <w:t>[59]</w:t>
      </w:r>
      <w:r w:rsidR="00CE72E1" w:rsidRPr="009863B7">
        <w:rPr>
          <w:bCs/>
        </w:rPr>
        <w:fldChar w:fldCharType="end"/>
      </w:r>
      <w:r w:rsidRPr="009863B7">
        <w:rPr>
          <w:bCs/>
          <w:lang w:val="en-US"/>
        </w:rPr>
        <w:t xml:space="preserve">, "moment" </w:t>
      </w:r>
      <w:r w:rsidR="009916D8" w:rsidRPr="009863B7">
        <w:rPr>
          <w:bCs/>
        </w:rPr>
        <w:fldChar w:fldCharType="begin" w:fldLock="1"/>
      </w:r>
      <w:r w:rsidR="00F938D1">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60]","plainTextFormattedCitation":"[60]","previouslyFormattedCitation":"[59]"},"properties":{"noteIndex":0},"schema":"https://github.com/citation-style-language/schema/raw/master/csl-citation.json"}</w:instrText>
      </w:r>
      <w:r w:rsidR="009916D8" w:rsidRPr="009863B7">
        <w:rPr>
          <w:bCs/>
        </w:rPr>
        <w:fldChar w:fldCharType="separate"/>
      </w:r>
      <w:r w:rsidR="00F938D1" w:rsidRPr="00F938D1">
        <w:rPr>
          <w:bCs/>
          <w:noProof/>
          <w:lang w:val="en-US"/>
        </w:rPr>
        <w:t>[60]</w:t>
      </w:r>
      <w:r w:rsidR="009916D8" w:rsidRPr="009863B7">
        <w:rPr>
          <w:bCs/>
        </w:rPr>
        <w:fldChar w:fldCharType="end"/>
      </w:r>
      <w:r w:rsidRPr="009863B7">
        <w:rPr>
          <w:bCs/>
          <w:lang w:val="en-US"/>
        </w:rPr>
        <w:t>, and "</w:t>
      </w:r>
      <w:proofErr w:type="spellStart"/>
      <w:r w:rsidRPr="009863B7">
        <w:rPr>
          <w:bCs/>
          <w:lang w:val="en-US"/>
        </w:rPr>
        <w:t>cryptr</w:t>
      </w:r>
      <w:proofErr w:type="spellEnd"/>
      <w:r w:rsidRPr="009863B7">
        <w:rPr>
          <w:bCs/>
          <w:lang w:val="en-US"/>
        </w:rPr>
        <w:t xml:space="preserve">" </w:t>
      </w:r>
      <w:r w:rsidR="009916D8" w:rsidRPr="009863B7">
        <w:rPr>
          <w:bCs/>
        </w:rPr>
        <w:fldChar w:fldCharType="begin" w:fldLock="1"/>
      </w:r>
      <w:r w:rsidR="00F938D1">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1]","plainTextFormattedCitation":"[61]","previouslyFormattedCitation":"[60]"},"properties":{"noteIndex":0},"schema":"https://github.com/citation-style-language/schema/raw/master/csl-citation.json"}</w:instrText>
      </w:r>
      <w:r w:rsidR="009916D8" w:rsidRPr="009863B7">
        <w:rPr>
          <w:bCs/>
        </w:rPr>
        <w:fldChar w:fldCharType="separate"/>
      </w:r>
      <w:r w:rsidR="00F938D1" w:rsidRPr="00F938D1">
        <w:rPr>
          <w:bCs/>
          <w:noProof/>
          <w:lang w:val="en-US"/>
        </w:rPr>
        <w:t>[61]</w:t>
      </w:r>
      <w:r w:rsidR="009916D8" w:rsidRPr="009863B7">
        <w:rPr>
          <w:bCs/>
        </w:rPr>
        <w:fldChar w:fldCharType="end"/>
      </w:r>
      <w:r w:rsidRPr="009863B7">
        <w:rPr>
          <w:bCs/>
          <w:lang w:val="en-US"/>
        </w:rPr>
        <w:t xml:space="preserve"> which can be installed using the command-line.</w:t>
      </w:r>
    </w:p>
    <w:p w14:paraId="3773E1F2" w14:textId="3FE3CDF0" w:rsidR="00063C2F" w:rsidRPr="00063C2F" w:rsidRDefault="00063C2F" w:rsidP="00710B9C">
      <w:pPr>
        <w:pStyle w:val="BodyText"/>
        <w:rPr>
          <w:ins w:id="199" w:author="Petnathean Julled" w:date="2021-11-27T05:41:00Z"/>
          <w:bCs/>
          <w:color w:val="FF0000"/>
          <w:lang w:val="en-US"/>
          <w:rPrChange w:id="200" w:author="Petnathean Julled" w:date="2021-11-27T05:42:00Z">
            <w:rPr>
              <w:ins w:id="201" w:author="Petnathean Julled" w:date="2021-11-27T05:41:00Z"/>
              <w:bCs/>
              <w:lang w:val="en-US"/>
            </w:rPr>
          </w:rPrChange>
        </w:rPr>
      </w:pPr>
      <w:ins w:id="202" w:author="Petnathean Julled" w:date="2021-11-27T05:41:00Z">
        <w:r w:rsidRPr="00063C2F">
          <w:rPr>
            <w:bCs/>
            <w:color w:val="FF0000"/>
            <w:lang w:val="en-US"/>
            <w:rPrChange w:id="203" w:author="Petnathean Julled" w:date="2021-11-27T05:42:00Z">
              <w:rPr>
                <w:bCs/>
                <w:lang w:val="en-US"/>
              </w:rPr>
            </w:rPrChange>
          </w:rPr>
          <w:t xml:space="preserve">-- </w:t>
        </w:r>
      </w:ins>
      <w:proofErr w:type="spellStart"/>
      <w:ins w:id="204" w:author="Petnathean Julled" w:date="2021-11-27T05:53:00Z">
        <w:r w:rsidR="00165A59">
          <w:rPr>
            <w:bCs/>
            <w:color w:val="FF0000"/>
            <w:lang w:val="en-US"/>
          </w:rPr>
          <w:t>Smartcontract</w:t>
        </w:r>
      </w:ins>
      <w:proofErr w:type="spellEnd"/>
      <w:ins w:id="205" w:author="Petnathean Julled" w:date="2021-11-27T05:41:00Z">
        <w:r w:rsidRPr="00063C2F">
          <w:rPr>
            <w:bCs/>
            <w:color w:val="FF0000"/>
            <w:lang w:val="en-US"/>
            <w:rPrChange w:id="206" w:author="Petnathean Julled" w:date="2021-11-27T05:42:00Z">
              <w:rPr>
                <w:bCs/>
                <w:lang w:val="en-US"/>
              </w:rPr>
            </w:rPrChange>
          </w:rPr>
          <w:t xml:space="preserve"> process flow –</w:t>
        </w:r>
      </w:ins>
    </w:p>
    <w:p w14:paraId="6755F711" w14:textId="05EDC141" w:rsidR="00063C2F" w:rsidRPr="00063C2F" w:rsidRDefault="00063C2F" w:rsidP="00710B9C">
      <w:pPr>
        <w:pStyle w:val="BodyText"/>
        <w:rPr>
          <w:ins w:id="207" w:author="Petnathean Julled" w:date="2021-11-27T05:42:00Z"/>
          <w:bCs/>
          <w:color w:val="FF0000"/>
          <w:lang w:val="en-US"/>
          <w:rPrChange w:id="208" w:author="Petnathean Julled" w:date="2021-11-27T05:42:00Z">
            <w:rPr>
              <w:ins w:id="209" w:author="Petnathean Julled" w:date="2021-11-27T05:42:00Z"/>
              <w:bCs/>
              <w:lang w:val="en-US"/>
            </w:rPr>
          </w:rPrChange>
        </w:rPr>
      </w:pPr>
      <w:ins w:id="210" w:author="Petnathean Julled" w:date="2021-11-27T05:41:00Z">
        <w:r w:rsidRPr="00063C2F">
          <w:rPr>
            <w:bCs/>
            <w:color w:val="FF0000"/>
            <w:lang w:val="en-US"/>
            <w:rPrChange w:id="211" w:author="Petnathean Julled" w:date="2021-11-27T05:42:00Z">
              <w:rPr>
                <w:bCs/>
                <w:lang w:val="en-US"/>
              </w:rPr>
            </w:rPrChange>
          </w:rPr>
          <w:t xml:space="preserve">-- </w:t>
        </w:r>
      </w:ins>
      <w:proofErr w:type="spellStart"/>
      <w:ins w:id="212" w:author="Petnathean Julled" w:date="2021-11-27T05:53:00Z">
        <w:r w:rsidR="00165A59">
          <w:rPr>
            <w:bCs/>
            <w:color w:val="FF0000"/>
            <w:lang w:val="en-US"/>
          </w:rPr>
          <w:t>Smartcontract</w:t>
        </w:r>
      </w:ins>
      <w:ins w:id="213" w:author="Petnathean Julled" w:date="2021-11-27T05:41:00Z">
        <w:r w:rsidRPr="00063C2F">
          <w:rPr>
            <w:bCs/>
            <w:color w:val="FF0000"/>
            <w:lang w:val="en-US"/>
            <w:rPrChange w:id="214" w:author="Petnathean Julled" w:date="2021-11-27T05:42:00Z">
              <w:rPr>
                <w:bCs/>
                <w:lang w:val="en-US"/>
              </w:rPr>
            </w:rPrChange>
          </w:rPr>
          <w:t>’s</w:t>
        </w:r>
        <w:proofErr w:type="spellEnd"/>
        <w:r w:rsidRPr="00063C2F">
          <w:rPr>
            <w:bCs/>
            <w:color w:val="FF0000"/>
            <w:lang w:val="en-US"/>
            <w:rPrChange w:id="215" w:author="Petnathean Julled" w:date="2021-11-27T05:42:00Z">
              <w:rPr>
                <w:bCs/>
                <w:lang w:val="en-US"/>
              </w:rPr>
            </w:rPrChange>
          </w:rPr>
          <w:t xml:space="preserve"> Role in XDS</w:t>
        </w:r>
      </w:ins>
      <w:ins w:id="216" w:author="Petnathean Julled" w:date="2021-11-27T05:42:00Z">
        <w:r w:rsidRPr="00063C2F">
          <w:rPr>
            <w:bCs/>
            <w:color w:val="FF0000"/>
            <w:lang w:val="en-US"/>
            <w:rPrChange w:id="217" w:author="Petnathean Julled" w:date="2021-11-27T05:42:00Z">
              <w:rPr>
                <w:bCs/>
                <w:lang w:val="en-US"/>
              </w:rPr>
            </w:rPrChange>
          </w:rPr>
          <w:t xml:space="preserve"> –</w:t>
        </w:r>
      </w:ins>
    </w:p>
    <w:p w14:paraId="710F73F1" w14:textId="7446A41D" w:rsidR="00063C2F" w:rsidRPr="00063C2F" w:rsidRDefault="00063C2F" w:rsidP="00710B9C">
      <w:pPr>
        <w:pStyle w:val="BodyText"/>
        <w:rPr>
          <w:color w:val="FF0000"/>
          <w:rPrChange w:id="218" w:author="Petnathean Julled" w:date="2021-11-27T05:42:00Z">
            <w:rPr/>
          </w:rPrChange>
        </w:rPr>
      </w:pPr>
      <w:ins w:id="219" w:author="Petnathean Julled" w:date="2021-11-27T05:42:00Z">
        <w:r w:rsidRPr="00063C2F">
          <w:rPr>
            <w:bCs/>
            <w:color w:val="FF0000"/>
            <w:lang w:val="en-US"/>
            <w:rPrChange w:id="220" w:author="Petnathean Julled" w:date="2021-11-27T05:42:00Z">
              <w:rPr>
                <w:bCs/>
                <w:lang w:val="en-US"/>
              </w:rPr>
            </w:rPrChange>
          </w:rPr>
          <w:t xml:space="preserve">-- </w:t>
        </w:r>
      </w:ins>
      <w:proofErr w:type="spellStart"/>
      <w:ins w:id="221" w:author="Petnathean Julled" w:date="2021-11-27T05:53:00Z">
        <w:r w:rsidR="00165A59">
          <w:rPr>
            <w:bCs/>
            <w:color w:val="FF0000"/>
            <w:lang w:val="en-US"/>
          </w:rPr>
          <w:t>Smartcontract</w:t>
        </w:r>
      </w:ins>
      <w:proofErr w:type="spellEnd"/>
      <w:ins w:id="222" w:author="Petnathean Julled" w:date="2021-11-27T05:42:00Z">
        <w:r w:rsidRPr="00063C2F">
          <w:rPr>
            <w:bCs/>
            <w:color w:val="FF0000"/>
            <w:lang w:val="en-US"/>
            <w:rPrChange w:id="223" w:author="Petnathean Julled" w:date="2021-11-27T05:42:00Z">
              <w:rPr>
                <w:bCs/>
                <w:lang w:val="en-US"/>
              </w:rPr>
            </w:rPrChange>
          </w:rPr>
          <w:t xml:space="preserve"> Design --</w:t>
        </w:r>
      </w:ins>
    </w:p>
    <w:p w14:paraId="1625138D" w14:textId="1E3E0636" w:rsidR="00EC6E92" w:rsidRPr="00A34E7D" w:rsidRDefault="00B5260C" w:rsidP="00EC6E92">
      <w:pPr>
        <w:pStyle w:val="Heading2"/>
        <w:rPr>
          <w:rPrChange w:id="224" w:author="Petnathean Julled" w:date="2021-11-27T05:48:00Z">
            <w:rPr>
              <w:color w:val="FF0000"/>
            </w:rPr>
          </w:rPrChange>
        </w:rPr>
      </w:pPr>
      <w:r w:rsidRPr="00A34E7D">
        <w:rPr>
          <w:rFonts w:cs="Angsana New"/>
          <w:szCs w:val="25"/>
          <w:lang w:bidi="th-TH"/>
          <w:rPrChange w:id="225" w:author="Petnathean Julled" w:date="2021-11-27T05:48:00Z">
            <w:rPr>
              <w:rFonts w:cs="Angsana New"/>
              <w:color w:val="FF0000"/>
              <w:szCs w:val="25"/>
              <w:lang w:bidi="th-TH"/>
            </w:rPr>
          </w:rPrChange>
        </w:rPr>
        <w:t xml:space="preserve">Implementing </w:t>
      </w:r>
      <w:r w:rsidR="00EC6E92" w:rsidRPr="00A34E7D">
        <w:rPr>
          <w:rFonts w:cs="Angsana New"/>
          <w:szCs w:val="25"/>
          <w:lang w:bidi="th-TH"/>
          <w:rPrChange w:id="226" w:author="Petnathean Julled" w:date="2021-11-27T05:48:00Z">
            <w:rPr>
              <w:rFonts w:cs="Angsana New"/>
              <w:color w:val="FF0000"/>
              <w:szCs w:val="25"/>
              <w:lang w:bidi="th-TH"/>
            </w:rPr>
          </w:rPrChange>
        </w:rPr>
        <w:t>XDS Actors</w:t>
      </w:r>
      <w:r w:rsidRPr="00A34E7D">
        <w:rPr>
          <w:rFonts w:cs="Angsana New"/>
          <w:szCs w:val="25"/>
          <w:lang w:bidi="th-TH"/>
          <w:rPrChange w:id="227" w:author="Petnathean Julled" w:date="2021-11-27T05:48:00Z">
            <w:rPr>
              <w:rFonts w:cs="Angsana New"/>
              <w:color w:val="FF0000"/>
              <w:szCs w:val="25"/>
              <w:lang w:bidi="th-TH"/>
            </w:rPr>
          </w:rPrChange>
        </w:rPr>
        <w:t xml:space="preserve"> for XDS Blockchain</w:t>
      </w:r>
    </w:p>
    <w:p w14:paraId="57230D94" w14:textId="3FFA6EC9" w:rsidR="00A34E7D" w:rsidRPr="00A34E7D" w:rsidRDefault="00A34E7D">
      <w:pPr>
        <w:pStyle w:val="BodyText"/>
        <w:tabs>
          <w:tab w:val="clear" w:pos="288"/>
          <w:tab w:val="left" w:pos="0"/>
        </w:tabs>
        <w:spacing w:after="0"/>
        <w:ind w:firstLine="360"/>
        <w:rPr>
          <w:ins w:id="228" w:author="Petnathean Julled" w:date="2021-11-27T05:50:00Z"/>
          <w:color w:val="FF0000"/>
          <w:lang w:val="en-US"/>
          <w:rPrChange w:id="229" w:author="Petnathean Julled" w:date="2021-11-27T05:50:00Z">
            <w:rPr>
              <w:ins w:id="230" w:author="Petnathean Julled" w:date="2021-11-27T05:50:00Z"/>
              <w:bCs/>
            </w:rPr>
          </w:rPrChange>
        </w:rPr>
        <w:pPrChange w:id="231" w:author="Petnathean Julled" w:date="2021-11-27T05:50:00Z">
          <w:pPr>
            <w:pStyle w:val="BodyText"/>
            <w:spacing w:after="0"/>
          </w:pPr>
        </w:pPrChange>
      </w:pPr>
      <w:proofErr w:type="spellStart"/>
      <w:ins w:id="232" w:author="Petnathean Julled" w:date="2021-11-27T05:50:00Z">
        <w:r w:rsidRPr="00271487">
          <w:rPr>
            <w:color w:val="FF0000"/>
            <w:lang w:val="en-US"/>
          </w:rPr>
          <w:t>vvv</w:t>
        </w:r>
        <w:proofErr w:type="spellEnd"/>
        <w:r w:rsidRPr="00271487">
          <w:rPr>
            <w:color w:val="FF0000"/>
            <w:lang w:val="en-US"/>
          </w:rPr>
          <w:t xml:space="preserve"> </w:t>
        </w:r>
        <w:r>
          <w:rPr>
            <w:color w:val="FF0000"/>
            <w:lang w:val="en-US"/>
          </w:rPr>
          <w:t>Wrap up design requirement</w:t>
        </w:r>
        <w:r w:rsidR="00FE522D">
          <w:rPr>
            <w:color w:val="FF0000"/>
            <w:lang w:val="en-US"/>
          </w:rPr>
          <w:t>s</w:t>
        </w:r>
        <w:r w:rsidRPr="00271487">
          <w:rPr>
            <w:color w:val="FF0000"/>
            <w:lang w:val="en-US"/>
          </w:rPr>
          <w:t xml:space="preserve"> </w:t>
        </w:r>
        <w:proofErr w:type="spellStart"/>
        <w:r w:rsidRPr="00271487">
          <w:rPr>
            <w:color w:val="FF0000"/>
            <w:lang w:val="en-US"/>
          </w:rPr>
          <w:t>vvv</w:t>
        </w:r>
        <w:proofErr w:type="spellEnd"/>
      </w:ins>
    </w:p>
    <w:p w14:paraId="65D2352D" w14:textId="7CE00B93" w:rsidR="00196194" w:rsidRDefault="00EC6E92" w:rsidP="00710B9C">
      <w:pPr>
        <w:pStyle w:val="BodyText"/>
        <w:spacing w:after="0"/>
        <w:rPr>
          <w:ins w:id="233" w:author="Petnathean Julled" w:date="2021-11-27T05:50:00Z"/>
          <w:bCs/>
          <w:lang w:val="en-US"/>
        </w:rPr>
      </w:pPr>
      <w:r w:rsidRPr="00A34E7D">
        <w:rPr>
          <w:bCs/>
          <w:rPrChange w:id="234" w:author="Petnathean Julled" w:date="2021-11-27T05:48:00Z">
            <w:rPr>
              <w:bCs/>
              <w:color w:val="FF0000"/>
            </w:rPr>
          </w:rPrChange>
        </w:rPr>
        <w:t> </w:t>
      </w:r>
      <w:r w:rsidR="000C30DE" w:rsidRPr="00A34E7D">
        <w:rPr>
          <w:bCs/>
          <w:lang w:val="en-US"/>
          <w:rPrChange w:id="235" w:author="Petnathean Julled" w:date="2021-11-27T05:48:00Z">
            <w:rPr>
              <w:bCs/>
              <w:color w:val="FF0000"/>
              <w:lang w:val="en-US"/>
            </w:rPr>
          </w:rPrChange>
        </w:rPr>
        <w:t>As we have seen from HL7 and FHIR, current healthcare information exchanged related standards are mostly web-based protocol. Additionally, development of IT infrastructure to support healthcare operation require</w:t>
      </w:r>
      <w:r w:rsidR="008016BA" w:rsidRPr="00A34E7D">
        <w:rPr>
          <w:bCs/>
          <w:lang w:val="en-US"/>
          <w:rPrChange w:id="236" w:author="Petnathean Julled" w:date="2021-11-27T05:48:00Z">
            <w:rPr>
              <w:bCs/>
              <w:color w:val="FF0000"/>
              <w:lang w:val="en-US"/>
            </w:rPr>
          </w:rPrChange>
        </w:rPr>
        <w:t>s</w:t>
      </w:r>
      <w:r w:rsidR="000C30DE" w:rsidRPr="00A34E7D">
        <w:rPr>
          <w:bCs/>
          <w:lang w:val="en-US"/>
          <w:rPrChange w:id="237" w:author="Petnathean Julled" w:date="2021-11-27T05:48:00Z">
            <w:rPr>
              <w:bCs/>
              <w:color w:val="FF0000"/>
              <w:lang w:val="en-US"/>
            </w:rPr>
          </w:rPrChange>
        </w:rPr>
        <w:t xml:space="preserve"> the capability to handle a huge amount of transaction in a limited amount of time so, it requires our system implementation to be able to handle multitask properly. </w:t>
      </w:r>
    </w:p>
    <w:p w14:paraId="3A2911FF" w14:textId="6C09440D" w:rsidR="00196194" w:rsidRPr="00196194" w:rsidRDefault="00196194">
      <w:pPr>
        <w:pStyle w:val="BodyText"/>
        <w:tabs>
          <w:tab w:val="clear" w:pos="288"/>
          <w:tab w:val="left" w:pos="0"/>
        </w:tabs>
        <w:spacing w:after="0"/>
        <w:ind w:firstLine="360"/>
        <w:rPr>
          <w:ins w:id="238" w:author="Petnathean Julled" w:date="2021-11-27T05:50:00Z"/>
          <w:color w:val="FF0000"/>
          <w:lang w:val="en-US"/>
          <w:rPrChange w:id="239" w:author="Petnathean Julled" w:date="2021-11-27T05:50:00Z">
            <w:rPr>
              <w:ins w:id="240" w:author="Petnathean Julled" w:date="2021-11-27T05:50:00Z"/>
              <w:bCs/>
              <w:lang w:val="en-US"/>
            </w:rPr>
          </w:rPrChange>
        </w:rPr>
        <w:pPrChange w:id="241" w:author="Petnathean Julled" w:date="2021-11-27T05:50:00Z">
          <w:pPr>
            <w:pStyle w:val="BodyText"/>
            <w:spacing w:after="0"/>
          </w:pPr>
        </w:pPrChange>
      </w:pPr>
      <w:proofErr w:type="spellStart"/>
      <w:ins w:id="242" w:author="Petnathean Julled" w:date="2021-11-27T05:50:00Z">
        <w:r w:rsidRPr="00271487">
          <w:rPr>
            <w:color w:val="FF0000"/>
            <w:lang w:val="en-US"/>
          </w:rPr>
          <w:t>vvv</w:t>
        </w:r>
        <w:proofErr w:type="spellEnd"/>
        <w:r w:rsidRPr="00271487">
          <w:rPr>
            <w:color w:val="FF0000"/>
            <w:lang w:val="en-US"/>
          </w:rPr>
          <w:t xml:space="preserve"> </w:t>
        </w:r>
      </w:ins>
      <w:ins w:id="243" w:author="Petnathean Julled" w:date="2021-11-27T05:51:00Z">
        <w:r w:rsidR="0088290C">
          <w:rPr>
            <w:color w:val="FF0000"/>
            <w:lang w:val="en-US"/>
          </w:rPr>
          <w:t>Why</w:t>
        </w:r>
        <w:r>
          <w:rPr>
            <w:color w:val="FF0000"/>
            <w:lang w:val="en-US"/>
          </w:rPr>
          <w:t xml:space="preserve"> use </w:t>
        </w:r>
        <w:proofErr w:type="spellStart"/>
        <w:r>
          <w:rPr>
            <w:color w:val="FF0000"/>
            <w:lang w:val="en-US"/>
          </w:rPr>
          <w:t>Javascript</w:t>
        </w:r>
        <w:proofErr w:type="spellEnd"/>
        <w:r w:rsidR="0088290C">
          <w:rPr>
            <w:color w:val="FF0000"/>
            <w:lang w:val="en-US"/>
          </w:rPr>
          <w:t xml:space="preserve"> and No</w:t>
        </w:r>
      </w:ins>
      <w:ins w:id="244" w:author="Petnathean Julled" w:date="2021-11-27T05:52:00Z">
        <w:r w:rsidR="0088290C">
          <w:rPr>
            <w:color w:val="FF0000"/>
            <w:lang w:val="en-US"/>
          </w:rPr>
          <w:t>de.js</w:t>
        </w:r>
      </w:ins>
      <w:ins w:id="245" w:author="Petnathean Julled" w:date="2021-11-27T05:51:00Z">
        <w:r>
          <w:rPr>
            <w:color w:val="FF0000"/>
            <w:lang w:val="en-US"/>
          </w:rPr>
          <w:t xml:space="preserve"> </w:t>
        </w:r>
      </w:ins>
      <w:proofErr w:type="spellStart"/>
      <w:ins w:id="246" w:author="Petnathean Julled" w:date="2021-11-27T05:50:00Z">
        <w:r w:rsidRPr="00271487">
          <w:rPr>
            <w:color w:val="FF0000"/>
            <w:lang w:val="en-US"/>
          </w:rPr>
          <w:t>vvv</w:t>
        </w:r>
        <w:proofErr w:type="spellEnd"/>
      </w:ins>
    </w:p>
    <w:p w14:paraId="114F5A35" w14:textId="43A5C8B6" w:rsidR="00197094" w:rsidRDefault="000C30DE" w:rsidP="00710B9C">
      <w:pPr>
        <w:pStyle w:val="BodyText"/>
        <w:spacing w:after="0"/>
        <w:rPr>
          <w:ins w:id="247" w:author="Petnathean Julled" w:date="2021-11-27T05:52:00Z"/>
          <w:bCs/>
          <w:lang w:val="en-US"/>
        </w:rPr>
      </w:pPr>
      <w:r w:rsidRPr="00A34E7D">
        <w:rPr>
          <w:bCs/>
          <w:lang w:val="en-US"/>
          <w:rPrChange w:id="248" w:author="Petnathean Julled" w:date="2021-11-27T05:48:00Z">
            <w:rPr>
              <w:bCs/>
              <w:color w:val="FF0000"/>
              <w:lang w:val="en-US"/>
            </w:rPr>
          </w:rPrChange>
        </w:rPr>
        <w:t xml:space="preserve">With asynchronous nature and compatibility with website integration, </w:t>
      </w:r>
      <w:proofErr w:type="spellStart"/>
      <w:r w:rsidRPr="00A34E7D">
        <w:rPr>
          <w:bCs/>
          <w:lang w:val="en-US"/>
          <w:rPrChange w:id="249" w:author="Petnathean Julled" w:date="2021-11-27T05:48:00Z">
            <w:rPr>
              <w:bCs/>
              <w:color w:val="FF0000"/>
              <w:lang w:val="en-US"/>
            </w:rPr>
          </w:rPrChange>
        </w:rPr>
        <w:t>Javascript</w:t>
      </w:r>
      <w:proofErr w:type="spellEnd"/>
      <w:r w:rsidRPr="00A34E7D">
        <w:rPr>
          <w:bCs/>
          <w:lang w:val="en-US"/>
          <w:rPrChange w:id="250" w:author="Petnathean Julled" w:date="2021-11-27T05:48:00Z">
            <w:rPr>
              <w:bCs/>
              <w:color w:val="FF0000"/>
              <w:lang w:val="en-US"/>
            </w:rPr>
          </w:rPrChange>
        </w:rPr>
        <w:t xml:space="preserve"> is one of the best choices for our implementation of this work. In this implementation, we adopt the "Node.js" variant of </w:t>
      </w:r>
      <w:proofErr w:type="spellStart"/>
      <w:r w:rsidRPr="00A34E7D">
        <w:rPr>
          <w:bCs/>
          <w:lang w:val="en-US"/>
          <w:rPrChange w:id="251" w:author="Petnathean Julled" w:date="2021-11-27T05:48:00Z">
            <w:rPr>
              <w:bCs/>
              <w:color w:val="FF0000"/>
              <w:lang w:val="en-US"/>
            </w:rPr>
          </w:rPrChange>
        </w:rPr>
        <w:t>Javascript</w:t>
      </w:r>
      <w:proofErr w:type="spellEnd"/>
      <w:r w:rsidRPr="00A34E7D">
        <w:rPr>
          <w:bCs/>
          <w:lang w:val="en-US"/>
          <w:rPrChange w:id="252" w:author="Petnathean Julled" w:date="2021-11-27T05:48:00Z">
            <w:rPr>
              <w:bCs/>
              <w:color w:val="FF0000"/>
              <w:lang w:val="en-US"/>
            </w:rPr>
          </w:rPrChange>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w:t>
      </w:r>
    </w:p>
    <w:p w14:paraId="4A11BC58" w14:textId="2677AFCB" w:rsidR="00197094" w:rsidRPr="00197094" w:rsidRDefault="00197094">
      <w:pPr>
        <w:pStyle w:val="BodyText"/>
        <w:tabs>
          <w:tab w:val="clear" w:pos="288"/>
          <w:tab w:val="left" w:pos="0"/>
        </w:tabs>
        <w:spacing w:after="0"/>
        <w:ind w:firstLine="360"/>
        <w:rPr>
          <w:ins w:id="253" w:author="Petnathean Julled" w:date="2021-11-27T05:52:00Z"/>
          <w:color w:val="FF0000"/>
          <w:lang w:val="en-US"/>
          <w:rPrChange w:id="254" w:author="Petnathean Julled" w:date="2021-11-27T05:52:00Z">
            <w:rPr>
              <w:ins w:id="255" w:author="Petnathean Julled" w:date="2021-11-27T05:52:00Z"/>
              <w:bCs/>
              <w:lang w:val="en-US"/>
            </w:rPr>
          </w:rPrChange>
        </w:rPr>
        <w:pPrChange w:id="256" w:author="Petnathean Julled" w:date="2021-11-27T05:52:00Z">
          <w:pPr>
            <w:pStyle w:val="BodyText"/>
            <w:spacing w:after="0"/>
          </w:pPr>
        </w:pPrChange>
      </w:pPr>
      <w:proofErr w:type="spellStart"/>
      <w:ins w:id="257" w:author="Petnathean Julled" w:date="2021-11-27T05:52:00Z">
        <w:r w:rsidRPr="00271487">
          <w:rPr>
            <w:color w:val="FF0000"/>
            <w:lang w:val="en-US"/>
          </w:rPr>
          <w:t>vvv</w:t>
        </w:r>
        <w:proofErr w:type="spellEnd"/>
        <w:r w:rsidRPr="00271487">
          <w:rPr>
            <w:color w:val="FF0000"/>
            <w:lang w:val="en-US"/>
          </w:rPr>
          <w:t xml:space="preserve"> </w:t>
        </w:r>
        <w:r>
          <w:rPr>
            <w:color w:val="FF0000"/>
            <w:lang w:val="en-US"/>
          </w:rPr>
          <w:t>Requirement regard XDS Actors</w:t>
        </w:r>
      </w:ins>
      <w:ins w:id="258" w:author="Petnathean Julled" w:date="2021-11-27T05:53:00Z">
        <w:r w:rsidR="00963537">
          <w:rPr>
            <w:color w:val="FF0000"/>
            <w:lang w:val="en-US"/>
          </w:rPr>
          <w:t>, XML usage</w:t>
        </w:r>
      </w:ins>
      <w:ins w:id="259" w:author="Petnathean Julled" w:date="2021-11-27T05:52:00Z">
        <w:r w:rsidRPr="00271487">
          <w:rPr>
            <w:color w:val="FF0000"/>
            <w:lang w:val="en-US"/>
          </w:rPr>
          <w:t xml:space="preserve"> </w:t>
        </w:r>
        <w:proofErr w:type="spellStart"/>
        <w:r w:rsidRPr="00271487">
          <w:rPr>
            <w:color w:val="FF0000"/>
            <w:lang w:val="en-US"/>
          </w:rPr>
          <w:t>vvv</w:t>
        </w:r>
        <w:proofErr w:type="spellEnd"/>
      </w:ins>
    </w:p>
    <w:p w14:paraId="35AAF333" w14:textId="451E9047" w:rsidR="002854B5" w:rsidRDefault="000C30DE" w:rsidP="00710B9C">
      <w:pPr>
        <w:pStyle w:val="BodyText"/>
        <w:spacing w:after="0"/>
        <w:rPr>
          <w:ins w:id="260" w:author="Petnathean Julled" w:date="2021-11-27T05:54:00Z"/>
          <w:bCs/>
          <w:lang w:val="en-US"/>
        </w:rPr>
      </w:pPr>
      <w:r w:rsidRPr="00A34E7D">
        <w:rPr>
          <w:bCs/>
          <w:lang w:val="en-US"/>
          <w:rPrChange w:id="261" w:author="Petnathean Julled" w:date="2021-11-27T05:48:00Z">
            <w:rPr>
              <w:bCs/>
              <w:color w:val="FF0000"/>
              <w:lang w:val="en-US"/>
            </w:rPr>
          </w:rPrChange>
        </w:rPr>
        <w:t xml:space="preserve">All actors within IHE XDS Profile communicate with each other using XML message transaction. As we utilize </w:t>
      </w:r>
      <w:proofErr w:type="spellStart"/>
      <w:r w:rsidRPr="00A34E7D">
        <w:rPr>
          <w:bCs/>
          <w:lang w:val="en-US"/>
          <w:rPrChange w:id="262" w:author="Petnathean Julled" w:date="2021-11-27T05:48:00Z">
            <w:rPr>
              <w:bCs/>
              <w:color w:val="FF0000"/>
              <w:lang w:val="en-US"/>
            </w:rPr>
          </w:rPrChange>
        </w:rPr>
        <w:t>Javascript</w:t>
      </w:r>
      <w:proofErr w:type="spellEnd"/>
      <w:r w:rsidRPr="00A34E7D">
        <w:rPr>
          <w:bCs/>
          <w:lang w:val="en-US"/>
          <w:rPrChange w:id="263" w:author="Petnathean Julled" w:date="2021-11-27T05:48:00Z">
            <w:rPr>
              <w:bCs/>
              <w:color w:val="FF0000"/>
              <w:lang w:val="en-US"/>
            </w:rPr>
          </w:rPrChange>
        </w:rPr>
        <w:t xml:space="preserve"> as main programming language for the implementation, these XML messages need to be interpreted into programming object to allow simpler handling method within the program. JSON (</w:t>
      </w:r>
      <w:proofErr w:type="spellStart"/>
      <w:r w:rsidRPr="00A34E7D">
        <w:rPr>
          <w:bCs/>
          <w:lang w:val="en-US"/>
          <w:rPrChange w:id="264" w:author="Petnathean Julled" w:date="2021-11-27T05:48:00Z">
            <w:rPr>
              <w:bCs/>
              <w:color w:val="FF0000"/>
              <w:lang w:val="en-US"/>
            </w:rPr>
          </w:rPrChange>
        </w:rPr>
        <w:t>Javascript</w:t>
      </w:r>
      <w:proofErr w:type="spellEnd"/>
      <w:r w:rsidRPr="00A34E7D">
        <w:rPr>
          <w:bCs/>
          <w:lang w:val="en-US"/>
          <w:rPrChange w:id="265" w:author="Petnathean Julled" w:date="2021-11-27T05:48:00Z">
            <w:rPr>
              <w:bCs/>
              <w:color w:val="FF0000"/>
              <w:lang w:val="en-US"/>
            </w:rPr>
          </w:rPrChange>
        </w:rPr>
        <w:t xml:space="preserve"> Object Notation) is a lightweight data-exchange format for programming objects that was created specifically for this purpose. It is simple to read and write for humans, and it is simple to parse or generate for machines. That mean</w:t>
      </w:r>
      <w:r w:rsidR="00EB1D3A" w:rsidRPr="00A34E7D">
        <w:rPr>
          <w:bCs/>
          <w:lang w:val="en-US"/>
          <w:rPrChange w:id="266" w:author="Petnathean Julled" w:date="2021-11-27T05:48:00Z">
            <w:rPr>
              <w:bCs/>
              <w:color w:val="FF0000"/>
              <w:lang w:val="en-US"/>
            </w:rPr>
          </w:rPrChange>
        </w:rPr>
        <w:t>s</w:t>
      </w:r>
      <w:r w:rsidRPr="00A34E7D">
        <w:rPr>
          <w:bCs/>
          <w:lang w:val="en-US"/>
          <w:rPrChange w:id="267" w:author="Petnathean Julled" w:date="2021-11-27T05:48:00Z">
            <w:rPr>
              <w:bCs/>
              <w:color w:val="FF0000"/>
              <w:lang w:val="en-US"/>
            </w:rPr>
          </w:rPrChange>
        </w:rPr>
        <w:t xml:space="preserve"> all XML message transactions sent to XDS Document Registry actor program will be converted into JSON. </w:t>
      </w:r>
    </w:p>
    <w:p w14:paraId="4091D726" w14:textId="791CC0BE" w:rsidR="002854B5" w:rsidRPr="002854B5" w:rsidRDefault="002854B5">
      <w:pPr>
        <w:pStyle w:val="BodyText"/>
        <w:tabs>
          <w:tab w:val="clear" w:pos="288"/>
          <w:tab w:val="left" w:pos="0"/>
        </w:tabs>
        <w:spacing w:after="0"/>
        <w:ind w:firstLine="360"/>
        <w:rPr>
          <w:ins w:id="268" w:author="Petnathean Julled" w:date="2021-11-27T05:54:00Z"/>
          <w:color w:val="FF0000"/>
          <w:lang w:val="en-US"/>
          <w:rPrChange w:id="269" w:author="Petnathean Julled" w:date="2021-11-27T05:54:00Z">
            <w:rPr>
              <w:ins w:id="270" w:author="Petnathean Julled" w:date="2021-11-27T05:54:00Z"/>
              <w:bCs/>
              <w:lang w:val="en-US"/>
            </w:rPr>
          </w:rPrChange>
        </w:rPr>
        <w:pPrChange w:id="271" w:author="Petnathean Julled" w:date="2021-11-27T05:54:00Z">
          <w:pPr>
            <w:pStyle w:val="BodyText"/>
            <w:spacing w:after="0"/>
          </w:pPr>
        </w:pPrChange>
      </w:pPr>
      <w:proofErr w:type="spellStart"/>
      <w:ins w:id="272" w:author="Petnathean Julled" w:date="2021-11-27T05:54:00Z">
        <w:r w:rsidRPr="00271487">
          <w:rPr>
            <w:color w:val="FF0000"/>
            <w:lang w:val="en-US"/>
          </w:rPr>
          <w:t>vvv</w:t>
        </w:r>
        <w:proofErr w:type="spellEnd"/>
        <w:r w:rsidRPr="00271487">
          <w:rPr>
            <w:color w:val="FF0000"/>
            <w:lang w:val="en-US"/>
          </w:rPr>
          <w:t xml:space="preserve"> </w:t>
        </w:r>
        <w:r>
          <w:rPr>
            <w:color w:val="FF0000"/>
            <w:lang w:val="en-US"/>
          </w:rPr>
          <w:t>Introduce xml2js</w:t>
        </w:r>
        <w:r w:rsidRPr="00271487">
          <w:rPr>
            <w:color w:val="FF0000"/>
            <w:lang w:val="en-US"/>
          </w:rPr>
          <w:t xml:space="preserve"> </w:t>
        </w:r>
        <w:proofErr w:type="spellStart"/>
        <w:r w:rsidRPr="00271487">
          <w:rPr>
            <w:color w:val="FF0000"/>
            <w:lang w:val="en-US"/>
          </w:rPr>
          <w:t>vvv</w:t>
        </w:r>
        <w:proofErr w:type="spellEnd"/>
      </w:ins>
    </w:p>
    <w:p w14:paraId="54DA5CA5" w14:textId="7646A69C" w:rsidR="00D43D02" w:rsidRDefault="000C30DE" w:rsidP="00710B9C">
      <w:pPr>
        <w:pStyle w:val="BodyText"/>
        <w:spacing w:after="0"/>
        <w:rPr>
          <w:ins w:id="273" w:author="Petnathean Julled" w:date="2021-11-27T05:55:00Z"/>
          <w:bCs/>
          <w:lang w:val="en-US"/>
        </w:rPr>
      </w:pPr>
      <w:r w:rsidRPr="00A34E7D">
        <w:rPr>
          <w:bCs/>
          <w:lang w:val="en-US"/>
          <w:rPrChange w:id="274" w:author="Petnathean Julled" w:date="2021-11-27T05:48:00Z">
            <w:rPr>
              <w:bCs/>
              <w:color w:val="FF0000"/>
              <w:lang w:val="en-US"/>
            </w:rPr>
          </w:rPrChange>
        </w:rPr>
        <w:t xml:space="preserve">For this implementation, we utilize NodeJS “xml2js” module for the task. </w:t>
      </w:r>
    </w:p>
    <w:p w14:paraId="0F72A37D" w14:textId="4B786552" w:rsidR="00D43D02" w:rsidRPr="00D43D02" w:rsidRDefault="00D43D02">
      <w:pPr>
        <w:pStyle w:val="BodyText"/>
        <w:tabs>
          <w:tab w:val="clear" w:pos="288"/>
          <w:tab w:val="left" w:pos="0"/>
        </w:tabs>
        <w:spacing w:after="0"/>
        <w:ind w:firstLine="360"/>
        <w:rPr>
          <w:ins w:id="275" w:author="Petnathean Julled" w:date="2021-11-27T05:55:00Z"/>
          <w:color w:val="FF0000"/>
          <w:lang w:val="en-US"/>
          <w:rPrChange w:id="276" w:author="Petnathean Julled" w:date="2021-11-27T05:55:00Z">
            <w:rPr>
              <w:ins w:id="277" w:author="Petnathean Julled" w:date="2021-11-27T05:55:00Z"/>
              <w:bCs/>
              <w:lang w:val="en-US"/>
            </w:rPr>
          </w:rPrChange>
        </w:rPr>
        <w:pPrChange w:id="278" w:author="Petnathean Julled" w:date="2021-11-27T05:55:00Z">
          <w:pPr>
            <w:pStyle w:val="BodyText"/>
            <w:spacing w:after="0"/>
          </w:pPr>
        </w:pPrChange>
      </w:pPr>
      <w:proofErr w:type="spellStart"/>
      <w:ins w:id="279" w:author="Petnathean Julled" w:date="2021-11-27T05:55:00Z">
        <w:r w:rsidRPr="00271487">
          <w:rPr>
            <w:color w:val="FF0000"/>
            <w:lang w:val="en-US"/>
          </w:rPr>
          <w:t>vvv</w:t>
        </w:r>
        <w:proofErr w:type="spellEnd"/>
        <w:r w:rsidRPr="00271487">
          <w:rPr>
            <w:color w:val="FF0000"/>
            <w:lang w:val="en-US"/>
          </w:rPr>
          <w:t xml:space="preserve"> </w:t>
        </w:r>
        <w:r>
          <w:rPr>
            <w:color w:val="FF0000"/>
            <w:lang w:val="en-US"/>
          </w:rPr>
          <w:t>Introduce Web3js</w:t>
        </w:r>
        <w:r w:rsidRPr="00271487">
          <w:rPr>
            <w:color w:val="FF0000"/>
            <w:lang w:val="en-US"/>
          </w:rPr>
          <w:t xml:space="preserve"> </w:t>
        </w:r>
        <w:proofErr w:type="spellStart"/>
        <w:r w:rsidRPr="00271487">
          <w:rPr>
            <w:color w:val="FF0000"/>
            <w:lang w:val="en-US"/>
          </w:rPr>
          <w:t>vvv</w:t>
        </w:r>
        <w:proofErr w:type="spellEnd"/>
      </w:ins>
    </w:p>
    <w:p w14:paraId="30C8A690" w14:textId="30735D98" w:rsidR="001070A7" w:rsidRPr="00A34E7D" w:rsidRDefault="000C30DE" w:rsidP="00710B9C">
      <w:pPr>
        <w:pStyle w:val="BodyText"/>
        <w:spacing w:after="0"/>
        <w:rPr>
          <w:bCs/>
          <w:lang w:val="en-US"/>
          <w:rPrChange w:id="280" w:author="Petnathean Julled" w:date="2021-11-27T05:48:00Z">
            <w:rPr>
              <w:bCs/>
              <w:color w:val="FF0000"/>
              <w:lang w:val="en-US"/>
            </w:rPr>
          </w:rPrChange>
        </w:rPr>
      </w:pPr>
      <w:r w:rsidRPr="00A34E7D">
        <w:rPr>
          <w:bCs/>
          <w:lang w:val="en-US"/>
          <w:rPrChange w:id="281" w:author="Petnathean Julled" w:date="2021-11-27T05:48:00Z">
            <w:rPr>
              <w:bCs/>
              <w:color w:val="FF0000"/>
              <w:lang w:val="en-US"/>
            </w:rPr>
          </w:rPrChange>
        </w:rPr>
        <w:t xml:space="preserve">To connect our program to Ethereum smart contract, we can use Ethereum API tools which is Web3 </w:t>
      </w:r>
      <w:r w:rsidR="002A5951" w:rsidRPr="00A34E7D">
        <w:rPr>
          <w:bCs/>
          <w:lang w:val="en-US"/>
          <w:rPrChange w:id="282" w:author="Petnathean Julled" w:date="2021-11-27T05:48:00Z">
            <w:rPr>
              <w:bCs/>
              <w:color w:val="FF0000"/>
              <w:lang w:val="en-US"/>
            </w:rPr>
          </w:rPrChange>
        </w:rPr>
        <w:fldChar w:fldCharType="begin" w:fldLock="1"/>
      </w:r>
      <w:r w:rsidR="00F938D1" w:rsidRPr="00A34E7D">
        <w:rPr>
          <w:bCs/>
          <w:lang w:val="en-US"/>
          <w:rPrChange w:id="283" w:author="Petnathean Julled" w:date="2021-11-27T05:48:00Z">
            <w:rPr>
              <w:bCs/>
              <w:color w:val="FF0000"/>
              <w:lang w:val="en-US"/>
            </w:rPr>
          </w:rPrChange>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instrText>
      </w:r>
      <w:r w:rsidR="002A5951" w:rsidRPr="00A34E7D">
        <w:rPr>
          <w:bCs/>
          <w:lang w:val="en-US"/>
          <w:rPrChange w:id="284" w:author="Petnathean Julled" w:date="2021-11-27T05:48:00Z">
            <w:rPr>
              <w:bCs/>
              <w:color w:val="FF0000"/>
              <w:lang w:val="en-US"/>
            </w:rPr>
          </w:rPrChange>
        </w:rPr>
        <w:fldChar w:fldCharType="separate"/>
      </w:r>
      <w:r w:rsidR="00F938D1" w:rsidRPr="00A34E7D">
        <w:rPr>
          <w:bCs/>
          <w:noProof/>
          <w:lang w:val="en-US"/>
          <w:rPrChange w:id="285" w:author="Petnathean Julled" w:date="2021-11-27T05:48:00Z">
            <w:rPr>
              <w:bCs/>
              <w:noProof/>
              <w:color w:val="FF0000"/>
              <w:lang w:val="en-US"/>
            </w:rPr>
          </w:rPrChange>
        </w:rPr>
        <w:t>[62]</w:t>
      </w:r>
      <w:r w:rsidR="002A5951" w:rsidRPr="00A34E7D">
        <w:rPr>
          <w:bCs/>
          <w:lang w:val="en-US"/>
          <w:rPrChange w:id="286" w:author="Petnathean Julled" w:date="2021-11-27T05:48:00Z">
            <w:rPr>
              <w:bCs/>
              <w:color w:val="FF0000"/>
              <w:lang w:val="en-US"/>
            </w:rPr>
          </w:rPrChange>
        </w:rPr>
        <w:fldChar w:fldCharType="end"/>
      </w:r>
      <w:r w:rsidRPr="00A34E7D">
        <w:rPr>
          <w:bCs/>
          <w:lang w:val="en-US"/>
          <w:rPrChange w:id="287" w:author="Petnathean Julled" w:date="2021-11-27T05:48:00Z">
            <w:rPr>
              <w:bCs/>
              <w:color w:val="FF0000"/>
              <w:lang w:val="en-US"/>
            </w:rPr>
          </w:rPrChange>
        </w:rPr>
        <w:t xml:space="preserve"> as a middle. Web3 allows smart contract control through preferred programming language and transitions logic and variables from the language to Solidity. Web3 provides a programming API for </w:t>
      </w:r>
      <w:proofErr w:type="spellStart"/>
      <w:r w:rsidRPr="00A34E7D">
        <w:rPr>
          <w:bCs/>
          <w:lang w:val="en-US"/>
          <w:rPrChange w:id="288" w:author="Petnathean Julled" w:date="2021-11-27T05:48:00Z">
            <w:rPr>
              <w:bCs/>
              <w:color w:val="FF0000"/>
              <w:lang w:val="en-US"/>
            </w:rPr>
          </w:rPrChange>
        </w:rPr>
        <w:t>Javascript</w:t>
      </w:r>
      <w:proofErr w:type="spellEnd"/>
      <w:r w:rsidRPr="00A34E7D">
        <w:rPr>
          <w:bCs/>
          <w:lang w:val="en-US"/>
          <w:rPrChange w:id="289" w:author="Petnathean Julled" w:date="2021-11-27T05:48:00Z">
            <w:rPr>
              <w:bCs/>
              <w:color w:val="FF0000"/>
              <w:lang w:val="en-US"/>
            </w:rPr>
          </w:rPrChange>
        </w:rPr>
        <w:t xml:space="preserve"> called "Web3JS" which allows the </w:t>
      </w:r>
      <w:proofErr w:type="spellStart"/>
      <w:r w:rsidRPr="00A34E7D">
        <w:rPr>
          <w:bCs/>
          <w:lang w:val="en-US"/>
          <w:rPrChange w:id="290" w:author="Petnathean Julled" w:date="2021-11-27T05:48:00Z">
            <w:rPr>
              <w:bCs/>
              <w:color w:val="FF0000"/>
              <w:lang w:val="en-US"/>
            </w:rPr>
          </w:rPrChange>
        </w:rPr>
        <w:t>Javascript</w:t>
      </w:r>
      <w:proofErr w:type="spellEnd"/>
      <w:r w:rsidRPr="00A34E7D">
        <w:rPr>
          <w:bCs/>
          <w:lang w:val="en-US"/>
          <w:rPrChange w:id="291" w:author="Petnathean Julled" w:date="2021-11-27T05:48:00Z">
            <w:rPr>
              <w:bCs/>
              <w:color w:val="FF0000"/>
              <w:lang w:val="en-US"/>
            </w:rPr>
          </w:rPrChange>
        </w:rPr>
        <w:t xml:space="preserve"> program to interact with Ethereum based </w:t>
      </w:r>
      <w:proofErr w:type="spellStart"/>
      <w:ins w:id="292" w:author="Petnathean Julled" w:date="2021-11-27T05:53:00Z">
        <w:r w:rsidR="007C4F05">
          <w:rPr>
            <w:bCs/>
            <w:highlight w:val="yellow"/>
            <w:lang w:val="en-US"/>
          </w:rPr>
          <w:t>S</w:t>
        </w:r>
      </w:ins>
      <w:del w:id="293" w:author="Petnathean Julled" w:date="2021-11-27T05:53:00Z">
        <w:r w:rsidRPr="00A34E7D" w:rsidDel="007C4F05">
          <w:rPr>
            <w:bCs/>
            <w:highlight w:val="yellow"/>
            <w:lang w:val="en-US"/>
            <w:rPrChange w:id="294" w:author="Petnathean Julled" w:date="2021-11-27T05:48:00Z">
              <w:rPr>
                <w:bCs/>
                <w:color w:val="FF0000"/>
                <w:highlight w:val="yellow"/>
                <w:lang w:val="en-US"/>
              </w:rPr>
            </w:rPrChange>
          </w:rPr>
          <w:delText>s</w:delText>
        </w:r>
      </w:del>
      <w:r w:rsidRPr="00A34E7D">
        <w:rPr>
          <w:bCs/>
          <w:highlight w:val="yellow"/>
          <w:lang w:val="en-US"/>
          <w:rPrChange w:id="295" w:author="Petnathean Julled" w:date="2021-11-27T05:48:00Z">
            <w:rPr>
              <w:bCs/>
              <w:color w:val="FF0000"/>
              <w:highlight w:val="yellow"/>
              <w:lang w:val="en-US"/>
            </w:rPr>
          </w:rPrChange>
        </w:rPr>
        <w:t>mart</w:t>
      </w:r>
      <w:del w:id="296" w:author="Petnathean Julled" w:date="2021-11-27T05:53:00Z">
        <w:r w:rsidRPr="00A34E7D" w:rsidDel="007C4F05">
          <w:rPr>
            <w:bCs/>
            <w:highlight w:val="yellow"/>
            <w:lang w:val="en-US"/>
            <w:rPrChange w:id="297" w:author="Petnathean Julled" w:date="2021-11-27T05:48:00Z">
              <w:rPr>
                <w:bCs/>
                <w:color w:val="FF0000"/>
                <w:highlight w:val="yellow"/>
                <w:lang w:val="en-US"/>
              </w:rPr>
            </w:rPrChange>
          </w:rPr>
          <w:delText>-</w:delText>
        </w:r>
      </w:del>
      <w:r w:rsidRPr="00A34E7D">
        <w:rPr>
          <w:bCs/>
          <w:highlight w:val="yellow"/>
          <w:lang w:val="en-US"/>
          <w:rPrChange w:id="298" w:author="Petnathean Julled" w:date="2021-11-27T05:48:00Z">
            <w:rPr>
              <w:bCs/>
              <w:color w:val="FF0000"/>
              <w:highlight w:val="yellow"/>
              <w:lang w:val="en-US"/>
            </w:rPr>
          </w:rPrChange>
        </w:rPr>
        <w:t>contract</w:t>
      </w:r>
      <w:proofErr w:type="spellEnd"/>
      <w:r w:rsidRPr="00A34E7D">
        <w:rPr>
          <w:bCs/>
          <w:lang w:val="en-US"/>
          <w:rPrChange w:id="299" w:author="Petnathean Julled" w:date="2021-11-27T05:48:00Z">
            <w:rPr>
              <w:bCs/>
              <w:color w:val="FF0000"/>
              <w:lang w:val="en-US"/>
            </w:rPr>
          </w:rPrChange>
        </w:rPr>
        <w:t>. The API can be accessed using the node module provided via Node.js.</w:t>
      </w:r>
      <w:r w:rsidR="001070A7" w:rsidRPr="00A34E7D">
        <w:rPr>
          <w:bCs/>
          <w:lang w:val="en-US"/>
          <w:rPrChange w:id="300" w:author="Petnathean Julled" w:date="2021-11-27T05:48:00Z">
            <w:rPr>
              <w:bCs/>
              <w:color w:val="FF0000"/>
              <w:lang w:val="en-US"/>
            </w:rPr>
          </w:rPrChange>
        </w:rPr>
        <w:t xml:space="preserve"> </w:t>
      </w:r>
    </w:p>
    <w:p w14:paraId="6F2E4588" w14:textId="77777777" w:rsidR="00626E75" w:rsidRPr="00A34E7D" w:rsidRDefault="00626E75" w:rsidP="00626E75">
      <w:pPr>
        <w:pStyle w:val="BodyText"/>
        <w:spacing w:after="0"/>
        <w:ind w:firstLine="0"/>
        <w:rPr>
          <w:bCs/>
          <w:i/>
          <w:iCs/>
          <w:lang w:val="en-US"/>
          <w:rPrChange w:id="301" w:author="Petnathean Julled" w:date="2021-11-27T05:48:00Z">
            <w:rPr>
              <w:bCs/>
              <w:i/>
              <w:iCs/>
              <w:color w:val="FF0000"/>
              <w:lang w:val="en-US"/>
            </w:rPr>
          </w:rPrChange>
        </w:rPr>
      </w:pPr>
    </w:p>
    <w:p w14:paraId="73C354B8" w14:textId="3606BF60" w:rsidR="00626E75" w:rsidRDefault="001524F4" w:rsidP="00A540DB">
      <w:pPr>
        <w:pStyle w:val="BodyText"/>
        <w:spacing w:after="0"/>
        <w:ind w:firstLine="0"/>
        <w:rPr>
          <w:ins w:id="302" w:author="Petnathean Julled" w:date="2021-11-27T06:07:00Z"/>
          <w:bCs/>
          <w:i/>
          <w:iCs/>
          <w:color w:val="FF0000"/>
          <w:lang w:val="en-US"/>
        </w:rPr>
      </w:pPr>
      <w:ins w:id="303" w:author="Petnathean Julled" w:date="2021-11-27T05:58:00Z">
        <w:r w:rsidRPr="001524F4">
          <w:rPr>
            <w:bCs/>
            <w:i/>
            <w:iCs/>
            <w:color w:val="FF0000"/>
            <w:lang w:val="en-US"/>
            <w:rPrChange w:id="304" w:author="Petnathean Julled" w:date="2021-11-27T05:58:00Z">
              <w:rPr>
                <w:bCs/>
                <w:i/>
                <w:iCs/>
                <w:lang w:val="en-US"/>
              </w:rPr>
            </w:rPrChange>
          </w:rPr>
          <w:tab/>
        </w:r>
      </w:ins>
      <w:r w:rsidR="00626E75" w:rsidRPr="001524F4">
        <w:rPr>
          <w:bCs/>
          <w:i/>
          <w:iCs/>
          <w:color w:val="FF0000"/>
          <w:lang w:val="en-US"/>
        </w:rPr>
        <w:t>XDS Registry Actor</w:t>
      </w:r>
      <w:ins w:id="305" w:author="Petnathean Julled" w:date="2021-11-27T06:05:00Z">
        <w:r w:rsidR="00E6463A">
          <w:rPr>
            <w:bCs/>
            <w:i/>
            <w:iCs/>
            <w:color w:val="FF0000"/>
            <w:lang w:val="en-US"/>
          </w:rPr>
          <w:t xml:space="preserve"> (?)</w:t>
        </w:r>
      </w:ins>
    </w:p>
    <w:p w14:paraId="3BE8935A" w14:textId="0605ED8B" w:rsidR="0063038C" w:rsidRDefault="0063038C" w:rsidP="00A540DB">
      <w:pPr>
        <w:pStyle w:val="BodyText"/>
        <w:spacing w:after="0"/>
        <w:ind w:firstLine="0"/>
        <w:rPr>
          <w:ins w:id="306" w:author="Petnathean Julled" w:date="2021-11-27T05:58:00Z"/>
          <w:bCs/>
          <w:i/>
          <w:iCs/>
          <w:color w:val="FF0000"/>
          <w:lang w:val="en-US"/>
        </w:rPr>
      </w:pPr>
      <w:ins w:id="307" w:author="Petnathean Julled" w:date="2021-11-27T06:07:00Z">
        <w:r>
          <w:rPr>
            <w:bCs/>
            <w:i/>
            <w:iCs/>
            <w:color w:val="FF0000"/>
            <w:lang w:val="en-US"/>
          </w:rPr>
          <w:tab/>
          <w:t>(Content is currently shuffled</w:t>
        </w:r>
      </w:ins>
      <w:ins w:id="308" w:author="Petnathean Julled" w:date="2021-11-27T06:08:00Z">
        <w:r>
          <w:rPr>
            <w:bCs/>
            <w:i/>
            <w:iCs/>
            <w:color w:val="FF0000"/>
            <w:lang w:val="en-US"/>
          </w:rPr>
          <w:t>, need huge rearrange</w:t>
        </w:r>
      </w:ins>
      <w:ins w:id="309" w:author="Petnathean Julled" w:date="2021-11-27T06:07:00Z">
        <w:r>
          <w:rPr>
            <w:bCs/>
            <w:i/>
            <w:iCs/>
            <w:color w:val="FF0000"/>
            <w:lang w:val="en-US"/>
          </w:rPr>
          <w:t>)</w:t>
        </w:r>
      </w:ins>
    </w:p>
    <w:p w14:paraId="0EBF3BFA" w14:textId="3BF8E1FC" w:rsidR="00DC55B5" w:rsidRPr="00DC55B5" w:rsidRDefault="00DC55B5">
      <w:pPr>
        <w:pStyle w:val="BodyText"/>
        <w:tabs>
          <w:tab w:val="clear" w:pos="288"/>
          <w:tab w:val="left" w:pos="0"/>
        </w:tabs>
        <w:spacing w:after="0"/>
        <w:ind w:firstLine="360"/>
        <w:rPr>
          <w:color w:val="FF0000"/>
          <w:lang w:val="en-US"/>
          <w:rPrChange w:id="310" w:author="Petnathean Julled" w:date="2021-11-27T05:58:00Z">
            <w:rPr>
              <w:bCs/>
              <w:i/>
              <w:iCs/>
              <w:color w:val="FF0000"/>
              <w:lang w:val="en-US"/>
            </w:rPr>
          </w:rPrChange>
        </w:rPr>
        <w:pPrChange w:id="311" w:author="Petnathean Julled" w:date="2021-11-27T05:58:00Z">
          <w:pPr>
            <w:pStyle w:val="BodyText"/>
            <w:spacing w:after="0"/>
            <w:ind w:firstLine="0"/>
          </w:pPr>
        </w:pPrChange>
      </w:pPr>
      <w:proofErr w:type="spellStart"/>
      <w:ins w:id="312" w:author="Petnathean Julled" w:date="2021-11-27T05:58:00Z">
        <w:r w:rsidRPr="00271487">
          <w:rPr>
            <w:color w:val="FF0000"/>
            <w:lang w:val="en-US"/>
          </w:rPr>
          <w:t>vvv</w:t>
        </w:r>
        <w:proofErr w:type="spellEnd"/>
        <w:r w:rsidRPr="00271487">
          <w:rPr>
            <w:color w:val="FF0000"/>
            <w:lang w:val="en-US"/>
          </w:rPr>
          <w:t xml:space="preserve"> </w:t>
        </w:r>
        <w:r>
          <w:rPr>
            <w:color w:val="FF0000"/>
            <w:lang w:val="en-US"/>
          </w:rPr>
          <w:t>inspecting ITI-42</w:t>
        </w:r>
        <w:r w:rsidRPr="00271487">
          <w:rPr>
            <w:color w:val="FF0000"/>
            <w:lang w:val="en-US"/>
          </w:rPr>
          <w:t xml:space="preserve"> </w:t>
        </w:r>
      </w:ins>
      <w:ins w:id="313" w:author="Petnathean Julled" w:date="2021-11-27T06:00:00Z">
        <w:r w:rsidR="00BE1A25">
          <w:rPr>
            <w:color w:val="FF0000"/>
            <w:lang w:val="en-US"/>
          </w:rPr>
          <w:t xml:space="preserve">forward side </w:t>
        </w:r>
      </w:ins>
      <w:proofErr w:type="spellStart"/>
      <w:ins w:id="314" w:author="Petnathean Julled" w:date="2021-11-27T05:58:00Z">
        <w:r w:rsidRPr="00271487">
          <w:rPr>
            <w:color w:val="FF0000"/>
            <w:lang w:val="en-US"/>
          </w:rPr>
          <w:t>vvv</w:t>
        </w:r>
      </w:ins>
      <w:proofErr w:type="spellEnd"/>
    </w:p>
    <w:p w14:paraId="3A989591" w14:textId="4CABC0C0" w:rsidR="00BE1A25" w:rsidRDefault="001070A7" w:rsidP="00710B9C">
      <w:pPr>
        <w:pStyle w:val="BodyText"/>
        <w:spacing w:after="0"/>
        <w:rPr>
          <w:ins w:id="315" w:author="Petnathean Julled" w:date="2021-11-27T06:00:00Z"/>
          <w:bCs/>
          <w:lang w:val="en-US"/>
        </w:rPr>
      </w:pPr>
      <w:r w:rsidRPr="004A624A">
        <w:rPr>
          <w:bCs/>
          <w:lang w:val="en-US"/>
        </w:rPr>
        <w:t>XML code of Registry Document Set-b [ITI-42] transaction sample composing of two main sections. The first section labeled with “</w:t>
      </w:r>
      <w:proofErr w:type="spellStart"/>
      <w:proofErr w:type="gramStart"/>
      <w:r w:rsidRPr="004A624A">
        <w:rPr>
          <w:bCs/>
          <w:lang w:val="en-US"/>
        </w:rPr>
        <w:t>lcm:SubmitObjectRequest</w:t>
      </w:r>
      <w:proofErr w:type="spellEnd"/>
      <w:proofErr w:type="gramEnd"/>
      <w:r w:rsidRPr="004A624A">
        <w:rPr>
          <w:bCs/>
          <w:lang w:val="en-US"/>
        </w:rPr>
        <w:t>” is where XML schematic information are located and the label also act as marker which tell interpreter program to recognize it as ITI-42 transaction. The second section starts from label “</w:t>
      </w:r>
      <w:proofErr w:type="spellStart"/>
      <w:proofErr w:type="gramStart"/>
      <w:r w:rsidRPr="004A624A">
        <w:rPr>
          <w:bCs/>
          <w:lang w:val="en-US"/>
        </w:rPr>
        <w:t>rim:RegistryObjectList</w:t>
      </w:r>
      <w:proofErr w:type="spellEnd"/>
      <w:proofErr w:type="gramEnd"/>
      <w:r w:rsidRPr="004A624A">
        <w:rPr>
          <w:bCs/>
          <w:lang w:val="en-US"/>
        </w:rPr>
        <w:t xml:space="preserve">” following with </w:t>
      </w:r>
      <w:r w:rsidRPr="004A624A">
        <w:rPr>
          <w:bCs/>
          <w:lang w:val="en-US"/>
        </w:rPr>
        <w:lastRenderedPageBreak/>
        <w:t>“</w:t>
      </w:r>
      <w:proofErr w:type="spellStart"/>
      <w:r w:rsidRPr="004A624A">
        <w:rPr>
          <w:bCs/>
          <w:lang w:val="en-US"/>
        </w:rPr>
        <w:t>rim:ExtrinsicObject</w:t>
      </w:r>
      <w:proofErr w:type="spellEnd"/>
      <w:r w:rsidRPr="004A624A">
        <w:rPr>
          <w:bCs/>
          <w:lang w:val="en-US"/>
        </w:rPr>
        <w:t>” contain</w:t>
      </w:r>
      <w:r w:rsidR="00ED2AA0" w:rsidRPr="004A624A">
        <w:rPr>
          <w:bCs/>
          <w:lang w:val="en-US"/>
        </w:rPr>
        <w:t>s</w:t>
      </w:r>
      <w:r w:rsidRPr="004A624A">
        <w:rPr>
          <w:bCs/>
          <w:lang w:val="en-US"/>
        </w:rPr>
        <w:t xml:space="preserve"> all information regarding corresponding health document. This section is where all Metadata attributes of the document are located. </w:t>
      </w:r>
    </w:p>
    <w:p w14:paraId="740E7265" w14:textId="56FFBB57" w:rsidR="00BE1A25" w:rsidRPr="00BE1A25" w:rsidRDefault="00BE1A25">
      <w:pPr>
        <w:pStyle w:val="BodyText"/>
        <w:tabs>
          <w:tab w:val="clear" w:pos="288"/>
          <w:tab w:val="left" w:pos="0"/>
        </w:tabs>
        <w:spacing w:after="0"/>
        <w:ind w:firstLine="360"/>
        <w:rPr>
          <w:ins w:id="316" w:author="Petnathean Julled" w:date="2021-11-27T06:00:00Z"/>
          <w:color w:val="FF0000"/>
          <w:lang w:val="en-US"/>
          <w:rPrChange w:id="317" w:author="Petnathean Julled" w:date="2021-11-27T06:00:00Z">
            <w:rPr>
              <w:ins w:id="318" w:author="Petnathean Julled" w:date="2021-11-27T06:00:00Z"/>
              <w:bCs/>
              <w:lang w:val="en-US"/>
            </w:rPr>
          </w:rPrChange>
        </w:rPr>
        <w:pPrChange w:id="319" w:author="Petnathean Julled" w:date="2021-11-27T06:00:00Z">
          <w:pPr>
            <w:pStyle w:val="BodyText"/>
            <w:spacing w:after="0"/>
          </w:pPr>
        </w:pPrChange>
      </w:pPr>
      <w:proofErr w:type="spellStart"/>
      <w:ins w:id="320" w:author="Petnathean Julled" w:date="2021-11-27T06:00:00Z">
        <w:r w:rsidRPr="00271487">
          <w:rPr>
            <w:color w:val="FF0000"/>
            <w:lang w:val="en-US"/>
          </w:rPr>
          <w:t>vvv</w:t>
        </w:r>
        <w:proofErr w:type="spellEnd"/>
        <w:r w:rsidRPr="00271487">
          <w:rPr>
            <w:color w:val="FF0000"/>
            <w:lang w:val="en-US"/>
          </w:rPr>
          <w:t xml:space="preserve"> </w:t>
        </w:r>
        <w:r>
          <w:rPr>
            <w:color w:val="FF0000"/>
            <w:lang w:val="en-US"/>
          </w:rPr>
          <w:t>Inspecting ITI-42 response side</w:t>
        </w:r>
      </w:ins>
      <w:ins w:id="321" w:author="Petnathean Julled" w:date="2021-11-27T06:01:00Z">
        <w:r w:rsidR="001B743F">
          <w:rPr>
            <w:color w:val="FF0000"/>
            <w:lang w:val="en-US"/>
          </w:rPr>
          <w:t xml:space="preserve"> + flow</w:t>
        </w:r>
      </w:ins>
      <w:ins w:id="322" w:author="Petnathean Julled" w:date="2021-11-27T06:00:00Z">
        <w:r w:rsidRPr="00271487">
          <w:rPr>
            <w:color w:val="FF0000"/>
            <w:lang w:val="en-US"/>
          </w:rPr>
          <w:t xml:space="preserve"> </w:t>
        </w:r>
        <w:proofErr w:type="spellStart"/>
        <w:r w:rsidRPr="00271487">
          <w:rPr>
            <w:color w:val="FF0000"/>
            <w:lang w:val="en-US"/>
          </w:rPr>
          <w:t>vvv</w:t>
        </w:r>
        <w:proofErr w:type="spellEnd"/>
      </w:ins>
    </w:p>
    <w:p w14:paraId="1256DF8A" w14:textId="509DED8C" w:rsidR="00444EA4" w:rsidRDefault="001070A7" w:rsidP="00710B9C">
      <w:pPr>
        <w:pStyle w:val="BodyText"/>
        <w:spacing w:after="0"/>
        <w:rPr>
          <w:ins w:id="323" w:author="Petnathean Julled" w:date="2021-11-27T06:22:00Z"/>
          <w:bCs/>
          <w:lang w:val="en-US"/>
        </w:rPr>
      </w:pPr>
      <w:r w:rsidRPr="004A624A">
        <w:rPr>
          <w:bCs/>
          <w:lang w:val="en-US"/>
        </w:rPr>
        <w:t xml:space="preserve">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r w:rsidR="002F034D" w:rsidRPr="004A624A">
        <w:rPr>
          <w:bCs/>
          <w:lang w:val="en-US"/>
        </w:rPr>
        <w:t xml:space="preserve">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w:t>
      </w:r>
      <w:proofErr w:type="spellStart"/>
      <w:r w:rsidR="00165A59">
        <w:rPr>
          <w:bCs/>
          <w:lang w:val="en-US"/>
        </w:rPr>
        <w:t>Smartcontract</w:t>
      </w:r>
      <w:proofErr w:type="spellEnd"/>
      <w:r w:rsidR="002F034D" w:rsidRPr="004A624A">
        <w:rPr>
          <w:bCs/>
          <w:lang w:val="en-US"/>
        </w:rPr>
        <w:t xml:space="preserve"> and publish it into a Blockchain ledger.</w:t>
      </w:r>
    </w:p>
    <w:p w14:paraId="55AEF531" w14:textId="0DFE61A3" w:rsidR="002771D9" w:rsidRPr="002771D9" w:rsidRDefault="002771D9" w:rsidP="00710B9C">
      <w:pPr>
        <w:pStyle w:val="BodyText"/>
        <w:spacing w:after="0"/>
        <w:rPr>
          <w:ins w:id="324" w:author="Petnathean Julled" w:date="2021-11-27T06:02:00Z"/>
          <w:bCs/>
          <w:color w:val="FF0000"/>
          <w:lang w:val="en-US"/>
          <w:rPrChange w:id="325" w:author="Petnathean Julled" w:date="2021-11-27T06:23:00Z">
            <w:rPr>
              <w:ins w:id="326" w:author="Petnathean Julled" w:date="2021-11-27T06:02:00Z"/>
              <w:bCs/>
              <w:lang w:val="en-US"/>
            </w:rPr>
          </w:rPrChange>
        </w:rPr>
      </w:pPr>
      <w:ins w:id="327" w:author="Petnathean Julled" w:date="2021-11-27T06:23:00Z">
        <w:r w:rsidRPr="002771D9">
          <w:rPr>
            <w:bCs/>
            <w:color w:val="FF0000"/>
            <w:lang w:val="en-US"/>
            <w:rPrChange w:id="328" w:author="Petnathean Julled" w:date="2021-11-27T06:23:00Z">
              <w:rPr>
                <w:bCs/>
                <w:lang w:val="en-US"/>
              </w:rPr>
            </w:rPrChange>
          </w:rPr>
          <w:t>-- XDS Repository Should be around here? --</w:t>
        </w:r>
      </w:ins>
    </w:p>
    <w:p w14:paraId="176609A7" w14:textId="4E36860C" w:rsidR="00EB7F39" w:rsidRDefault="00EB7F39" w:rsidP="00EB7F39">
      <w:pPr>
        <w:pStyle w:val="BodyText"/>
        <w:tabs>
          <w:tab w:val="clear" w:pos="288"/>
          <w:tab w:val="left" w:pos="0"/>
        </w:tabs>
        <w:spacing w:after="0"/>
        <w:ind w:firstLine="360"/>
        <w:rPr>
          <w:ins w:id="329" w:author="Petnathean Julled" w:date="2021-11-27T06:02:00Z"/>
          <w:color w:val="FF0000"/>
          <w:lang w:val="en-US"/>
        </w:rPr>
      </w:pPr>
      <w:proofErr w:type="spellStart"/>
      <w:ins w:id="330" w:author="Petnathean Julled" w:date="2021-11-27T06:02:00Z">
        <w:r w:rsidRPr="00271487">
          <w:rPr>
            <w:color w:val="FF0000"/>
            <w:lang w:val="en-US"/>
          </w:rPr>
          <w:t>vvv</w:t>
        </w:r>
        <w:proofErr w:type="spellEnd"/>
        <w:r w:rsidRPr="00271487">
          <w:rPr>
            <w:color w:val="FF0000"/>
            <w:lang w:val="en-US"/>
          </w:rPr>
          <w:t xml:space="preserve"> </w:t>
        </w:r>
        <w:r>
          <w:rPr>
            <w:color w:val="FF0000"/>
            <w:lang w:val="en-US"/>
          </w:rPr>
          <w:t>Inspecting ITI-18</w:t>
        </w:r>
        <w:r w:rsidRPr="00271487">
          <w:rPr>
            <w:color w:val="FF0000"/>
            <w:lang w:val="en-US"/>
          </w:rPr>
          <w:t xml:space="preserve"> </w:t>
        </w:r>
        <w:proofErr w:type="spellStart"/>
        <w:r w:rsidRPr="00271487">
          <w:rPr>
            <w:color w:val="FF0000"/>
            <w:lang w:val="en-US"/>
          </w:rPr>
          <w:t>vvv</w:t>
        </w:r>
        <w:proofErr w:type="spellEnd"/>
      </w:ins>
    </w:p>
    <w:p w14:paraId="1CC16A61" w14:textId="2577A374" w:rsidR="00EB7F39" w:rsidRPr="00EB7F39" w:rsidRDefault="00EB7F39">
      <w:pPr>
        <w:pStyle w:val="BodyText"/>
        <w:tabs>
          <w:tab w:val="clear" w:pos="288"/>
          <w:tab w:val="left" w:pos="0"/>
        </w:tabs>
        <w:spacing w:after="0"/>
        <w:ind w:firstLine="360"/>
        <w:rPr>
          <w:color w:val="FF0000"/>
          <w:lang w:val="en-US"/>
          <w:rPrChange w:id="331" w:author="Petnathean Julled" w:date="2021-11-27T06:02:00Z">
            <w:rPr>
              <w:bCs/>
              <w:lang w:val="en-US"/>
            </w:rPr>
          </w:rPrChange>
        </w:rPr>
        <w:pPrChange w:id="332" w:author="Petnathean Julled" w:date="2021-11-27T06:02:00Z">
          <w:pPr>
            <w:pStyle w:val="BodyText"/>
            <w:spacing w:after="0"/>
          </w:pPr>
        </w:pPrChange>
      </w:pPr>
      <w:ins w:id="333" w:author="Petnathean Julled" w:date="2021-11-27T06:02:00Z">
        <w:r>
          <w:rPr>
            <w:color w:val="FF0000"/>
            <w:lang w:val="en-US"/>
          </w:rPr>
          <w:t>(It should not be here, will mov</w:t>
        </w:r>
      </w:ins>
      <w:ins w:id="334" w:author="Petnathean Julled" w:date="2021-11-27T06:03:00Z">
        <w:r>
          <w:rPr>
            <w:color w:val="FF0000"/>
            <w:lang w:val="en-US"/>
          </w:rPr>
          <w:t>e to XDS Consumer</w:t>
        </w:r>
      </w:ins>
      <w:ins w:id="335" w:author="Petnathean Julled" w:date="2021-11-27T06:02:00Z">
        <w:r>
          <w:rPr>
            <w:color w:val="FF0000"/>
            <w:lang w:val="en-US"/>
          </w:rPr>
          <w:t>)</w:t>
        </w:r>
      </w:ins>
    </w:p>
    <w:p w14:paraId="6FD382D1" w14:textId="1136B306" w:rsidR="00EB3626" w:rsidRDefault="00444EA4" w:rsidP="00710B9C">
      <w:pPr>
        <w:pStyle w:val="BodyText"/>
        <w:spacing w:after="0"/>
        <w:rPr>
          <w:ins w:id="336" w:author="Petnathean Julled" w:date="2021-11-27T06:03:00Z"/>
          <w:bCs/>
          <w:lang w:val="en-US"/>
        </w:rPr>
      </w:pPr>
      <w:r w:rsidRPr="004A624A">
        <w:rPr>
          <w:bCs/>
          <w:lang w:val="en-US"/>
        </w:rPr>
        <w:t xml:space="preserve">XML code of </w:t>
      </w:r>
      <w:proofErr w:type="spellStart"/>
      <w:r w:rsidRPr="004A624A">
        <w:rPr>
          <w:bCs/>
          <w:lang w:val="en-US"/>
        </w:rPr>
        <w:t>RegistryStoredQueryRequest</w:t>
      </w:r>
      <w:proofErr w:type="spellEnd"/>
      <w:r w:rsidRPr="004A624A">
        <w:rPr>
          <w:bCs/>
          <w:lang w:val="en-US"/>
        </w:rPr>
        <w:t xml:space="preserve"> [ITI-18] transaction sample compos</w:t>
      </w:r>
      <w:r w:rsidR="0036572F" w:rsidRPr="004A624A">
        <w:rPr>
          <w:bCs/>
          <w:lang w:val="en-US"/>
        </w:rPr>
        <w:t>es</w:t>
      </w:r>
      <w:r w:rsidRPr="004A624A">
        <w:rPr>
          <w:bCs/>
          <w:lang w:val="en-US"/>
        </w:rPr>
        <w:t xml:space="preserve"> of </w:t>
      </w:r>
      <w:r w:rsidR="0036572F" w:rsidRPr="004A624A">
        <w:rPr>
          <w:bCs/>
          <w:lang w:val="en-US"/>
        </w:rPr>
        <w:t>three</w:t>
      </w:r>
      <w:r w:rsidRPr="004A624A">
        <w:rPr>
          <w:bCs/>
          <w:lang w:val="en-US"/>
        </w:rPr>
        <w:t xml:space="preserve"> main sections. The first section labeled “</w:t>
      </w:r>
      <w:proofErr w:type="spellStart"/>
      <w:proofErr w:type="gramStart"/>
      <w:r w:rsidRPr="004A624A">
        <w:rPr>
          <w:bCs/>
          <w:lang w:val="en-US"/>
        </w:rPr>
        <w:t>query:AdhocQueryRequest</w:t>
      </w:r>
      <w:proofErr w:type="spellEnd"/>
      <w:proofErr w:type="gramEnd"/>
      <w:r w:rsidRPr="004A624A">
        <w:rPr>
          <w:bCs/>
          <w:lang w:val="en-US"/>
        </w:rPr>
        <w:t>” is where XML schematic information are located and the label also act as marker which tell interpreter program to recognize it as ITI-18 transaction. The second section labeled “</w:t>
      </w:r>
      <w:proofErr w:type="spellStart"/>
      <w:proofErr w:type="gramStart"/>
      <w:r w:rsidRPr="004A624A">
        <w:rPr>
          <w:bCs/>
          <w:lang w:val="en-US"/>
        </w:rPr>
        <w:t>query:ResponseOption</w:t>
      </w:r>
      <w:proofErr w:type="spellEnd"/>
      <w:proofErr w:type="gramEnd"/>
      <w:r w:rsidRPr="004A624A">
        <w:rPr>
          <w:bCs/>
          <w:lang w:val="en-US"/>
        </w:rPr>
        <w:t>” mark the expected format of query result that will return to Document Consumer. The third section start</w:t>
      </w:r>
      <w:r w:rsidR="00C363A0" w:rsidRPr="004A624A">
        <w:rPr>
          <w:bCs/>
          <w:lang w:val="en-US"/>
        </w:rPr>
        <w:t>s</w:t>
      </w:r>
      <w:r w:rsidRPr="004A624A">
        <w:rPr>
          <w:bCs/>
          <w:lang w:val="en-US"/>
        </w:rPr>
        <w:t xml:space="preserve"> from label “</w:t>
      </w:r>
      <w:proofErr w:type="spellStart"/>
      <w:proofErr w:type="gramStart"/>
      <w:r w:rsidRPr="004A624A">
        <w:rPr>
          <w:bCs/>
          <w:lang w:val="en-US"/>
        </w:rPr>
        <w:t>rim:AdhocQuery</w:t>
      </w:r>
      <w:proofErr w:type="spellEnd"/>
      <w:proofErr w:type="gramEnd"/>
      <w:r w:rsidRPr="004A624A">
        <w:rPr>
          <w:bCs/>
          <w:lang w:val="en-US"/>
        </w:rPr>
        <w:t xml:space="preserve">” contain all search keywords issued by Document Consumer. These search keywords are selected Metadata attributes and its value. </w:t>
      </w:r>
    </w:p>
    <w:p w14:paraId="7A7EB854" w14:textId="2A3AF6EC" w:rsidR="00EB3626" w:rsidRPr="00EB3626" w:rsidRDefault="00EB3626">
      <w:pPr>
        <w:pStyle w:val="BodyText"/>
        <w:tabs>
          <w:tab w:val="clear" w:pos="288"/>
          <w:tab w:val="left" w:pos="0"/>
        </w:tabs>
        <w:spacing w:after="0"/>
        <w:ind w:firstLine="360"/>
        <w:rPr>
          <w:ins w:id="337" w:author="Petnathean Julled" w:date="2021-11-27T06:03:00Z"/>
          <w:color w:val="FF0000"/>
          <w:lang w:val="en-US"/>
          <w:rPrChange w:id="338" w:author="Petnathean Julled" w:date="2021-11-27T06:03:00Z">
            <w:rPr>
              <w:ins w:id="339" w:author="Petnathean Julled" w:date="2021-11-27T06:03:00Z"/>
              <w:bCs/>
              <w:lang w:val="en-US"/>
            </w:rPr>
          </w:rPrChange>
        </w:rPr>
        <w:pPrChange w:id="340" w:author="Petnathean Julled" w:date="2021-11-27T06:03:00Z">
          <w:pPr>
            <w:pStyle w:val="BodyText"/>
            <w:spacing w:after="0"/>
          </w:pPr>
        </w:pPrChange>
      </w:pPr>
      <w:proofErr w:type="spellStart"/>
      <w:ins w:id="341" w:author="Petnathean Julled" w:date="2021-11-27T06:03:00Z">
        <w:r w:rsidRPr="00271487">
          <w:rPr>
            <w:color w:val="FF0000"/>
            <w:lang w:val="en-US"/>
          </w:rPr>
          <w:t>vvv</w:t>
        </w:r>
        <w:proofErr w:type="spellEnd"/>
        <w:r w:rsidRPr="00271487">
          <w:rPr>
            <w:color w:val="FF0000"/>
            <w:lang w:val="en-US"/>
          </w:rPr>
          <w:t xml:space="preserve"> </w:t>
        </w:r>
        <w:r>
          <w:rPr>
            <w:color w:val="FF0000"/>
            <w:lang w:val="en-US"/>
          </w:rPr>
          <w:t>Inspecting ITI-18 response</w:t>
        </w:r>
        <w:r w:rsidRPr="00271487">
          <w:rPr>
            <w:color w:val="FF0000"/>
            <w:lang w:val="en-US"/>
          </w:rPr>
          <w:t xml:space="preserve"> </w:t>
        </w:r>
        <w:proofErr w:type="spellStart"/>
        <w:r w:rsidRPr="00271487">
          <w:rPr>
            <w:color w:val="FF0000"/>
            <w:lang w:val="en-US"/>
          </w:rPr>
          <w:t>vvv</w:t>
        </w:r>
        <w:proofErr w:type="spellEnd"/>
      </w:ins>
    </w:p>
    <w:p w14:paraId="4EE4A194" w14:textId="59EAFE31" w:rsidR="00631A05" w:rsidRDefault="00444EA4" w:rsidP="00710B9C">
      <w:pPr>
        <w:pStyle w:val="BodyText"/>
        <w:spacing w:after="0"/>
        <w:rPr>
          <w:ins w:id="342" w:author="Petnathean Julled" w:date="2021-11-27T06:04:00Z"/>
          <w:bCs/>
          <w:lang w:val="en-US"/>
        </w:rPr>
      </w:pPr>
      <w:r w:rsidRPr="004A624A">
        <w:rPr>
          <w:bCs/>
          <w:lang w:val="en-US"/>
        </w:rPr>
        <w:t>When Document Registry Actor received the transaction, they will use search keyword provided to search for registry with matched Metadata attribute value</w:t>
      </w:r>
      <w:r w:rsidR="006B1962" w:rsidRPr="004A624A">
        <w:rPr>
          <w:bCs/>
          <w:lang w:val="en-US"/>
        </w:rPr>
        <w:t>s. T</w:t>
      </w:r>
      <w:r w:rsidRPr="004A624A">
        <w:rPr>
          <w:bCs/>
          <w:lang w:val="en-US"/>
        </w:rPr>
        <w:t xml:space="preserve">hen </w:t>
      </w:r>
      <w:r w:rsidR="005E35D0" w:rsidRPr="004A624A">
        <w:rPr>
          <w:bCs/>
          <w:lang w:val="en-US"/>
        </w:rPr>
        <w:t xml:space="preserve">it </w:t>
      </w:r>
      <w:r w:rsidRPr="004A624A">
        <w:rPr>
          <w:bCs/>
          <w:lang w:val="en-US"/>
        </w:rPr>
        <w:t>return</w:t>
      </w:r>
      <w:r w:rsidR="00C363A0" w:rsidRPr="004A624A">
        <w:rPr>
          <w:bCs/>
          <w:lang w:val="en-US"/>
        </w:rPr>
        <w:t>s</w:t>
      </w:r>
      <w:r w:rsidRPr="004A624A">
        <w:rPr>
          <w:bCs/>
          <w:lang w:val="en-US"/>
        </w:rPr>
        <w:t xml:space="preserve"> the result to Document Consumer Actor as response transaction. With header labeled “</w:t>
      </w:r>
      <w:proofErr w:type="spellStart"/>
      <w:proofErr w:type="gramStart"/>
      <w:r w:rsidRPr="004A624A">
        <w:rPr>
          <w:bCs/>
          <w:lang w:val="en-US"/>
        </w:rPr>
        <w:t>query:AdhocQueryResponse</w:t>
      </w:r>
      <w:proofErr w:type="spellEnd"/>
      <w:proofErr w:type="gramEnd"/>
      <w:r w:rsidRPr="004A624A">
        <w:rPr>
          <w:bCs/>
          <w:lang w:val="en-US"/>
        </w:rPr>
        <w:t>”, the transaction contain</w:t>
      </w:r>
      <w:r w:rsidR="001B08D0" w:rsidRPr="004A624A">
        <w:rPr>
          <w:bCs/>
          <w:lang w:val="en-US"/>
        </w:rPr>
        <w:t>s</w:t>
      </w:r>
      <w:r w:rsidRPr="004A624A">
        <w:rPr>
          <w:bCs/>
          <w:lang w:val="en-US"/>
        </w:rPr>
        <w:t xml:space="preserve"> search result depend on query type specified in ITI-18 transaction. If the query expected for “</w:t>
      </w:r>
      <w:proofErr w:type="spellStart"/>
      <w:r w:rsidRPr="004A624A">
        <w:rPr>
          <w:bCs/>
          <w:lang w:val="en-US"/>
        </w:rPr>
        <w:t>LeafClass</w:t>
      </w:r>
      <w:proofErr w:type="spellEnd"/>
      <w:r w:rsidRPr="004A624A">
        <w:rPr>
          <w:bCs/>
          <w:lang w:val="en-US"/>
        </w:rPr>
        <w:t>” as result, the response would return Metadata attributes of all matched result in detailed. Otherwise, if the query expected for “</w:t>
      </w:r>
      <w:proofErr w:type="spellStart"/>
      <w:r w:rsidRPr="004A624A">
        <w:rPr>
          <w:bCs/>
          <w:lang w:val="en-US"/>
        </w:rPr>
        <w:t>ObjectList</w:t>
      </w:r>
      <w:proofErr w:type="spellEnd"/>
      <w:r w:rsidRPr="004A624A">
        <w:rPr>
          <w:bCs/>
          <w:lang w:val="en-US"/>
        </w:rPr>
        <w:t>”, the response would return object reference number of all matched result</w:t>
      </w:r>
      <w:r w:rsidR="00B57C71" w:rsidRPr="004A624A">
        <w:rPr>
          <w:bCs/>
          <w:lang w:val="en-US"/>
        </w:rPr>
        <w:t>s</w:t>
      </w:r>
      <w:r w:rsidR="00143C14" w:rsidRPr="004A624A">
        <w:rPr>
          <w:bCs/>
          <w:lang w:val="en-US"/>
        </w:rPr>
        <w:t xml:space="preserve">. </w:t>
      </w:r>
      <w:r w:rsidRPr="004A624A">
        <w:rPr>
          <w:bCs/>
          <w:lang w:val="en-US"/>
        </w:rPr>
        <w:t>These two types of response specifically selected depend on search behavior of Document Consumer Actor’s user. The query which specified “</w:t>
      </w:r>
      <w:proofErr w:type="spellStart"/>
      <w:r w:rsidRPr="004A624A">
        <w:rPr>
          <w:bCs/>
          <w:lang w:val="en-US"/>
        </w:rPr>
        <w:t>LeafClass</w:t>
      </w:r>
      <w:proofErr w:type="spellEnd"/>
      <w:r w:rsidRPr="004A624A">
        <w:rPr>
          <w:bCs/>
          <w:lang w:val="en-US"/>
        </w:rPr>
        <w:t>” as its search result must provide keyword which unique to its corresponding document, such as document unique ID or object reference UUID. At the same time, “</w:t>
      </w:r>
      <w:proofErr w:type="spellStart"/>
      <w:r w:rsidRPr="004A624A">
        <w:rPr>
          <w:bCs/>
          <w:lang w:val="en-US"/>
        </w:rPr>
        <w:t>ObjectList</w:t>
      </w:r>
      <w:proofErr w:type="spellEnd"/>
      <w:r w:rsidRPr="004A624A">
        <w:rPr>
          <w:bCs/>
          <w:lang w:val="en-US"/>
        </w:rPr>
        <w:t>” are used to search for wide range of document with generic search keyword and value where discovery of document existent is the main goal.</w:t>
      </w:r>
    </w:p>
    <w:p w14:paraId="72586675" w14:textId="77777777" w:rsidR="00397369" w:rsidRDefault="00CA6EFE" w:rsidP="00CA6EFE">
      <w:pPr>
        <w:pStyle w:val="BodyText"/>
        <w:tabs>
          <w:tab w:val="clear" w:pos="288"/>
          <w:tab w:val="left" w:pos="0"/>
        </w:tabs>
        <w:spacing w:after="0"/>
        <w:ind w:firstLine="360"/>
        <w:rPr>
          <w:ins w:id="343" w:author="Petnathean Julled" w:date="2021-11-27T06:08:00Z"/>
          <w:i/>
          <w:iCs/>
          <w:color w:val="FF0000"/>
          <w:lang w:val="en-US"/>
        </w:rPr>
      </w:pPr>
      <w:ins w:id="344" w:author="Petnathean Julled" w:date="2021-11-27T06:04:00Z">
        <w:r w:rsidRPr="00930ECA">
          <w:rPr>
            <w:i/>
            <w:iCs/>
            <w:color w:val="FF0000"/>
            <w:lang w:val="en-US"/>
            <w:rPrChange w:id="345" w:author="Petnathean Julled" w:date="2021-11-27T06:04:00Z">
              <w:rPr>
                <w:color w:val="FF0000"/>
                <w:lang w:val="en-US"/>
              </w:rPr>
            </w:rPrChange>
          </w:rPr>
          <w:t>XDS Document Consumer</w:t>
        </w:r>
      </w:ins>
      <w:ins w:id="346" w:author="Petnathean Julled" w:date="2021-11-27T06:08:00Z">
        <w:r w:rsidR="00397369">
          <w:rPr>
            <w:i/>
            <w:iCs/>
            <w:color w:val="FF0000"/>
            <w:lang w:val="en-US"/>
          </w:rPr>
          <w:t xml:space="preserve"> </w:t>
        </w:r>
      </w:ins>
    </w:p>
    <w:p w14:paraId="272687D3" w14:textId="05A93798" w:rsidR="00CA6EFE" w:rsidRDefault="00397369" w:rsidP="00CA6EFE">
      <w:pPr>
        <w:pStyle w:val="BodyText"/>
        <w:tabs>
          <w:tab w:val="clear" w:pos="288"/>
          <w:tab w:val="left" w:pos="0"/>
        </w:tabs>
        <w:spacing w:after="0"/>
        <w:ind w:firstLine="360"/>
        <w:rPr>
          <w:ins w:id="347" w:author="Petnathean Julled" w:date="2021-11-27T06:09:00Z"/>
          <w:i/>
          <w:iCs/>
          <w:color w:val="FF0000"/>
          <w:lang w:val="en-US"/>
        </w:rPr>
      </w:pPr>
      <w:ins w:id="348" w:author="Petnathean Julled" w:date="2021-11-27T06:08:00Z">
        <w:r>
          <w:rPr>
            <w:i/>
            <w:iCs/>
            <w:color w:val="FF0000"/>
            <w:lang w:val="en-US"/>
          </w:rPr>
          <w:t>(Shouldn’t be here</w:t>
        </w:r>
        <w:r w:rsidR="001343C9">
          <w:rPr>
            <w:i/>
            <w:iCs/>
            <w:color w:val="FF0000"/>
            <w:lang w:val="en-US"/>
          </w:rPr>
          <w:t>,</w:t>
        </w:r>
        <w:r>
          <w:rPr>
            <w:i/>
            <w:iCs/>
            <w:color w:val="FF0000"/>
            <w:lang w:val="en-US"/>
          </w:rPr>
          <w:t xml:space="preserve"> need move to its own subsection)</w:t>
        </w:r>
      </w:ins>
    </w:p>
    <w:p w14:paraId="47C662E3" w14:textId="6A411E75" w:rsidR="00262910" w:rsidRPr="00930ECA" w:rsidRDefault="00262910">
      <w:pPr>
        <w:pStyle w:val="BodyText"/>
        <w:tabs>
          <w:tab w:val="clear" w:pos="288"/>
          <w:tab w:val="left" w:pos="0"/>
        </w:tabs>
        <w:spacing w:after="0"/>
        <w:ind w:firstLine="360"/>
        <w:rPr>
          <w:i/>
          <w:iCs/>
          <w:color w:val="FF0000"/>
          <w:lang w:val="en-US"/>
          <w:rPrChange w:id="349" w:author="Petnathean Julled" w:date="2021-11-27T06:04:00Z">
            <w:rPr>
              <w:bCs/>
              <w:lang w:val="en-US"/>
            </w:rPr>
          </w:rPrChange>
        </w:rPr>
        <w:pPrChange w:id="350" w:author="Petnathean Julled" w:date="2021-11-27T06:04:00Z">
          <w:pPr>
            <w:pStyle w:val="BodyText"/>
            <w:spacing w:after="0"/>
          </w:pPr>
        </w:pPrChange>
      </w:pPr>
      <w:ins w:id="351" w:author="Petnathean Julled" w:date="2021-11-27T06:09:00Z">
        <w:r>
          <w:rPr>
            <w:i/>
            <w:iCs/>
            <w:color w:val="FF0000"/>
            <w:lang w:val="en-US"/>
          </w:rPr>
          <w:t xml:space="preserve">-- Explain Role of this Actor </w:t>
        </w:r>
        <w:r w:rsidR="008F2457">
          <w:rPr>
            <w:i/>
            <w:iCs/>
            <w:color w:val="FF0000"/>
            <w:lang w:val="en-US"/>
          </w:rPr>
          <w:t>in this implement</w:t>
        </w:r>
        <w:r>
          <w:rPr>
            <w:i/>
            <w:iCs/>
            <w:color w:val="FF0000"/>
            <w:lang w:val="en-US"/>
          </w:rPr>
          <w:t>--</w:t>
        </w:r>
      </w:ins>
    </w:p>
    <w:p w14:paraId="7D82175D" w14:textId="2387194F" w:rsidR="00021E77" w:rsidRDefault="00631A05" w:rsidP="003E1AEF">
      <w:pPr>
        <w:pStyle w:val="BodyText"/>
        <w:spacing w:after="0"/>
        <w:rPr>
          <w:ins w:id="352" w:author="Petnathean Julled" w:date="2021-11-27T06:14:00Z"/>
          <w:bCs/>
          <w:lang w:val="en-US"/>
        </w:rPr>
      </w:pPr>
      <w:r w:rsidRPr="004A624A">
        <w:rPr>
          <w:bCs/>
          <w:lang w:val="en-US"/>
        </w:rPr>
        <w:t>For document query, XDS Document Consumer query for document Metadata attributes stored within XDS Document Registry Blockchain</w:t>
      </w:r>
      <w:ins w:id="353" w:author="Petnathean Julled" w:date="2021-11-27T06:10:00Z">
        <w:r w:rsidR="00021E77">
          <w:rPr>
            <w:bCs/>
            <w:lang w:val="en-US"/>
          </w:rPr>
          <w:t>.</w:t>
        </w:r>
      </w:ins>
    </w:p>
    <w:p w14:paraId="10E2A326" w14:textId="3C537BF7" w:rsidR="00F206F3" w:rsidRDefault="00F206F3" w:rsidP="003E1AEF">
      <w:pPr>
        <w:pStyle w:val="BodyText"/>
        <w:spacing w:after="0"/>
        <w:rPr>
          <w:ins w:id="354" w:author="Petnathean Julled" w:date="2021-11-27T06:10:00Z"/>
          <w:bCs/>
          <w:lang w:val="en-US"/>
        </w:rPr>
      </w:pPr>
      <w:moveToRangeStart w:id="355" w:author="Petnathean Julled" w:date="2021-11-27T06:14:00Z" w:name="move88886079"/>
      <w:moveTo w:id="356" w:author="Petnathean Julled" w:date="2021-11-27T06:14:00Z">
        <w:r w:rsidRPr="004A624A">
          <w:rPr>
            <w:bCs/>
            <w:lang w:val="en-US"/>
          </w:rPr>
          <w:t>Following IHE XDS Profile, XDS Document Consumer actor is where the user specifies search keyword values of Metadata attributes for the system to query for matching document exist within XDS Affinity Domain.</w:t>
        </w:r>
      </w:moveTo>
      <w:moveToRangeEnd w:id="355"/>
    </w:p>
    <w:p w14:paraId="70C062E0" w14:textId="22E5632E" w:rsidR="00021E77" w:rsidRPr="00021E77" w:rsidRDefault="00021E77">
      <w:pPr>
        <w:pStyle w:val="BodyText"/>
        <w:tabs>
          <w:tab w:val="clear" w:pos="288"/>
          <w:tab w:val="left" w:pos="0"/>
        </w:tabs>
        <w:spacing w:after="0"/>
        <w:ind w:firstLine="360"/>
        <w:rPr>
          <w:ins w:id="357" w:author="Petnathean Julled" w:date="2021-11-27T06:10:00Z"/>
          <w:color w:val="FF0000"/>
          <w:lang w:val="en-US"/>
          <w:rPrChange w:id="358" w:author="Petnathean Julled" w:date="2021-11-27T06:10:00Z">
            <w:rPr>
              <w:ins w:id="359" w:author="Petnathean Julled" w:date="2021-11-27T06:10:00Z"/>
              <w:bCs/>
              <w:lang w:val="en-US"/>
            </w:rPr>
          </w:rPrChange>
        </w:rPr>
        <w:pPrChange w:id="360" w:author="Petnathean Julled" w:date="2021-11-27T06:10:00Z">
          <w:pPr>
            <w:pStyle w:val="BodyText"/>
            <w:spacing w:after="0"/>
          </w:pPr>
        </w:pPrChange>
      </w:pPr>
      <w:proofErr w:type="spellStart"/>
      <w:ins w:id="361" w:author="Petnathean Julled" w:date="2021-11-27T06:10:00Z">
        <w:r w:rsidRPr="00271487">
          <w:rPr>
            <w:color w:val="FF0000"/>
            <w:lang w:val="en-US"/>
          </w:rPr>
          <w:t>vvv</w:t>
        </w:r>
        <w:proofErr w:type="spellEnd"/>
        <w:r w:rsidRPr="00271487">
          <w:rPr>
            <w:color w:val="FF0000"/>
            <w:lang w:val="en-US"/>
          </w:rPr>
          <w:t xml:space="preserve"> </w:t>
        </w:r>
        <w:r w:rsidR="002C1A82">
          <w:rPr>
            <w:color w:val="FF0000"/>
            <w:lang w:val="en-US"/>
          </w:rPr>
          <w:t xml:space="preserve">Begin </w:t>
        </w:r>
        <w:r>
          <w:rPr>
            <w:color w:val="FF0000"/>
            <w:lang w:val="en-US"/>
          </w:rPr>
          <w:t>Search operation</w:t>
        </w:r>
        <w:r w:rsidR="002C1A82">
          <w:rPr>
            <w:color w:val="FF0000"/>
            <w:lang w:val="en-US"/>
          </w:rPr>
          <w:t xml:space="preserve"> at XDS </w:t>
        </w:r>
      </w:ins>
      <w:ins w:id="362" w:author="Petnathean Julled" w:date="2021-11-27T06:11:00Z">
        <w:r w:rsidR="002C1A82">
          <w:rPr>
            <w:color w:val="FF0000"/>
            <w:lang w:val="en-US"/>
          </w:rPr>
          <w:t>Consumer</w:t>
        </w:r>
      </w:ins>
      <w:ins w:id="363" w:author="Petnathean Julled" w:date="2021-11-27T06:10:00Z">
        <w:r w:rsidRPr="00271487">
          <w:rPr>
            <w:color w:val="FF0000"/>
            <w:lang w:val="en-US"/>
          </w:rPr>
          <w:t xml:space="preserve"> </w:t>
        </w:r>
        <w:proofErr w:type="spellStart"/>
        <w:r w:rsidRPr="00271487">
          <w:rPr>
            <w:color w:val="FF0000"/>
            <w:lang w:val="en-US"/>
          </w:rPr>
          <w:t>vvv</w:t>
        </w:r>
      </w:ins>
      <w:proofErr w:type="spellEnd"/>
      <w:r w:rsidR="00631A05" w:rsidRPr="004A624A">
        <w:rPr>
          <w:bCs/>
          <w:lang w:val="en-US"/>
        </w:rPr>
        <w:t xml:space="preserve"> </w:t>
      </w:r>
    </w:p>
    <w:p w14:paraId="2720C291" w14:textId="6DAAB292" w:rsidR="00CD4BA8" w:rsidRDefault="00631A05" w:rsidP="003E1AEF">
      <w:pPr>
        <w:pStyle w:val="BodyText"/>
        <w:spacing w:after="0"/>
        <w:rPr>
          <w:ins w:id="364" w:author="Petnathean Julled" w:date="2021-11-27T06:11:00Z"/>
          <w:bCs/>
          <w:lang w:val="en-US"/>
        </w:rPr>
      </w:pPr>
      <w:r w:rsidRPr="004A624A">
        <w:rPr>
          <w:bCs/>
          <w:lang w:val="en-US"/>
        </w:rPr>
        <w:t>providing search operation type and some Metadata attributes value as search keyword via ITI-18 transaction. XDS Document Registry will check if the transaction is ITI-</w:t>
      </w:r>
      <w:r w:rsidRPr="004A624A">
        <w:rPr>
          <w:bCs/>
          <w:lang w:val="en-US"/>
        </w:rPr>
        <w:t xml:space="preserve">18 before performing search operation matching specified search type using provided keyword Metadata attributes value. </w:t>
      </w:r>
    </w:p>
    <w:p w14:paraId="5A133D12" w14:textId="1E5CEBF8" w:rsidR="00CD4BA8" w:rsidRDefault="00CD4BA8" w:rsidP="00CD4BA8">
      <w:pPr>
        <w:pStyle w:val="BodyText"/>
        <w:tabs>
          <w:tab w:val="clear" w:pos="288"/>
          <w:tab w:val="left" w:pos="0"/>
        </w:tabs>
        <w:spacing w:after="0"/>
        <w:ind w:firstLine="360"/>
        <w:rPr>
          <w:ins w:id="365" w:author="Petnathean Julled" w:date="2021-11-27T06:11:00Z"/>
          <w:color w:val="FF0000"/>
          <w:lang w:val="en-US"/>
        </w:rPr>
      </w:pPr>
      <w:proofErr w:type="spellStart"/>
      <w:ins w:id="366" w:author="Petnathean Julled" w:date="2021-11-27T06:11:00Z">
        <w:r w:rsidRPr="00271487">
          <w:rPr>
            <w:color w:val="FF0000"/>
            <w:lang w:val="en-US"/>
          </w:rPr>
          <w:t>vvv</w:t>
        </w:r>
        <w:proofErr w:type="spellEnd"/>
        <w:r w:rsidRPr="00271487">
          <w:rPr>
            <w:color w:val="FF0000"/>
            <w:lang w:val="en-US"/>
          </w:rPr>
          <w:t xml:space="preserve"> </w:t>
        </w:r>
        <w:r>
          <w:rPr>
            <w:color w:val="FF0000"/>
            <w:lang w:val="en-US"/>
          </w:rPr>
          <w:t>Explain search operation in detail</w:t>
        </w:r>
        <w:r w:rsidRPr="00271487">
          <w:rPr>
            <w:color w:val="FF0000"/>
            <w:lang w:val="en-US"/>
          </w:rPr>
          <w:t xml:space="preserve"> </w:t>
        </w:r>
        <w:proofErr w:type="spellStart"/>
        <w:r w:rsidRPr="00271487">
          <w:rPr>
            <w:color w:val="FF0000"/>
            <w:lang w:val="en-US"/>
          </w:rPr>
          <w:t>vvv</w:t>
        </w:r>
        <w:proofErr w:type="spellEnd"/>
      </w:ins>
    </w:p>
    <w:p w14:paraId="6DD557EA" w14:textId="79B53780" w:rsidR="00AB350E" w:rsidRPr="00CD4BA8" w:rsidRDefault="00AB350E">
      <w:pPr>
        <w:pStyle w:val="BodyText"/>
        <w:tabs>
          <w:tab w:val="clear" w:pos="288"/>
          <w:tab w:val="left" w:pos="0"/>
        </w:tabs>
        <w:spacing w:after="0"/>
        <w:ind w:firstLine="360"/>
        <w:rPr>
          <w:ins w:id="367" w:author="Petnathean Julled" w:date="2021-11-27T06:11:00Z"/>
          <w:color w:val="FF0000"/>
          <w:lang w:val="en-US"/>
          <w:rPrChange w:id="368" w:author="Petnathean Julled" w:date="2021-11-27T06:11:00Z">
            <w:rPr>
              <w:ins w:id="369" w:author="Petnathean Julled" w:date="2021-11-27T06:11:00Z"/>
              <w:bCs/>
              <w:lang w:val="en-US"/>
            </w:rPr>
          </w:rPrChange>
        </w:rPr>
        <w:pPrChange w:id="370" w:author="Petnathean Julled" w:date="2021-11-27T06:11:00Z">
          <w:pPr>
            <w:pStyle w:val="BodyText"/>
            <w:spacing w:after="0"/>
          </w:pPr>
        </w:pPrChange>
      </w:pPr>
      <w:ins w:id="371" w:author="Petnathean Julled" w:date="2021-11-27T06:11:00Z">
        <w:r>
          <w:rPr>
            <w:color w:val="FF0000"/>
            <w:lang w:val="en-US"/>
          </w:rPr>
          <w:t>-- Need more clear</w:t>
        </w:r>
      </w:ins>
      <w:ins w:id="372" w:author="Petnathean Julled" w:date="2021-11-27T06:12:00Z">
        <w:r>
          <w:rPr>
            <w:color w:val="FF0000"/>
            <w:lang w:val="en-US"/>
          </w:rPr>
          <w:t xml:space="preserve"> explanation --</w:t>
        </w:r>
      </w:ins>
    </w:p>
    <w:p w14:paraId="34D27C78" w14:textId="0A25AEC3" w:rsidR="00F206F3" w:rsidRDefault="00631A05" w:rsidP="003E1AEF">
      <w:pPr>
        <w:pStyle w:val="BodyText"/>
        <w:spacing w:after="0"/>
        <w:rPr>
          <w:ins w:id="373" w:author="Petnathean Julled" w:date="2021-11-27T06:14:00Z"/>
          <w:bCs/>
          <w:lang w:val="en-US"/>
        </w:rPr>
      </w:pPr>
      <w:r w:rsidRPr="004A624A">
        <w:rPr>
          <w:bCs/>
          <w:lang w:val="en-US"/>
        </w:rPr>
        <w:t xml:space="preserve">The search operation will be performed by consequently call for each registered </w:t>
      </w:r>
      <w:proofErr w:type="spellStart"/>
      <w:r w:rsidR="00165A59">
        <w:rPr>
          <w:bCs/>
          <w:lang w:val="en-US"/>
        </w:rPr>
        <w:t>Smartcontract</w:t>
      </w:r>
      <w:r w:rsidRPr="004A624A">
        <w:rPr>
          <w:bCs/>
          <w:lang w:val="en-US"/>
        </w:rPr>
        <w:t>s</w:t>
      </w:r>
      <w:proofErr w:type="spellEnd"/>
      <w:r w:rsidRPr="004A624A">
        <w:rPr>
          <w:bCs/>
          <w:lang w:val="en-US"/>
        </w:rPr>
        <w:t xml:space="preserve">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p>
    <w:p w14:paraId="62AE222A" w14:textId="4F7BCBC8" w:rsidR="000848A4" w:rsidRPr="000848A4" w:rsidRDefault="000848A4">
      <w:pPr>
        <w:pStyle w:val="BodyText"/>
        <w:tabs>
          <w:tab w:val="clear" w:pos="288"/>
          <w:tab w:val="left" w:pos="0"/>
        </w:tabs>
        <w:spacing w:after="0"/>
        <w:ind w:firstLine="360"/>
        <w:rPr>
          <w:ins w:id="374" w:author="Petnathean Julled" w:date="2021-11-27T06:13:00Z"/>
          <w:color w:val="FF0000"/>
          <w:lang w:val="en-US"/>
          <w:rPrChange w:id="375" w:author="Petnathean Julled" w:date="2021-11-27T06:14:00Z">
            <w:rPr>
              <w:ins w:id="376" w:author="Petnathean Julled" w:date="2021-11-27T06:13:00Z"/>
              <w:bCs/>
              <w:lang w:val="en-US"/>
            </w:rPr>
          </w:rPrChange>
        </w:rPr>
        <w:pPrChange w:id="377" w:author="Petnathean Julled" w:date="2021-11-27T06:14:00Z">
          <w:pPr>
            <w:pStyle w:val="BodyText"/>
            <w:spacing w:after="0"/>
          </w:pPr>
        </w:pPrChange>
      </w:pPr>
      <w:proofErr w:type="spellStart"/>
      <w:ins w:id="378" w:author="Petnathean Julled" w:date="2021-11-27T06:14:00Z">
        <w:r w:rsidRPr="00271487">
          <w:rPr>
            <w:color w:val="FF0000"/>
            <w:lang w:val="en-US"/>
          </w:rPr>
          <w:t>vvv</w:t>
        </w:r>
        <w:proofErr w:type="spellEnd"/>
        <w:r w:rsidRPr="00271487">
          <w:rPr>
            <w:color w:val="FF0000"/>
            <w:lang w:val="en-US"/>
          </w:rPr>
          <w:t xml:space="preserve"> </w:t>
        </w:r>
      </w:ins>
      <w:proofErr w:type="spellStart"/>
      <w:ins w:id="379" w:author="Petnathean Julled" w:date="2021-11-27T06:19:00Z">
        <w:r w:rsidR="00EB6556">
          <w:rPr>
            <w:color w:val="FF0000"/>
            <w:lang w:val="en-US"/>
          </w:rPr>
          <w:t>Implementat</w:t>
        </w:r>
        <w:proofErr w:type="spellEnd"/>
        <w:r w:rsidR="00EB6556">
          <w:rPr>
            <w:color w:val="FF0000"/>
            <w:lang w:val="en-US"/>
          </w:rPr>
          <w:t xml:space="preserve"> UI for XDS Consumer</w:t>
        </w:r>
      </w:ins>
      <w:ins w:id="380" w:author="Petnathean Julled" w:date="2021-11-27T06:14:00Z">
        <w:r w:rsidRPr="00271487">
          <w:rPr>
            <w:color w:val="FF0000"/>
            <w:lang w:val="en-US"/>
          </w:rPr>
          <w:t xml:space="preserve"> </w:t>
        </w:r>
        <w:proofErr w:type="spellStart"/>
        <w:r w:rsidRPr="00271487">
          <w:rPr>
            <w:color w:val="FF0000"/>
            <w:lang w:val="en-US"/>
          </w:rPr>
          <w:t>vvv</w:t>
        </w:r>
      </w:ins>
      <w:proofErr w:type="spellEnd"/>
    </w:p>
    <w:p w14:paraId="6425EB91" w14:textId="3B126046" w:rsidR="00E97BAB" w:rsidRDefault="00631A05" w:rsidP="003E1AEF">
      <w:pPr>
        <w:pStyle w:val="BodyText"/>
        <w:spacing w:after="0"/>
        <w:rPr>
          <w:ins w:id="381" w:author="Petnathean Julled" w:date="2021-11-27T06:20:00Z"/>
          <w:bCs/>
          <w:lang w:val="en-US"/>
        </w:rPr>
      </w:pPr>
      <w:moveFromRangeStart w:id="382" w:author="Petnathean Julled" w:date="2021-11-27T06:14:00Z" w:name="move88886079"/>
      <w:moveFrom w:id="383" w:author="Petnathean Julled" w:date="2021-11-27T06:14:00Z">
        <w:r w:rsidRPr="004A624A" w:rsidDel="00F206F3">
          <w:rPr>
            <w:bCs/>
            <w:lang w:val="en-US"/>
          </w:rPr>
          <w:t xml:space="preserve">Following IHE XDS Profile, XDS Document Consumer actor is where the user specifies search keyword values of Metadata attributes for the system to query for matching document exist within XDS Affinity Domain. </w:t>
        </w:r>
      </w:moveFrom>
      <w:moveFromRangeEnd w:id="382"/>
      <w:r w:rsidRPr="004A624A">
        <w:rPr>
          <w:bCs/>
          <w:lang w:val="en-US"/>
        </w:rPr>
        <w:t xml:space="preserve">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p>
    <w:p w14:paraId="4B042450" w14:textId="20273188" w:rsidR="00E97BAB" w:rsidRPr="00E97BAB" w:rsidRDefault="00E97BAB">
      <w:pPr>
        <w:pStyle w:val="BodyText"/>
        <w:tabs>
          <w:tab w:val="clear" w:pos="288"/>
          <w:tab w:val="left" w:pos="0"/>
        </w:tabs>
        <w:spacing w:after="0"/>
        <w:ind w:firstLine="360"/>
        <w:rPr>
          <w:ins w:id="384" w:author="Petnathean Julled" w:date="2021-11-27T06:20:00Z"/>
          <w:color w:val="FF0000"/>
          <w:lang w:val="en-US"/>
          <w:rPrChange w:id="385" w:author="Petnathean Julled" w:date="2021-11-27T06:20:00Z">
            <w:rPr>
              <w:ins w:id="386" w:author="Petnathean Julled" w:date="2021-11-27T06:20:00Z"/>
              <w:bCs/>
              <w:lang w:val="en-US"/>
            </w:rPr>
          </w:rPrChange>
        </w:rPr>
        <w:pPrChange w:id="387" w:author="Petnathean Julled" w:date="2021-11-27T06:20:00Z">
          <w:pPr>
            <w:pStyle w:val="BodyText"/>
            <w:spacing w:after="0"/>
          </w:pPr>
        </w:pPrChange>
      </w:pPr>
      <w:proofErr w:type="spellStart"/>
      <w:ins w:id="388" w:author="Petnathean Julled" w:date="2021-11-27T06:20:00Z">
        <w:r w:rsidRPr="00271487">
          <w:rPr>
            <w:color w:val="FF0000"/>
            <w:lang w:val="en-US"/>
          </w:rPr>
          <w:t>vvv</w:t>
        </w:r>
        <w:proofErr w:type="spellEnd"/>
        <w:r w:rsidRPr="00271487">
          <w:rPr>
            <w:color w:val="FF0000"/>
            <w:lang w:val="en-US"/>
          </w:rPr>
          <w:t xml:space="preserve"> </w:t>
        </w:r>
        <w:r>
          <w:rPr>
            <w:color w:val="FF0000"/>
            <w:lang w:val="en-US"/>
          </w:rPr>
          <w:t>How XDS Consumer UI Work</w:t>
        </w:r>
        <w:r w:rsidRPr="00271487">
          <w:rPr>
            <w:color w:val="FF0000"/>
            <w:lang w:val="en-US"/>
          </w:rPr>
          <w:t xml:space="preserve"> </w:t>
        </w:r>
        <w:proofErr w:type="spellStart"/>
        <w:r w:rsidRPr="00271487">
          <w:rPr>
            <w:color w:val="FF0000"/>
            <w:lang w:val="en-US"/>
          </w:rPr>
          <w:t>vvv</w:t>
        </w:r>
        <w:proofErr w:type="spellEnd"/>
      </w:ins>
    </w:p>
    <w:p w14:paraId="25C3B345" w14:textId="66388411" w:rsidR="00301AE9" w:rsidRDefault="00631A05" w:rsidP="003E1AEF">
      <w:pPr>
        <w:pStyle w:val="BodyText"/>
        <w:spacing w:after="0"/>
        <w:rPr>
          <w:ins w:id="389" w:author="Petnathean Julled" w:date="2021-11-27T06:21:00Z"/>
          <w:bCs/>
          <w:lang w:val="en-US"/>
        </w:rPr>
      </w:pPr>
      <w:r w:rsidRPr="004A624A">
        <w:rPr>
          <w:bCs/>
          <w:lang w:val="en-US"/>
        </w:rPr>
        <w:t>The command-line interface of XDS Document Consumer begins with prompt the user to input registry query types or choose to quit the program. The user will need to specify digit numbers corresponding to the choice. Then, the user will be prompt</w:t>
      </w:r>
      <w:r w:rsidR="00AE0389" w:rsidRPr="004A624A">
        <w:rPr>
          <w:bCs/>
          <w:lang w:val="en-US"/>
        </w:rPr>
        <w:t>ed</w:t>
      </w:r>
      <w:r w:rsidRPr="004A624A">
        <w:rPr>
          <w:bCs/>
          <w:lang w:val="en-US"/>
        </w:rPr>
        <w:t xml:space="preserve"> to input essential metadata attributes required for the query type (i.e., </w:t>
      </w:r>
      <w:proofErr w:type="spellStart"/>
      <w:r w:rsidRPr="004A624A">
        <w:rPr>
          <w:bCs/>
          <w:lang w:val="en-US"/>
        </w:rPr>
        <w:t>FindDocuments</w:t>
      </w:r>
      <w:proofErr w:type="spellEnd"/>
      <w:r w:rsidRPr="004A624A">
        <w:rPr>
          <w:bCs/>
          <w:lang w:val="en-US"/>
        </w:rPr>
        <w:t xml:space="preserve"> will require attributes included </w:t>
      </w:r>
      <w:proofErr w:type="spellStart"/>
      <w:r w:rsidRPr="004A624A">
        <w:rPr>
          <w:bCs/>
          <w:lang w:val="en-US"/>
        </w:rPr>
        <w:t>DocumentEntryPatientId</w:t>
      </w:r>
      <w:proofErr w:type="spellEnd"/>
      <w:r w:rsidRPr="004A624A">
        <w:rPr>
          <w:bCs/>
          <w:lang w:val="en-US"/>
        </w:rPr>
        <w:t xml:space="preserve"> and </w:t>
      </w:r>
      <w:proofErr w:type="spellStart"/>
      <w:r w:rsidRPr="004A624A">
        <w:rPr>
          <w:bCs/>
          <w:lang w:val="en-US"/>
        </w:rPr>
        <w:t>DocumentEntryStatus</w:t>
      </w:r>
      <w:proofErr w:type="spellEnd"/>
      <w:r w:rsidRPr="004A624A">
        <w:rPr>
          <w:bCs/>
          <w:lang w:val="en-US"/>
        </w:rPr>
        <w:t xml:space="preserve">) before prompt to input other metadata attributes as optional depending on the information the user known. When there are no more metadata attribute values to add, the user can choose to start a query for the document. </w:t>
      </w:r>
    </w:p>
    <w:p w14:paraId="080BCCE8" w14:textId="020D1FFC" w:rsidR="00301AE9" w:rsidRDefault="00301AE9" w:rsidP="003E1AEF">
      <w:pPr>
        <w:pStyle w:val="BodyText"/>
        <w:spacing w:after="0"/>
        <w:rPr>
          <w:ins w:id="390" w:author="Petnathean Julled" w:date="2021-11-27T06:22:00Z"/>
          <w:bCs/>
          <w:lang w:val="en-US"/>
        </w:rPr>
      </w:pPr>
      <w:proofErr w:type="spellStart"/>
      <w:ins w:id="391" w:author="Petnathean Julled" w:date="2021-11-27T06:22:00Z">
        <w:r w:rsidRPr="00271487">
          <w:rPr>
            <w:color w:val="FF0000"/>
            <w:lang w:val="en-US"/>
          </w:rPr>
          <w:t>vvv</w:t>
        </w:r>
        <w:proofErr w:type="spellEnd"/>
        <w:r w:rsidRPr="00271487">
          <w:rPr>
            <w:color w:val="FF0000"/>
            <w:lang w:val="en-US"/>
          </w:rPr>
          <w:t xml:space="preserve"> </w:t>
        </w:r>
        <w:proofErr w:type="spellStart"/>
        <w:r>
          <w:rPr>
            <w:color w:val="FF0000"/>
            <w:lang w:val="en-US"/>
          </w:rPr>
          <w:t>Implementat</w:t>
        </w:r>
        <w:proofErr w:type="spellEnd"/>
        <w:r>
          <w:rPr>
            <w:color w:val="FF0000"/>
            <w:lang w:val="en-US"/>
          </w:rPr>
          <w:t xml:space="preserve"> UI for XDS Consumer (Continue)</w:t>
        </w:r>
        <w:r w:rsidRPr="00271487">
          <w:rPr>
            <w:color w:val="FF0000"/>
            <w:lang w:val="en-US"/>
          </w:rPr>
          <w:t xml:space="preserve"> </w:t>
        </w:r>
        <w:proofErr w:type="spellStart"/>
        <w:r w:rsidRPr="00271487">
          <w:rPr>
            <w:color w:val="FF0000"/>
            <w:lang w:val="en-US"/>
          </w:rPr>
          <w:t>vvv</w:t>
        </w:r>
        <w:proofErr w:type="spellEnd"/>
        <w:r w:rsidRPr="004A624A">
          <w:rPr>
            <w:bCs/>
            <w:lang w:val="en-US"/>
          </w:rPr>
          <w:t xml:space="preserve"> </w:t>
        </w:r>
      </w:ins>
    </w:p>
    <w:p w14:paraId="08C3C7D1" w14:textId="44A067CB" w:rsidR="00644E56" w:rsidRDefault="00631A05" w:rsidP="003E1AEF">
      <w:pPr>
        <w:pStyle w:val="BodyText"/>
        <w:spacing w:after="0"/>
        <w:rPr>
          <w:ins w:id="392" w:author="Petnathean Julled" w:date="2021-11-27T06:23:00Z"/>
          <w:rFonts w:cstheme="minorBidi"/>
          <w:bCs/>
          <w:szCs w:val="25"/>
          <w:lang w:val="en-US" w:bidi="th-TH"/>
        </w:rPr>
      </w:pPr>
      <w:r w:rsidRPr="004A624A">
        <w:rPr>
          <w:bCs/>
          <w:lang w:val="en-US"/>
        </w:rPr>
        <w:t>The XDS Document Consumer Actor program will then accept the input and assort it into the ITI-18 transaction before sending it to XDS Document Registry Actor.</w:t>
      </w:r>
      <w:r w:rsidR="008B75AE" w:rsidRPr="004A624A">
        <w:rPr>
          <w:rFonts w:cstheme="minorBidi"/>
          <w:bCs/>
          <w:szCs w:val="25"/>
          <w:cs/>
          <w:lang w:val="en-US" w:bidi="th-TH"/>
        </w:rPr>
        <w:t xml:space="preserve"> </w:t>
      </w:r>
      <w:r w:rsidR="008B75AE" w:rsidRPr="004A624A">
        <w:rPr>
          <w:rFonts w:cstheme="minorBidi"/>
          <w:bCs/>
          <w:szCs w:val="25"/>
          <w:lang w:val="en-US" w:bidi="th-TH"/>
        </w:rPr>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r w:rsidR="00644E56" w:rsidRPr="004A624A">
        <w:rPr>
          <w:rFonts w:cstheme="minorBidi"/>
          <w:bCs/>
          <w:szCs w:val="25"/>
          <w:lang w:val="en-US" w:bidi="th-TH"/>
        </w:rPr>
        <w:t xml:space="preserve"> </w:t>
      </w:r>
    </w:p>
    <w:p w14:paraId="58BABCF2" w14:textId="4D0136CE" w:rsidR="00792E1A" w:rsidRDefault="00792E1A" w:rsidP="003E1AEF">
      <w:pPr>
        <w:pStyle w:val="BodyText"/>
        <w:spacing w:after="0"/>
        <w:rPr>
          <w:ins w:id="393" w:author="Petnathean Julled" w:date="2021-11-27T06:24:00Z"/>
          <w:color w:val="FF0000"/>
          <w:lang w:val="en-US"/>
        </w:rPr>
      </w:pPr>
      <w:proofErr w:type="spellStart"/>
      <w:ins w:id="394" w:author="Petnathean Julled" w:date="2021-11-27T06:23:00Z">
        <w:r w:rsidRPr="00271487">
          <w:rPr>
            <w:color w:val="FF0000"/>
            <w:lang w:val="en-US"/>
          </w:rPr>
          <w:t>vvv</w:t>
        </w:r>
        <w:proofErr w:type="spellEnd"/>
        <w:r w:rsidRPr="00271487">
          <w:rPr>
            <w:color w:val="FF0000"/>
            <w:lang w:val="en-US"/>
          </w:rPr>
          <w:t xml:space="preserve"> </w:t>
        </w:r>
        <w:r>
          <w:rPr>
            <w:color w:val="FF0000"/>
            <w:lang w:val="en-US"/>
          </w:rPr>
          <w:t>XDS Registry (Conti</w:t>
        </w:r>
      </w:ins>
      <w:ins w:id="395" w:author="Petnathean Julled" w:date="2021-11-27T06:24:00Z">
        <w:r>
          <w:rPr>
            <w:color w:val="FF0000"/>
            <w:lang w:val="en-US"/>
          </w:rPr>
          <w:t>nue</w:t>
        </w:r>
      </w:ins>
      <w:ins w:id="396" w:author="Petnathean Julled" w:date="2021-11-27T06:23:00Z">
        <w:r>
          <w:rPr>
            <w:color w:val="FF0000"/>
            <w:lang w:val="en-US"/>
          </w:rPr>
          <w:t>)</w:t>
        </w:r>
        <w:r w:rsidRPr="00271487">
          <w:rPr>
            <w:color w:val="FF0000"/>
            <w:lang w:val="en-US"/>
          </w:rPr>
          <w:t xml:space="preserve"> </w:t>
        </w:r>
        <w:proofErr w:type="spellStart"/>
        <w:r w:rsidRPr="00271487">
          <w:rPr>
            <w:color w:val="FF0000"/>
            <w:lang w:val="en-US"/>
          </w:rPr>
          <w:t>vvv</w:t>
        </w:r>
      </w:ins>
      <w:proofErr w:type="spellEnd"/>
    </w:p>
    <w:p w14:paraId="42A05088" w14:textId="002DB276" w:rsidR="005242A1" w:rsidRPr="004A624A" w:rsidRDefault="005242A1" w:rsidP="003E1AEF">
      <w:pPr>
        <w:pStyle w:val="BodyText"/>
        <w:spacing w:after="0"/>
        <w:rPr>
          <w:rFonts w:cstheme="minorBidi"/>
          <w:bCs/>
          <w:szCs w:val="25"/>
          <w:lang w:val="en-US" w:bidi="th-TH"/>
        </w:rPr>
      </w:pPr>
      <w:proofErr w:type="spellStart"/>
      <w:ins w:id="397" w:author="Petnathean Julled" w:date="2021-11-27T06:24:00Z">
        <w:r w:rsidRPr="00271487">
          <w:rPr>
            <w:color w:val="FF0000"/>
            <w:lang w:val="en-US"/>
          </w:rPr>
          <w:t>vvv</w:t>
        </w:r>
        <w:proofErr w:type="spellEnd"/>
        <w:r w:rsidRPr="00271487">
          <w:rPr>
            <w:color w:val="FF0000"/>
            <w:lang w:val="en-US"/>
          </w:rPr>
          <w:t xml:space="preserve"> </w:t>
        </w:r>
        <w:r>
          <w:rPr>
            <w:color w:val="FF0000"/>
            <w:lang w:val="en-US"/>
          </w:rPr>
          <w:t>Design requirement for XDS Registry</w:t>
        </w:r>
        <w:r w:rsidRPr="00271487">
          <w:rPr>
            <w:color w:val="FF0000"/>
            <w:lang w:val="en-US"/>
          </w:rPr>
          <w:t xml:space="preserve"> </w:t>
        </w:r>
        <w:proofErr w:type="spellStart"/>
        <w:r w:rsidRPr="00271487">
          <w:rPr>
            <w:color w:val="FF0000"/>
            <w:lang w:val="en-US"/>
          </w:rPr>
          <w:t>vvv</w:t>
        </w:r>
      </w:ins>
      <w:proofErr w:type="spellEnd"/>
    </w:p>
    <w:p w14:paraId="17C1475B" w14:textId="77777777" w:rsidR="003A356B" w:rsidRDefault="00644E56" w:rsidP="00710B9C">
      <w:pPr>
        <w:pStyle w:val="BodyText"/>
        <w:spacing w:after="0"/>
        <w:rPr>
          <w:ins w:id="398" w:author="Petnathean Julled" w:date="2021-11-27T06:25:00Z"/>
          <w:rFonts w:cstheme="minorBidi"/>
          <w:bCs/>
          <w:szCs w:val="25"/>
          <w:lang w:val="en-US" w:bidi="th-TH"/>
        </w:rPr>
      </w:pPr>
      <w:r w:rsidRPr="004A624A">
        <w:rPr>
          <w:rFonts w:cstheme="minorBidi"/>
          <w:bCs/>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399"/>
      <w:r w:rsidRPr="004A624A">
        <w:rPr>
          <w:rFonts w:cstheme="minorBidi"/>
          <w:bCs/>
          <w:szCs w:val="25"/>
          <w:highlight w:val="yellow"/>
          <w:lang w:val="en-US" w:bidi="th-TH"/>
        </w:rPr>
        <w:t>middle</w:t>
      </w:r>
      <w:r w:rsidR="00B13259" w:rsidRPr="004A624A">
        <w:rPr>
          <w:rFonts w:cstheme="minorBidi"/>
          <w:bCs/>
          <w:szCs w:val="25"/>
          <w:highlight w:val="yellow"/>
          <w:lang w:val="en-US" w:bidi="th-TH"/>
        </w:rPr>
        <w:t>ware</w:t>
      </w:r>
      <w:commentRangeEnd w:id="399"/>
      <w:r w:rsidR="00B13259" w:rsidRPr="004A624A">
        <w:rPr>
          <w:rStyle w:val="CommentReference"/>
          <w:spacing w:val="0"/>
          <w:lang w:val="en-US" w:eastAsia="en-US"/>
        </w:rPr>
        <w:commentReference w:id="399"/>
      </w:r>
      <w:r w:rsidRPr="004A624A">
        <w:rPr>
          <w:rFonts w:cstheme="minorBidi"/>
          <w:bCs/>
          <w:szCs w:val="25"/>
          <w:lang w:val="en-US" w:bidi="th-TH"/>
        </w:rPr>
        <w:t xml:space="preserve"> between the local XDS system and the Blockchain ledger. The Actor will wait until receiving the XML message transaction and react differently to ITI-42 and ITI-18 transactions.</w:t>
      </w:r>
    </w:p>
    <w:p w14:paraId="1B393CA4" w14:textId="4D871AB9" w:rsidR="003A356B" w:rsidRDefault="003A356B" w:rsidP="00710B9C">
      <w:pPr>
        <w:pStyle w:val="BodyText"/>
        <w:spacing w:after="0"/>
        <w:rPr>
          <w:ins w:id="400" w:author="Petnathean Julled" w:date="2021-11-27T06:25:00Z"/>
          <w:rFonts w:cstheme="minorBidi"/>
          <w:bCs/>
          <w:szCs w:val="25"/>
          <w:lang w:val="en-US" w:bidi="th-TH"/>
        </w:rPr>
      </w:pPr>
      <w:proofErr w:type="spellStart"/>
      <w:ins w:id="401" w:author="Petnathean Julled" w:date="2021-11-27T06:25:00Z">
        <w:r w:rsidRPr="00271487">
          <w:rPr>
            <w:color w:val="FF0000"/>
            <w:lang w:val="en-US"/>
          </w:rPr>
          <w:t>vvv</w:t>
        </w:r>
        <w:proofErr w:type="spellEnd"/>
        <w:r w:rsidRPr="00271487">
          <w:rPr>
            <w:color w:val="FF0000"/>
            <w:lang w:val="en-US"/>
          </w:rPr>
          <w:t xml:space="preserve"> </w:t>
        </w:r>
      </w:ins>
      <w:ins w:id="402" w:author="Petnathean Julled" w:date="2021-11-27T06:26:00Z">
        <w:r>
          <w:rPr>
            <w:color w:val="FF0000"/>
            <w:lang w:val="en-US"/>
          </w:rPr>
          <w:t>(Partial) implement for XDS Registry</w:t>
        </w:r>
      </w:ins>
      <w:ins w:id="403" w:author="Petnathean Julled" w:date="2021-11-27T06:25:00Z">
        <w:r w:rsidRPr="00271487">
          <w:rPr>
            <w:color w:val="FF0000"/>
            <w:lang w:val="en-US"/>
          </w:rPr>
          <w:t xml:space="preserve"> </w:t>
        </w:r>
        <w:proofErr w:type="spellStart"/>
        <w:r w:rsidRPr="00271487">
          <w:rPr>
            <w:color w:val="FF0000"/>
            <w:lang w:val="en-US"/>
          </w:rPr>
          <w:t>vvv</w:t>
        </w:r>
      </w:ins>
      <w:proofErr w:type="spellEnd"/>
      <w:r w:rsidR="00644E56" w:rsidRPr="004A624A">
        <w:rPr>
          <w:rFonts w:cstheme="minorBidi"/>
          <w:bCs/>
          <w:szCs w:val="25"/>
          <w:lang w:val="en-US" w:bidi="th-TH"/>
        </w:rPr>
        <w:t xml:space="preserve"> </w:t>
      </w:r>
    </w:p>
    <w:p w14:paraId="296059F4" w14:textId="3F6C0BE4" w:rsidR="003E1AEF" w:rsidRDefault="00644E56" w:rsidP="00710B9C">
      <w:pPr>
        <w:pStyle w:val="BodyText"/>
        <w:spacing w:after="0"/>
        <w:rPr>
          <w:ins w:id="404" w:author="Petnathean Julled" w:date="2021-11-27T06:26:00Z"/>
          <w:rFonts w:cstheme="minorBidi"/>
          <w:bCs/>
          <w:szCs w:val="25"/>
          <w:lang w:val="en-US" w:bidi="th-TH"/>
        </w:rPr>
      </w:pPr>
      <w:r w:rsidRPr="004A624A">
        <w:rPr>
          <w:rFonts w:cstheme="minorBidi"/>
          <w:bCs/>
          <w:szCs w:val="25"/>
          <w:lang w:val="en-US" w:bidi="th-TH"/>
        </w:rPr>
        <w:t xml:space="preserve">Unlike the XDS Document Repository Actor and XDS Document Consumer Actor, the XDS Document Registry was made to act as the medium between the native system and the Blockchain </w:t>
      </w:r>
      <w:proofErr w:type="spellStart"/>
      <w:r w:rsidR="00165A59">
        <w:rPr>
          <w:rFonts w:cstheme="minorBidi"/>
          <w:bCs/>
          <w:szCs w:val="25"/>
          <w:lang w:val="en-US" w:bidi="th-TH"/>
        </w:rPr>
        <w:t>Smartcontract</w:t>
      </w:r>
      <w:proofErr w:type="spellEnd"/>
      <w:r w:rsidRPr="004A624A">
        <w:rPr>
          <w:rFonts w:cstheme="minorBidi"/>
          <w:bCs/>
          <w:szCs w:val="25"/>
          <w:lang w:val="en-US" w:bidi="th-TH"/>
        </w:rPr>
        <w: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t>
      </w:r>
      <w:r w:rsidR="001A2F63" w:rsidRPr="004A624A">
        <w:rPr>
          <w:rFonts w:cstheme="minorBidi"/>
          <w:bCs/>
          <w:szCs w:val="25"/>
          <w:lang w:val="en-US" w:bidi="th-TH"/>
        </w:rPr>
        <w:t>S</w:t>
      </w:r>
      <w:r w:rsidRPr="004A624A">
        <w:rPr>
          <w:rFonts w:cstheme="minorBidi"/>
          <w:bCs/>
          <w:szCs w:val="25"/>
          <w:lang w:val="en-US" w:bidi="th-TH"/>
        </w:rPr>
        <w:t xml:space="preserve">cript native program part and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part. For this implementation, the XDS </w:t>
      </w:r>
      <w:r w:rsidRPr="004A624A">
        <w:rPr>
          <w:rFonts w:cstheme="minorBidi"/>
          <w:bCs/>
          <w:szCs w:val="25"/>
          <w:lang w:val="en-US" w:bidi="th-TH"/>
        </w:rPr>
        <w:lastRenderedPageBreak/>
        <w:t xml:space="preserve">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compatible format.</w:t>
      </w:r>
      <w:r w:rsidR="003E1AEF" w:rsidRPr="004A624A">
        <w:rPr>
          <w:rFonts w:cstheme="minorBidi"/>
          <w:bCs/>
          <w:szCs w:val="25"/>
          <w:cs/>
          <w:lang w:val="en-US" w:bidi="th-TH"/>
        </w:rPr>
        <w:t xml:space="preserve"> </w:t>
      </w:r>
    </w:p>
    <w:p w14:paraId="5F3FDAFC" w14:textId="441F8038" w:rsidR="00C84557" w:rsidRDefault="0054370F" w:rsidP="00710B9C">
      <w:pPr>
        <w:pStyle w:val="BodyText"/>
        <w:spacing w:after="0"/>
        <w:rPr>
          <w:ins w:id="405" w:author="Petnathean Julled" w:date="2021-11-27T06:27:00Z"/>
          <w:color w:val="FF0000"/>
          <w:lang w:val="en-US"/>
        </w:rPr>
      </w:pPr>
      <w:proofErr w:type="spellStart"/>
      <w:ins w:id="406" w:author="Petnathean Julled" w:date="2021-11-27T06:26:00Z">
        <w:r w:rsidRPr="00271487">
          <w:rPr>
            <w:color w:val="FF0000"/>
            <w:lang w:val="en-US"/>
          </w:rPr>
          <w:t>vvv</w:t>
        </w:r>
        <w:proofErr w:type="spellEnd"/>
        <w:r w:rsidRPr="00271487">
          <w:rPr>
            <w:color w:val="FF0000"/>
            <w:lang w:val="en-US"/>
          </w:rPr>
          <w:t xml:space="preserve"> </w:t>
        </w:r>
      </w:ins>
      <w:ins w:id="407" w:author="Petnathean Julled" w:date="2021-11-27T06:27:00Z">
        <w:r>
          <w:rPr>
            <w:color w:val="FF0000"/>
            <w:lang w:val="en-US"/>
          </w:rPr>
          <w:t xml:space="preserve">How </w:t>
        </w:r>
        <w:proofErr w:type="spellStart"/>
        <w:r>
          <w:rPr>
            <w:color w:val="FF0000"/>
            <w:lang w:val="en-US"/>
          </w:rPr>
          <w:t>Smartcontract</w:t>
        </w:r>
        <w:proofErr w:type="spellEnd"/>
        <w:r>
          <w:rPr>
            <w:color w:val="FF0000"/>
            <w:lang w:val="en-US"/>
          </w:rPr>
          <w:t xml:space="preserve"> made for XDS Registry</w:t>
        </w:r>
      </w:ins>
      <w:ins w:id="408" w:author="Petnathean Julled" w:date="2021-11-27T06:26:00Z">
        <w:r w:rsidRPr="00271487">
          <w:rPr>
            <w:color w:val="FF0000"/>
            <w:lang w:val="en-US"/>
          </w:rPr>
          <w:t xml:space="preserve"> </w:t>
        </w:r>
        <w:proofErr w:type="spellStart"/>
        <w:r w:rsidRPr="00271487">
          <w:rPr>
            <w:color w:val="FF0000"/>
            <w:lang w:val="en-US"/>
          </w:rPr>
          <w:t>vvv</w:t>
        </w:r>
      </w:ins>
      <w:proofErr w:type="spellEnd"/>
    </w:p>
    <w:p w14:paraId="6CBC4918" w14:textId="65A02276" w:rsidR="00C84557" w:rsidRPr="00C84557" w:rsidRDefault="00C84557" w:rsidP="00710B9C">
      <w:pPr>
        <w:pStyle w:val="BodyText"/>
        <w:spacing w:after="0"/>
        <w:rPr>
          <w:color w:val="FF0000"/>
          <w:lang w:val="en-US"/>
          <w:rPrChange w:id="409" w:author="Petnathean Julled" w:date="2021-11-27T06:27:00Z">
            <w:rPr>
              <w:rFonts w:cstheme="minorBidi"/>
              <w:bCs/>
              <w:szCs w:val="25"/>
              <w:lang w:val="en-US" w:bidi="th-TH"/>
            </w:rPr>
          </w:rPrChange>
        </w:rPr>
      </w:pPr>
      <w:ins w:id="410" w:author="Petnathean Julled" w:date="2021-11-27T06:27:00Z">
        <w:r>
          <w:rPr>
            <w:color w:val="FF0000"/>
            <w:lang w:val="en-US"/>
          </w:rPr>
          <w:t xml:space="preserve">(Maybe move to or move from </w:t>
        </w:r>
        <w:proofErr w:type="spellStart"/>
        <w:r>
          <w:rPr>
            <w:color w:val="FF0000"/>
            <w:lang w:val="en-US"/>
          </w:rPr>
          <w:t>Smartcontract</w:t>
        </w:r>
        <w:proofErr w:type="spellEnd"/>
        <w:r>
          <w:rPr>
            <w:color w:val="FF0000"/>
            <w:lang w:val="en-US"/>
          </w:rPr>
          <w:t xml:space="preserve"> section)</w:t>
        </w:r>
      </w:ins>
    </w:p>
    <w:p w14:paraId="05FBA6B1" w14:textId="5B76068F" w:rsidR="00990EC5" w:rsidRDefault="00F75BDF" w:rsidP="00710B9C">
      <w:pPr>
        <w:pStyle w:val="BodyText"/>
        <w:spacing w:after="0"/>
        <w:rPr>
          <w:ins w:id="411" w:author="Petnathean Julled" w:date="2021-11-27T06:28:00Z"/>
          <w:rFonts w:cstheme="minorBidi"/>
          <w:bCs/>
          <w:szCs w:val="25"/>
          <w:lang w:val="en-US" w:bidi="th-TH"/>
        </w:rPr>
      </w:pPr>
      <w:r w:rsidRPr="004A624A">
        <w:rPr>
          <w:rFonts w:cstheme="minorBidi"/>
          <w:bCs/>
          <w:szCs w:val="25"/>
          <w:lang w:val="en-US" w:bidi="th-TH"/>
        </w:rPr>
        <w:t xml:space="preserve">In the implementation,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was designed to store string values and will return the stored value when called by the corresponding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function. The prepared JSON must be converted into a string variable before entering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This is due to the limit of the Ethereum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the length of the variable could produce an error if there isn't enough gas available. That means, we need to increase the limit amount of gas for executing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design, XDS Document Registry actors can keep Metadata attributes of each document by storing them as JSON string variable inside Blockchain using one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per document. At the same time, the actor can perform search operation by sequentially call upon each published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one-by-one until the result was found or until the last in the case which no matching result. It must be noted that publishing of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always requires gas to execute the task while calling for the variable value stored in the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is not consuming any Blockchain resource. It must be noted that at the beginning of the XDS Blockchain network, the base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must be initially deployed into the Blockchain to allow further registration of health documents for the rest of the Blockchain ledger.</w:t>
      </w:r>
      <w:r w:rsidR="00990EC5" w:rsidRPr="004A624A">
        <w:rPr>
          <w:rFonts w:cstheme="minorBidi"/>
          <w:bCs/>
          <w:szCs w:val="25"/>
          <w:lang w:val="en-US" w:bidi="th-TH"/>
        </w:rPr>
        <w:t xml:space="preserve"> </w:t>
      </w:r>
    </w:p>
    <w:p w14:paraId="74E67784" w14:textId="5C7A61A1" w:rsidR="0094354F" w:rsidRPr="004A624A" w:rsidRDefault="0094354F" w:rsidP="00710B9C">
      <w:pPr>
        <w:pStyle w:val="BodyText"/>
        <w:spacing w:after="0"/>
        <w:rPr>
          <w:rFonts w:cstheme="minorBidi"/>
          <w:bCs/>
          <w:szCs w:val="25"/>
          <w:lang w:val="en-US" w:bidi="th-TH"/>
        </w:rPr>
      </w:pPr>
      <w:proofErr w:type="spellStart"/>
      <w:ins w:id="412" w:author="Petnathean Julled" w:date="2021-11-27T06:28:00Z">
        <w:r w:rsidRPr="00271487">
          <w:rPr>
            <w:color w:val="FF0000"/>
            <w:lang w:val="en-US"/>
          </w:rPr>
          <w:t>vvv</w:t>
        </w:r>
        <w:proofErr w:type="spellEnd"/>
        <w:r w:rsidRPr="00271487">
          <w:rPr>
            <w:color w:val="FF0000"/>
            <w:lang w:val="en-US"/>
          </w:rPr>
          <w:t xml:space="preserve"> </w:t>
        </w:r>
        <w:r>
          <w:rPr>
            <w:color w:val="FF0000"/>
            <w:lang w:val="en-US"/>
          </w:rPr>
          <w:t>How XDS Registry han</w:t>
        </w:r>
      </w:ins>
      <w:ins w:id="413" w:author="Petnathean Julled" w:date="2021-11-27T06:29:00Z">
        <w:r w:rsidR="00576434">
          <w:rPr>
            <w:color w:val="FF0000"/>
            <w:lang w:val="en-US"/>
          </w:rPr>
          <w:t>d</w:t>
        </w:r>
      </w:ins>
      <w:ins w:id="414" w:author="Petnathean Julled" w:date="2021-11-27T06:28:00Z">
        <w:r>
          <w:rPr>
            <w:color w:val="FF0000"/>
            <w:lang w:val="en-US"/>
          </w:rPr>
          <w:t>le ITI-18</w:t>
        </w:r>
        <w:r w:rsidRPr="00271487">
          <w:rPr>
            <w:color w:val="FF0000"/>
            <w:lang w:val="en-US"/>
          </w:rPr>
          <w:t xml:space="preserve"> </w:t>
        </w:r>
        <w:proofErr w:type="spellStart"/>
        <w:r w:rsidRPr="00271487">
          <w:rPr>
            <w:color w:val="FF0000"/>
            <w:lang w:val="en-US"/>
          </w:rPr>
          <w:t>vvv</w:t>
        </w:r>
      </w:ins>
      <w:proofErr w:type="spellEnd"/>
    </w:p>
    <w:p w14:paraId="3816BC9A" w14:textId="692A9899" w:rsidR="003A3ED8" w:rsidRDefault="00990EC5" w:rsidP="00710B9C">
      <w:pPr>
        <w:pStyle w:val="BodyText"/>
        <w:spacing w:after="0"/>
        <w:rPr>
          <w:ins w:id="415" w:author="Petnathean Julled" w:date="2021-11-27T06:30:00Z"/>
          <w:rFonts w:cstheme="minorBidi"/>
          <w:bCs/>
          <w:szCs w:val="25"/>
          <w:lang w:val="en-US" w:bidi="th-TH"/>
        </w:rPr>
      </w:pPr>
      <w:r w:rsidRPr="004A624A">
        <w:rPr>
          <w:rFonts w:cstheme="minorBidi"/>
          <w:bCs/>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4A624A">
        <w:rPr>
          <w:rFonts w:cstheme="minorBidi"/>
          <w:bCs/>
          <w:szCs w:val="25"/>
          <w:lang w:val="en-US" w:bidi="th-TH"/>
        </w:rPr>
        <w:t>QueryResponse</w:t>
      </w:r>
      <w:proofErr w:type="spellEnd"/>
      <w:r w:rsidRPr="004A624A">
        <w:rPr>
          <w:rFonts w:cstheme="minorBidi"/>
          <w:bCs/>
          <w:szCs w:val="25"/>
          <w:lang w:val="en-US" w:bidi="th-TH"/>
        </w:rPr>
        <w:t xml:space="preserve">” and compose of Metadata attributes value input by Document Consumer. These values will be used in search operation which will seek for the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with matching metadata attribute values. After the result was found, the actor then proceeds to create a response XML message following the ITI-18 format. </w:t>
      </w:r>
    </w:p>
    <w:p w14:paraId="0C1D20F9" w14:textId="0941E054" w:rsidR="00986DEE" w:rsidRPr="004A624A" w:rsidRDefault="00986DEE" w:rsidP="00710B9C">
      <w:pPr>
        <w:pStyle w:val="BodyText"/>
        <w:spacing w:after="0"/>
        <w:rPr>
          <w:rFonts w:cstheme="minorBidi"/>
          <w:bCs/>
          <w:szCs w:val="25"/>
          <w:lang w:val="en-US" w:bidi="th-TH"/>
        </w:rPr>
      </w:pPr>
      <w:proofErr w:type="spellStart"/>
      <w:ins w:id="416" w:author="Petnathean Julled" w:date="2021-11-27T06:30:00Z">
        <w:r w:rsidRPr="00271487">
          <w:rPr>
            <w:color w:val="FF0000"/>
            <w:lang w:val="en-US"/>
          </w:rPr>
          <w:t>vvv</w:t>
        </w:r>
        <w:proofErr w:type="spellEnd"/>
        <w:r w:rsidRPr="00271487">
          <w:rPr>
            <w:color w:val="FF0000"/>
            <w:lang w:val="en-US"/>
          </w:rPr>
          <w:t xml:space="preserve"> </w:t>
        </w:r>
        <w:r>
          <w:rPr>
            <w:color w:val="FF0000"/>
            <w:lang w:val="en-US"/>
          </w:rPr>
          <w:t>More explanation on Search operation</w:t>
        </w:r>
        <w:r w:rsidRPr="00271487">
          <w:rPr>
            <w:color w:val="FF0000"/>
            <w:lang w:val="en-US"/>
          </w:rPr>
          <w:t xml:space="preserve"> </w:t>
        </w:r>
        <w:proofErr w:type="spellStart"/>
        <w:r w:rsidRPr="00271487">
          <w:rPr>
            <w:color w:val="FF0000"/>
            <w:lang w:val="en-US"/>
          </w:rPr>
          <w:t>vvv</w:t>
        </w:r>
      </w:ins>
      <w:proofErr w:type="spellEnd"/>
    </w:p>
    <w:p w14:paraId="1E4A2246" w14:textId="6A55135D" w:rsidR="002B6ED1" w:rsidRPr="004A624A" w:rsidRDefault="003A3ED8" w:rsidP="00F75BDF">
      <w:pPr>
        <w:pStyle w:val="BodyText"/>
        <w:rPr>
          <w:rFonts w:cstheme="minorBidi"/>
          <w:bCs/>
          <w:szCs w:val="25"/>
          <w:lang w:val="en-US" w:bidi="th-TH"/>
        </w:rPr>
      </w:pPr>
      <w:r w:rsidRPr="004A624A">
        <w:rPr>
          <w:rFonts w:cstheme="minorBidi"/>
          <w:bCs/>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r w:rsidR="00F1770D" w:rsidRPr="004A624A">
        <w:rPr>
          <w:rFonts w:cstheme="minorBidi"/>
          <w:bCs/>
          <w:szCs w:val="25"/>
          <w:lang w:val="en-US" w:bidi="th-TH"/>
        </w:rPr>
        <w:t>like</w:t>
      </w:r>
      <w:r w:rsidRPr="004A624A">
        <w:rPr>
          <w:rFonts w:cstheme="minorBidi"/>
          <w:bCs/>
          <w:szCs w:val="25"/>
          <w:lang w:val="en-US" w:bidi="th-TH"/>
        </w:rPr>
        <w:t xml:space="preserve"> NoSQL. That means search operation will need to rely on a sequential search algorithm. The program will need to </w:t>
      </w:r>
      <w:r w:rsidR="00F1770D" w:rsidRPr="004A624A">
        <w:rPr>
          <w:rFonts w:cstheme="minorBidi"/>
          <w:bCs/>
          <w:szCs w:val="25"/>
          <w:lang w:val="en-US" w:bidi="th-TH"/>
        </w:rPr>
        <w:t>look</w:t>
      </w:r>
      <w:r w:rsidRPr="004A624A">
        <w:rPr>
          <w:rFonts w:cstheme="minorBidi"/>
          <w:bCs/>
          <w:szCs w:val="25"/>
          <w:lang w:val="en-US" w:bidi="th-TH"/>
        </w:rPr>
        <w:t xml:space="preserve"> at all published transactions one-by-one from the first until the result was </w:t>
      </w:r>
      <w:r w:rsidRPr="004A624A">
        <w:rPr>
          <w:rFonts w:cstheme="minorBidi"/>
          <w:bCs/>
          <w:szCs w:val="25"/>
          <w:lang w:val="en-US" w:bidi="th-TH"/>
        </w:rPr>
        <w:t xml:space="preserve">found. Each transaction will require the program to call on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for reviewing the stored value before comparing it with the specified value used for search. When </w:t>
      </w:r>
      <w:proofErr w:type="gramStart"/>
      <w:r w:rsidRPr="004A624A">
        <w:rPr>
          <w:rFonts w:cstheme="minorBidi"/>
          <w:bCs/>
          <w:szCs w:val="25"/>
          <w:lang w:val="en-US" w:bidi="th-TH"/>
        </w:rPr>
        <w:t>all of</w:t>
      </w:r>
      <w:proofErr w:type="gramEnd"/>
      <w:r w:rsidRPr="004A624A">
        <w:rPr>
          <w:rFonts w:cstheme="minorBidi"/>
          <w:bCs/>
          <w:szCs w:val="25"/>
          <w:lang w:val="en-US" w:bidi="th-TH"/>
        </w:rPr>
        <w:t xml:space="preserve"> the values called from the </w:t>
      </w:r>
      <w:proofErr w:type="spellStart"/>
      <w:r w:rsidR="00165A59">
        <w:rPr>
          <w:rFonts w:cstheme="minorBidi"/>
          <w:bCs/>
          <w:szCs w:val="25"/>
          <w:lang w:val="en-US" w:bidi="th-TH"/>
        </w:rPr>
        <w:t>Smartcontract</w:t>
      </w:r>
      <w:proofErr w:type="spellEnd"/>
      <w:r w:rsidRPr="004A624A">
        <w:rPr>
          <w:rFonts w:cstheme="minorBidi"/>
          <w:bCs/>
          <w:szCs w:val="25"/>
          <w:lang w:val="en-US" w:bidi="th-TH"/>
        </w:rPr>
        <w:t xml:space="preserve"> are matched with the value specified for search, the value called will be marked as a search result which will be returned to XDS Document Consumer Actor via ITI-18 format.</w:t>
      </w:r>
    </w:p>
    <w:p w14:paraId="37813392" w14:textId="4A3CA4DA" w:rsidR="00EC6E92" w:rsidRPr="000E219F" w:rsidRDefault="00EC6E92" w:rsidP="00EC6E92">
      <w:pPr>
        <w:pStyle w:val="Heading2"/>
      </w:pPr>
      <w:r>
        <w:rPr>
          <w:rFonts w:cs="Angsana New"/>
          <w:szCs w:val="25"/>
          <w:lang w:bidi="th-TH"/>
        </w:rPr>
        <w:t>Implementation Result</w:t>
      </w:r>
    </w:p>
    <w:p w14:paraId="229466C4" w14:textId="3C6C1543" w:rsidR="00EE1234" w:rsidRDefault="00EE1234" w:rsidP="00710B9C">
      <w:pPr>
        <w:pStyle w:val="BodyText"/>
        <w:spacing w:after="0"/>
        <w:rPr>
          <w:ins w:id="417" w:author="Petnathean Julled" w:date="2021-11-27T06:31:00Z"/>
          <w:rFonts w:cs="Angsana New"/>
          <w:bCs/>
          <w:color w:val="FF0000"/>
          <w:szCs w:val="25"/>
          <w:lang w:val="en-US" w:bidi="th-TH"/>
        </w:rPr>
      </w:pPr>
      <w:ins w:id="418" w:author="Petnathean Julled" w:date="2021-11-27T06:31:00Z">
        <w:r w:rsidRPr="00EE1234">
          <w:rPr>
            <w:rFonts w:cs="Angsana New"/>
            <w:bCs/>
            <w:color w:val="FF0000"/>
            <w:szCs w:val="25"/>
            <w:lang w:val="en-US" w:bidi="th-TH"/>
            <w:rPrChange w:id="419" w:author="Petnathean Julled" w:date="2021-11-27T06:31:00Z">
              <w:rPr>
                <w:rFonts w:cs="Angsana New"/>
                <w:bCs/>
                <w:szCs w:val="25"/>
                <w:lang w:val="en-US" w:bidi="th-TH"/>
              </w:rPr>
            </w:rPrChange>
          </w:rPr>
          <w:t>Is this necessary?</w:t>
        </w:r>
      </w:ins>
    </w:p>
    <w:p w14:paraId="19787020" w14:textId="1827B054" w:rsidR="0068442D" w:rsidRPr="00EE1234" w:rsidRDefault="0068442D" w:rsidP="00710B9C">
      <w:pPr>
        <w:pStyle w:val="BodyText"/>
        <w:spacing w:after="0"/>
        <w:rPr>
          <w:ins w:id="420" w:author="Petnathean Julled" w:date="2021-11-27T06:30:00Z"/>
          <w:rFonts w:cs="Angsana New"/>
          <w:bCs/>
          <w:color w:val="FF0000"/>
          <w:szCs w:val="25"/>
          <w:lang w:val="en-US" w:bidi="th-TH"/>
          <w:rPrChange w:id="421" w:author="Petnathean Julled" w:date="2021-11-27T06:31:00Z">
            <w:rPr>
              <w:ins w:id="422" w:author="Petnathean Julled" w:date="2021-11-27T06:30:00Z"/>
              <w:rFonts w:cs="Angsana New"/>
              <w:bCs/>
              <w:szCs w:val="25"/>
              <w:lang w:val="en-US" w:bidi="th-TH"/>
            </w:rPr>
          </w:rPrChange>
        </w:rPr>
      </w:pPr>
      <w:proofErr w:type="spellStart"/>
      <w:ins w:id="423" w:author="Petnathean Julled" w:date="2021-11-27T06:31:00Z">
        <w:r w:rsidRPr="00271487">
          <w:rPr>
            <w:color w:val="FF0000"/>
            <w:lang w:val="en-US"/>
          </w:rPr>
          <w:t>vvv</w:t>
        </w:r>
        <w:proofErr w:type="spellEnd"/>
        <w:r w:rsidRPr="00271487">
          <w:rPr>
            <w:color w:val="FF0000"/>
            <w:lang w:val="en-US"/>
          </w:rPr>
          <w:t xml:space="preserve"> </w:t>
        </w:r>
        <w:r>
          <w:rPr>
            <w:color w:val="FF0000"/>
            <w:lang w:val="en-US"/>
          </w:rPr>
          <w:t>Test environment for demo</w:t>
        </w:r>
        <w:r w:rsidRPr="00271487">
          <w:rPr>
            <w:color w:val="FF0000"/>
            <w:lang w:val="en-US"/>
          </w:rPr>
          <w:t xml:space="preserve"> </w:t>
        </w:r>
        <w:proofErr w:type="spellStart"/>
        <w:r w:rsidRPr="00271487">
          <w:rPr>
            <w:color w:val="FF0000"/>
            <w:lang w:val="en-US"/>
          </w:rPr>
          <w:t>vvv</w:t>
        </w:r>
      </w:ins>
      <w:proofErr w:type="spellEnd"/>
    </w:p>
    <w:p w14:paraId="0B4F956E" w14:textId="01841EA5" w:rsidR="005A72BC" w:rsidRDefault="007B3207" w:rsidP="00710B9C">
      <w:pPr>
        <w:pStyle w:val="BodyText"/>
        <w:spacing w:after="0"/>
        <w:rPr>
          <w:ins w:id="424" w:author="Petnathean Julled" w:date="2021-11-27T06:31:00Z"/>
          <w:bCs/>
          <w:lang w:val="en-US"/>
        </w:rPr>
      </w:pPr>
      <w:r>
        <w:rPr>
          <w:rFonts w:cs="Angsana New"/>
          <w:bCs/>
          <w:szCs w:val="25"/>
          <w:lang w:val="en-US" w:bidi="th-TH"/>
        </w:rPr>
        <w:t>T</w:t>
      </w:r>
      <w:r w:rsidR="005A72BC" w:rsidRPr="005A72BC">
        <w:rPr>
          <w:bCs/>
          <w:lang w:val="en-US"/>
        </w:rPr>
        <w:t>he environment of the test machine is running on Linux Ubuntu (64-bit) version 18.10 with 8 GB RAM and 100 GB storage dynamically shared from the host machine.</w:t>
      </w:r>
    </w:p>
    <w:p w14:paraId="4498609B" w14:textId="58DB65EB" w:rsidR="00FC1B67" w:rsidRPr="005A72BC" w:rsidRDefault="00FC1B67" w:rsidP="00710B9C">
      <w:pPr>
        <w:pStyle w:val="BodyText"/>
        <w:spacing w:after="0"/>
        <w:rPr>
          <w:bCs/>
          <w:lang w:val="en-US"/>
        </w:rPr>
      </w:pPr>
      <w:proofErr w:type="spellStart"/>
      <w:ins w:id="425" w:author="Petnathean Julled" w:date="2021-11-27T06:31:00Z">
        <w:r w:rsidRPr="00271487">
          <w:rPr>
            <w:color w:val="FF0000"/>
            <w:lang w:val="en-US"/>
          </w:rPr>
          <w:t>vvv</w:t>
        </w:r>
        <w:proofErr w:type="spellEnd"/>
        <w:r w:rsidRPr="00271487">
          <w:rPr>
            <w:color w:val="FF0000"/>
            <w:lang w:val="en-US"/>
          </w:rPr>
          <w:t xml:space="preserve"> </w:t>
        </w:r>
        <w:r>
          <w:rPr>
            <w:color w:val="FF0000"/>
            <w:lang w:val="en-US"/>
          </w:rPr>
          <w:t>How implemented system</w:t>
        </w:r>
      </w:ins>
      <w:ins w:id="426" w:author="Petnathean Julled" w:date="2021-11-27T06:32:00Z">
        <w:r>
          <w:rPr>
            <w:color w:val="FF0000"/>
            <w:lang w:val="en-US"/>
          </w:rPr>
          <w:t xml:space="preserve"> demo.</w:t>
        </w:r>
      </w:ins>
      <w:ins w:id="427" w:author="Petnathean Julled" w:date="2021-11-27T06:31:00Z">
        <w:r w:rsidRPr="00271487">
          <w:rPr>
            <w:color w:val="FF0000"/>
            <w:lang w:val="en-US"/>
          </w:rPr>
          <w:t xml:space="preserve"> </w:t>
        </w:r>
        <w:proofErr w:type="spellStart"/>
        <w:r w:rsidRPr="00271487">
          <w:rPr>
            <w:color w:val="FF0000"/>
            <w:lang w:val="en-US"/>
          </w:rPr>
          <w:t>vvv</w:t>
        </w:r>
      </w:ins>
      <w:proofErr w:type="spellEnd"/>
    </w:p>
    <w:p w14:paraId="2C8ED5C9" w14:textId="04B81B59" w:rsidR="0027585A" w:rsidRDefault="00A34E7D" w:rsidP="00710B9C">
      <w:pPr>
        <w:pStyle w:val="BodyText"/>
        <w:spacing w:after="0"/>
        <w:rPr>
          <w:ins w:id="428" w:author="Petnathean Julled" w:date="2021-11-27T06:34:00Z"/>
          <w:bCs/>
          <w:lang w:val="en-US"/>
        </w:rPr>
      </w:pPr>
      <w:del w:id="429" w:author="Petnathean Julled" w:date="2021-11-27T05:49:00Z">
        <w:r w:rsidDel="00A34E7D">
          <w:rPr>
            <w:bCs/>
            <w:noProof/>
            <w:lang w:val="en-US"/>
          </w:rPr>
          <mc:AlternateContent>
            <mc:Choice Requires="wpg">
              <w:drawing>
                <wp:anchor distT="0" distB="0" distL="114300" distR="114300" simplePos="0" relativeHeight="251655680" behindDoc="0" locked="0" layoutInCell="1" allowOverlap="1" wp14:anchorId="101BB03C" wp14:editId="5501C6A4">
                  <wp:simplePos x="0" y="0"/>
                  <wp:positionH relativeFrom="column">
                    <wp:posOffset>3472180</wp:posOffset>
                  </wp:positionH>
                  <wp:positionV relativeFrom="paragraph">
                    <wp:posOffset>650875</wp:posOffset>
                  </wp:positionV>
                  <wp:extent cx="2638425" cy="2199640"/>
                  <wp:effectExtent l="0" t="0" r="9525" b="0"/>
                  <wp:wrapTopAndBottom/>
                  <wp:docPr id="67" name="Group 67"/>
                  <wp:cNvGraphicFramePr/>
                  <a:graphic xmlns:a="http://schemas.openxmlformats.org/drawingml/2006/main">
                    <a:graphicData uri="http://schemas.microsoft.com/office/word/2010/wordprocessingGroup">
                      <wpg:wgp>
                        <wpg:cNvGrpSpPr/>
                        <wpg:grpSpPr>
                          <a:xfrm>
                            <a:off x="0" y="0"/>
                            <a:ext cx="2553673" cy="1930836"/>
                            <a:chOff x="90232" y="180976"/>
                            <a:chExt cx="3997988" cy="2875596"/>
                          </a:xfrm>
                        </wpg:grpSpPr>
                        <pic:pic xmlns:pic="http://schemas.openxmlformats.org/drawingml/2006/picture">
                          <pic:nvPicPr>
                            <pic:cNvPr id="65" name="Picture 65"/>
                            <pic:cNvPicPr>
                              <a:picLocks noChangeAspect="1"/>
                            </pic:cNvPicPr>
                          </pic:nvPicPr>
                          <pic:blipFill>
                            <a:blip r:embed="rId20"/>
                            <a:srcRect/>
                            <a:stretch/>
                          </pic:blipFill>
                          <pic:spPr>
                            <a:xfrm>
                              <a:off x="57635" y="268804"/>
                              <a:ext cx="2553673" cy="193083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D10202B" id="Group 67" o:spid="_x0000_s1026" style="position:absolute;margin-left:273.4pt;margin-top:51.25pt;width:207.75pt;height:173.2pt;z-index:251634688;mso-width-relative:margin;mso-height-relative:margin" coordorigin="902,1809" coordsize="39979,28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">
                  <v:shape id="Picture 65" o:spid="_x0000_s1027" type="#_x0000_t75" style="position:absolute;left:576;top:2688;width:25537;height:19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1" o:title=""/>
                  </v:shape>
                  <w10:wrap type="topAndBottom"/>
                </v:group>
              </w:pict>
            </mc:Fallback>
          </mc:AlternateContent>
        </w:r>
      </w:del>
      <w:r w:rsidR="0033720B">
        <w:rPr>
          <w:bCs/>
          <w:lang w:val="en-US"/>
        </w:rPr>
        <w:t>T</w:t>
      </w:r>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sidR="005A72BC">
        <w:rPr>
          <w:bCs/>
          <w:lang w:val="en-US"/>
        </w:rPr>
        <w:t xml:space="preserve"> </w:t>
      </w:r>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sidR="003D075D">
        <w:rPr>
          <w:bCs/>
          <w:lang w:val="en-US"/>
        </w:rPr>
        <w:t>.</w:t>
      </w:r>
      <w:r w:rsidR="005A72BC" w:rsidRPr="005A72BC">
        <w:rPr>
          <w:bCs/>
          <w:lang w:val="en-US"/>
        </w:rPr>
        <w:t xml:space="preserve"> </w:t>
      </w:r>
      <w:r w:rsidR="0075135A">
        <w:rPr>
          <w:bCs/>
          <w:lang w:val="en-US"/>
        </w:rPr>
        <w:t>T</w:t>
      </w:r>
      <w:r w:rsidR="005A72BC" w:rsidRPr="005A72BC">
        <w:rPr>
          <w:bCs/>
          <w:lang w:val="en-US"/>
        </w:rPr>
        <w:t>here may consist of an element that differs from the transaction used in the actual system which may cause an error and need further adjustment in the actual deployment.</w:t>
      </w:r>
      <w:r w:rsidR="005A72BC">
        <w:rPr>
          <w:bCs/>
          <w:lang w:val="en-US"/>
        </w:rPr>
        <w:t xml:space="preserve"> </w:t>
      </w:r>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sidR="00991132">
        <w:rPr>
          <w:bCs/>
          <w:lang w:val="en-US"/>
        </w:rPr>
        <w:t>T</w:t>
      </w:r>
      <w:r w:rsidR="005A72BC"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sidR="0027585A">
        <w:rPr>
          <w:bCs/>
          <w:lang w:val="en-US"/>
        </w:rPr>
        <w:t xml:space="preserve"> </w:t>
      </w:r>
    </w:p>
    <w:p w14:paraId="25FDDF2E" w14:textId="70F27359" w:rsidR="003E039B" w:rsidRDefault="003E039B" w:rsidP="00710B9C">
      <w:pPr>
        <w:pStyle w:val="BodyText"/>
        <w:spacing w:after="0"/>
        <w:rPr>
          <w:bCs/>
          <w:lang w:val="en-US"/>
        </w:rPr>
      </w:pPr>
      <w:proofErr w:type="spellStart"/>
      <w:ins w:id="430" w:author="Petnathean Julled" w:date="2021-11-27T06:34:00Z">
        <w:r w:rsidRPr="00271487">
          <w:rPr>
            <w:color w:val="FF0000"/>
            <w:lang w:val="en-US"/>
          </w:rPr>
          <w:t>vvv</w:t>
        </w:r>
        <w:proofErr w:type="spellEnd"/>
        <w:r w:rsidRPr="00271487">
          <w:rPr>
            <w:color w:val="FF0000"/>
            <w:lang w:val="en-US"/>
          </w:rPr>
          <w:t xml:space="preserve"> </w:t>
        </w:r>
        <w:r>
          <w:rPr>
            <w:color w:val="FF0000"/>
            <w:lang w:val="en-US"/>
          </w:rPr>
          <w:t>Explain how XDS Repository &amp; Registry work</w:t>
        </w:r>
        <w:r w:rsidRPr="00271487">
          <w:rPr>
            <w:color w:val="FF0000"/>
            <w:lang w:val="en-US"/>
          </w:rPr>
          <w:t xml:space="preserve"> </w:t>
        </w:r>
        <w:proofErr w:type="spellStart"/>
        <w:r w:rsidRPr="00271487">
          <w:rPr>
            <w:color w:val="FF0000"/>
            <w:lang w:val="en-US"/>
          </w:rPr>
          <w:t>vvv</w:t>
        </w:r>
      </w:ins>
      <w:proofErr w:type="spellEnd"/>
    </w:p>
    <w:p w14:paraId="6B643901" w14:textId="2DAA0372" w:rsidR="00F221FC" w:rsidRDefault="00D1353A" w:rsidP="00710B9C">
      <w:pPr>
        <w:pStyle w:val="BodyText"/>
        <w:spacing w:after="0"/>
        <w:rPr>
          <w:ins w:id="431" w:author="Petnathean Julled" w:date="2021-11-27T06:34:00Z"/>
          <w:bCs/>
          <w:lang w:val="en-US"/>
        </w:rPr>
      </w:pPr>
      <w:ins w:id="432" w:author="Petnathean Julled" w:date="2021-11-27T05:49:00Z">
        <w:r>
          <w:rPr>
            <w:bCs/>
            <w:noProof/>
            <w:lang w:val="en-US"/>
          </w:rPr>
          <w:drawing>
            <wp:anchor distT="0" distB="0" distL="114300" distR="114300" simplePos="0" relativeHeight="251656704" behindDoc="0" locked="0" layoutInCell="1" allowOverlap="1" wp14:anchorId="78A80D4F" wp14:editId="54EF231E">
              <wp:simplePos x="0" y="0"/>
              <wp:positionH relativeFrom="page">
                <wp:posOffset>4210050</wp:posOffset>
              </wp:positionH>
              <wp:positionV relativeFrom="paragraph">
                <wp:posOffset>884555</wp:posOffset>
              </wp:positionV>
              <wp:extent cx="2553335" cy="19304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a:blip r:embed="rId20"/>
                      <a:srcRect/>
                      <a:stretch/>
                    </pic:blipFill>
                    <pic:spPr>
                      <a:xfrm>
                        <a:off x="0" y="0"/>
                        <a:ext cx="2553335" cy="1930400"/>
                      </a:xfrm>
                      <a:prstGeom prst="rect">
                        <a:avLst/>
                      </a:prstGeom>
                    </pic:spPr>
                  </pic:pic>
                </a:graphicData>
              </a:graphic>
            </wp:anchor>
          </w:drawing>
        </w:r>
      </w:ins>
      <w:r w:rsidR="00B6065F">
        <w:rPr>
          <w:bCs/>
          <w:lang w:val="en-US"/>
        </w:rPr>
        <w:t>T</w:t>
      </w:r>
      <w:r w:rsidR="0027585A" w:rsidRPr="0027585A">
        <w:rPr>
          <w:bCs/>
          <w:lang w:val="en-US"/>
        </w:rPr>
        <w:t xml:space="preserve">he XDS Document Repository Actor is the actor that triggers the Document Register function registering new health document metadata attributes set into the Blockchain ledger. The Document Register function is triggered once the XDS Document Repository Actor program was called to </w:t>
      </w:r>
      <w:r w:rsidR="0027585A" w:rsidRPr="0027585A">
        <w:rPr>
          <w:bCs/>
          <w:lang w:val="en-US"/>
        </w:rPr>
        <w:lastRenderedPageBreak/>
        <w:t>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sidR="00F221FC">
        <w:rPr>
          <w:bCs/>
          <w:lang w:val="en-US"/>
        </w:rPr>
        <w:t xml:space="preserve"> </w:t>
      </w:r>
    </w:p>
    <w:p w14:paraId="6E530384" w14:textId="1C4B98FA" w:rsidR="006B2F49" w:rsidRDefault="006B2F49" w:rsidP="00710B9C">
      <w:pPr>
        <w:pStyle w:val="BodyText"/>
        <w:spacing w:after="0"/>
        <w:rPr>
          <w:bCs/>
          <w:lang w:val="en-US"/>
        </w:rPr>
      </w:pPr>
      <w:proofErr w:type="spellStart"/>
      <w:ins w:id="433" w:author="Petnathean Julled" w:date="2021-11-27T06:34:00Z">
        <w:r w:rsidRPr="00271487">
          <w:rPr>
            <w:color w:val="FF0000"/>
            <w:lang w:val="en-US"/>
          </w:rPr>
          <w:t>vvv</w:t>
        </w:r>
        <w:proofErr w:type="spellEnd"/>
        <w:r w:rsidRPr="00271487">
          <w:rPr>
            <w:color w:val="FF0000"/>
            <w:lang w:val="en-US"/>
          </w:rPr>
          <w:t xml:space="preserve"> </w:t>
        </w:r>
      </w:ins>
      <w:ins w:id="434" w:author="Petnathean Julled" w:date="2021-11-27T06:35:00Z">
        <w:r>
          <w:rPr>
            <w:color w:val="FF0000"/>
            <w:lang w:val="en-US"/>
          </w:rPr>
          <w:t>Explain how XDS Consumer work</w:t>
        </w:r>
      </w:ins>
      <w:ins w:id="435" w:author="Petnathean Julled" w:date="2021-11-27T06:34:00Z">
        <w:r w:rsidRPr="00271487">
          <w:rPr>
            <w:color w:val="FF0000"/>
            <w:lang w:val="en-US"/>
          </w:rPr>
          <w:t xml:space="preserve"> </w:t>
        </w:r>
        <w:proofErr w:type="spellStart"/>
        <w:r w:rsidRPr="00271487">
          <w:rPr>
            <w:color w:val="FF0000"/>
            <w:lang w:val="en-US"/>
          </w:rPr>
          <w:t>vvv</w:t>
        </w:r>
      </w:ins>
      <w:proofErr w:type="spellEnd"/>
    </w:p>
    <w:p w14:paraId="7DF83E76" w14:textId="64C32D19" w:rsidR="00EC6E92" w:rsidRDefault="00E13D89" w:rsidP="005A72BC">
      <w:pPr>
        <w:pStyle w:val="BodyText"/>
        <w:rPr>
          <w:bCs/>
          <w:lang w:val="en-US"/>
        </w:rPr>
      </w:pPr>
      <w:r>
        <w:rPr>
          <w:bCs/>
          <w:lang w:val="en-US"/>
        </w:rPr>
        <w:t>T</w:t>
      </w:r>
      <w:r w:rsidR="00F221FC"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3C6ABCB5" w14:textId="3F5E8FDB" w:rsidR="00D949F2" w:rsidRPr="00710B9C" w:rsidRDefault="00D949F2" w:rsidP="00710B9C">
      <w:pPr>
        <w:pStyle w:val="Heading1"/>
      </w:pPr>
      <w:r>
        <w:t>evaluation</w:t>
      </w:r>
    </w:p>
    <w:p w14:paraId="0221BA3F" w14:textId="289979DA" w:rsidR="00C56988" w:rsidRPr="00710B9C" w:rsidRDefault="00D1353A" w:rsidP="00EC6E92">
      <w:pPr>
        <w:pStyle w:val="BodyText"/>
        <w:rPr>
          <w:bCs/>
          <w:lang w:val="en-US"/>
        </w:rPr>
      </w:pPr>
      <w:r>
        <w:rPr>
          <w:bCs/>
          <w:noProof/>
          <w:lang w:val="en-US"/>
        </w:rPr>
        <mc:AlternateContent>
          <mc:Choice Requires="wpg">
            <w:drawing>
              <wp:anchor distT="0" distB="0" distL="114300" distR="114300" simplePos="0" relativeHeight="251653632" behindDoc="0" locked="0" layoutInCell="1" allowOverlap="1" wp14:anchorId="52978C64" wp14:editId="617F566D">
                <wp:simplePos x="0" y="0"/>
                <wp:positionH relativeFrom="column">
                  <wp:posOffset>1078865</wp:posOffset>
                </wp:positionH>
                <wp:positionV relativeFrom="paragraph">
                  <wp:posOffset>303466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2"/>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78F7748" w:rsidR="0082708C" w:rsidRPr="00710B9C" w:rsidRDefault="0082708C" w:rsidP="00710B9C">
                              <w:pPr>
                                <w:pStyle w:val="Caption"/>
                                <w:rPr>
                                  <w:noProof/>
                                </w:rPr>
                              </w:pPr>
                              <w:r>
                                <w:rPr>
                                  <w:color w:val="auto"/>
                                </w:rPr>
                                <w:br/>
                              </w:r>
                              <w:bookmarkStart w:id="436"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436"/>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32" style="position:absolute;left:0;text-align:left;margin-left:84.95pt;margin-top:238.95pt;width:335.45pt;height:114.55pt;z-index:251653632;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">
                <v:shape id="Picture 68" o:spid="_x0000_s1033"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3" o:title="Table&#10;&#10;Description automatically generated with medium confidence"/>
                </v:shape>
                <v:shape id="Text Box 69" o:spid="_x0000_s1034"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78F7748" w:rsidR="0082708C" w:rsidRPr="00710B9C" w:rsidRDefault="0082708C" w:rsidP="00710B9C">
                        <w:pPr>
                          <w:pStyle w:val="Caption"/>
                          <w:rPr>
                            <w:noProof/>
                          </w:rPr>
                        </w:pPr>
                        <w:r>
                          <w:rPr>
                            <w:color w:val="auto"/>
                          </w:rPr>
                          <w:br/>
                        </w:r>
                        <w:bookmarkStart w:id="437"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437"/>
                        <w:r w:rsidRPr="00710B9C">
                          <w:rPr>
                            <w:color w:val="auto"/>
                          </w:rPr>
                          <w:t xml:space="preserve"> Functionalities experiment result</w:t>
                        </w:r>
                      </w:p>
                    </w:txbxContent>
                  </v:textbox>
                </v:shape>
                <w10:wrap type="topAndBottom"/>
              </v:group>
            </w:pict>
          </mc:Fallback>
        </mc:AlternateContent>
      </w:r>
      <w:r w:rsidR="00EC6E92"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Pr>
          <w:bCs/>
          <w:color w:val="FF0000"/>
          <w:lang w:val="en-US"/>
        </w:rPr>
        <w:fldChar w:fldCharType="begin"/>
      </w:r>
      <w:r w:rsidR="00144A6A">
        <w:rPr>
          <w:bCs/>
          <w:lang w:val="en-US"/>
        </w:rPr>
        <w:instrText xml:space="preserve"> REF _Ref83203069 \h </w:instrText>
      </w:r>
      <w:r w:rsidR="00144A6A">
        <w:rPr>
          <w:bCs/>
          <w:color w:val="FF0000"/>
          <w:lang w:val="en-US"/>
        </w:rPr>
      </w:r>
      <w:r w:rsidR="00144A6A">
        <w:rPr>
          <w:bCs/>
          <w:color w:val="FF0000"/>
          <w:lang w:val="en-US"/>
        </w:rPr>
        <w:fldChar w:fldCharType="separate"/>
      </w:r>
      <w:r w:rsidR="00144A6A" w:rsidRPr="00C56988">
        <w:t xml:space="preserve">Table </w:t>
      </w:r>
      <w:r w:rsidR="00144A6A" w:rsidRPr="00C56988">
        <w:rPr>
          <w:noProof/>
        </w:rPr>
        <w:t>1</w:t>
      </w:r>
      <w:r w:rsidR="00144A6A">
        <w:rPr>
          <w:bCs/>
          <w:color w:val="FF0000"/>
          <w:lang w:val="en-US"/>
        </w:rPr>
        <w:fldChar w:fldCharType="end"/>
      </w:r>
      <w:r w:rsidR="00D949F2" w:rsidRPr="00D949F2">
        <w:rPr>
          <w:bCs/>
          <w:lang w:val="en-US"/>
        </w:rPr>
        <w:t>.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6337FBA7" w:rsidR="00EC6E92" w:rsidRPr="000E219F" w:rsidRDefault="00E97C39" w:rsidP="00EC6E92">
      <w:pPr>
        <w:pStyle w:val="Heading2"/>
      </w:pPr>
      <w:r>
        <w:rPr>
          <w:rFonts w:cs="Angsana New"/>
          <w:szCs w:val="25"/>
          <w:lang w:bidi="th-TH"/>
        </w:rPr>
        <w:t>Functionalities Test</w:t>
      </w:r>
    </w:p>
    <w:p w14:paraId="462A9086" w14:textId="4E0ECB48" w:rsidR="00E97C39" w:rsidRDefault="00EC6E92" w:rsidP="00710B9C">
      <w:pPr>
        <w:pStyle w:val="BodyText"/>
        <w:spacing w:after="0"/>
        <w:rPr>
          <w:bCs/>
          <w:lang w:val="en-US"/>
        </w:rPr>
      </w:pPr>
      <w:r w:rsidRPr="005061B7">
        <w:rPr>
          <w:bCs/>
        </w:rPr>
        <w:t> </w:t>
      </w:r>
      <w:r w:rsidR="00E97C39" w:rsidRPr="00E97C39">
        <w:rPr>
          <w:bCs/>
          <w:lang w:val="en-US"/>
        </w:rPr>
        <w:t>The main functions of the implemented system are Document Register and Document Query. So, 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del w:id="438" w:author="Petnathean Julled" w:date="2021-11-27T05:53:00Z">
        <w:r w:rsidR="00B06165" w:rsidDel="00165A59">
          <w:rPr>
            <w:bCs/>
            <w:lang w:val="en-US"/>
          </w:rPr>
          <w:delText>S</w:delText>
        </w:r>
        <w:r w:rsidR="00E97C39" w:rsidRPr="00E97C39" w:rsidDel="00165A59">
          <w:rPr>
            <w:bCs/>
            <w:lang w:val="en-US"/>
          </w:rPr>
          <w:delText>mart</w:delText>
        </w:r>
        <w:r w:rsidR="00B06165" w:rsidDel="00165A59">
          <w:rPr>
            <w:bCs/>
            <w:lang w:val="en-US"/>
          </w:rPr>
          <w:delText>C</w:delText>
        </w:r>
        <w:r w:rsidR="00E97C39" w:rsidRPr="00E97C39" w:rsidDel="00165A59">
          <w:rPr>
            <w:bCs/>
            <w:lang w:val="en-US"/>
          </w:rPr>
          <w:delText>ontract</w:delText>
        </w:r>
      </w:del>
      <w:proofErr w:type="spellStart"/>
      <w:ins w:id="439" w:author="Petnathean Julled" w:date="2021-11-27T05:53:00Z">
        <w:r w:rsidR="00165A59">
          <w:rPr>
            <w:bCs/>
            <w:lang w:val="en-US"/>
          </w:rPr>
          <w:t>Smartcontract</w:t>
        </w:r>
      </w:ins>
      <w:proofErr w:type="spellEnd"/>
      <w:r w:rsidR="00E97C39" w:rsidRPr="00E97C39">
        <w:rPr>
          <w:bCs/>
          <w:lang w:val="en-US"/>
        </w:rPr>
        <w:t xml:space="preserve"> was called. This </w:t>
      </w:r>
      <w:del w:id="440" w:author="Petnathean Julled" w:date="2021-11-27T05:53:00Z">
        <w:r w:rsidR="003F1FA7" w:rsidDel="00165A59">
          <w:rPr>
            <w:bCs/>
            <w:lang w:val="en-US"/>
          </w:rPr>
          <w:delText>S</w:delText>
        </w:r>
        <w:r w:rsidR="00E97C39" w:rsidRPr="00E97C39" w:rsidDel="00165A59">
          <w:rPr>
            <w:bCs/>
            <w:lang w:val="en-US"/>
          </w:rPr>
          <w:delText>mart</w:delText>
        </w:r>
        <w:r w:rsidR="003F1FA7" w:rsidDel="00165A59">
          <w:rPr>
            <w:bCs/>
            <w:lang w:val="en-US"/>
          </w:rPr>
          <w:delText>C</w:delText>
        </w:r>
        <w:r w:rsidR="00E97C39" w:rsidRPr="00E97C39" w:rsidDel="00165A59">
          <w:rPr>
            <w:bCs/>
            <w:lang w:val="en-US"/>
          </w:rPr>
          <w:delText>ontract</w:delText>
        </w:r>
      </w:del>
      <w:proofErr w:type="spellStart"/>
      <w:ins w:id="441" w:author="Petnathean Julled" w:date="2021-11-27T05:53:00Z">
        <w:r w:rsidR="00165A59">
          <w:rPr>
            <w:bCs/>
            <w:lang w:val="en-US"/>
          </w:rPr>
          <w:t>Smartcontract</w:t>
        </w:r>
      </w:ins>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del w:id="442" w:author="Petnathean Julled" w:date="2021-11-27T05:53:00Z">
        <w:r w:rsidR="003F1FA7" w:rsidDel="00165A59">
          <w:rPr>
            <w:bCs/>
            <w:lang w:val="en-US"/>
          </w:rPr>
          <w:delText>S</w:delText>
        </w:r>
        <w:r w:rsidR="00E97C39" w:rsidRPr="00E97C39" w:rsidDel="00165A59">
          <w:rPr>
            <w:bCs/>
            <w:lang w:val="en-US"/>
          </w:rPr>
          <w:delText>mart</w:delText>
        </w:r>
        <w:r w:rsidR="003F1FA7" w:rsidDel="00165A59">
          <w:rPr>
            <w:bCs/>
            <w:lang w:val="en-US"/>
          </w:rPr>
          <w:delText>C</w:delText>
        </w:r>
        <w:r w:rsidR="00E97C39" w:rsidRPr="00E97C39" w:rsidDel="00165A59">
          <w:rPr>
            <w:bCs/>
            <w:lang w:val="en-US"/>
          </w:rPr>
          <w:delText>ontract</w:delText>
        </w:r>
      </w:del>
      <w:proofErr w:type="spellStart"/>
      <w:ins w:id="443" w:author="Petnathean Julled" w:date="2021-11-27T05:53:00Z">
        <w:r w:rsidR="00165A59">
          <w:rPr>
            <w:bCs/>
            <w:lang w:val="en-US"/>
          </w:rPr>
          <w:t>Smartcontract</w:t>
        </w:r>
      </w:ins>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del w:id="444" w:author="Petnathean Julled" w:date="2021-11-27T05:53:00Z">
        <w:r w:rsidR="003F1FA7" w:rsidDel="00165A59">
          <w:rPr>
            <w:bCs/>
            <w:lang w:val="en-US"/>
          </w:rPr>
          <w:delText>S</w:delText>
        </w:r>
        <w:r w:rsidR="00E97C39" w:rsidRPr="00E97C39" w:rsidDel="00165A59">
          <w:rPr>
            <w:bCs/>
            <w:lang w:val="en-US"/>
          </w:rPr>
          <w:delText>mart</w:delText>
        </w:r>
        <w:r w:rsidR="003F1FA7" w:rsidDel="00165A59">
          <w:rPr>
            <w:bCs/>
            <w:lang w:val="en-US"/>
          </w:rPr>
          <w:delText>C</w:delText>
        </w:r>
        <w:r w:rsidR="00E97C39" w:rsidRPr="00E97C39" w:rsidDel="00165A59">
          <w:rPr>
            <w:bCs/>
            <w:lang w:val="en-US"/>
          </w:rPr>
          <w:delText>ontract</w:delText>
        </w:r>
      </w:del>
      <w:proofErr w:type="spellStart"/>
      <w:ins w:id="445" w:author="Petnathean Julled" w:date="2021-11-27T05:53:00Z">
        <w:r w:rsidR="00165A59">
          <w:rPr>
            <w:bCs/>
            <w:lang w:val="en-US"/>
          </w:rPr>
          <w:t>Smartcontract</w:t>
        </w:r>
      </w:ins>
      <w:proofErr w:type="spellEnd"/>
      <w:r w:rsidR="00E97C39" w:rsidRPr="00E97C39">
        <w:rPr>
          <w:bCs/>
          <w:lang w:val="en-US"/>
        </w:rPr>
        <w:t xml:space="preserve"> was called, it returns the value of metadata attributes set. That means the metadata attributes set of </w:t>
      </w:r>
      <w:r w:rsidR="0041020D" w:rsidRPr="0041020D">
        <w:rPr>
          <w:bCs/>
          <w:lang w:val="en-US"/>
        </w:rPr>
        <w:t>“</w:t>
      </w:r>
      <w:r w:rsidR="00E97C39" w:rsidRPr="00A540DB">
        <w:rPr>
          <w:bCs/>
          <w:lang w:val="en-US"/>
        </w:rPr>
        <w:t>Document01</w:t>
      </w:r>
      <w:r w:rsidR="0041020D" w:rsidRPr="0041020D">
        <w:rPr>
          <w:bCs/>
          <w:lang w:val="en-US"/>
        </w:rPr>
        <w:t>”</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4C026D9B" w:rsidR="00015DE4" w:rsidRDefault="00E97C39" w:rsidP="00710B9C">
      <w:pPr>
        <w:pStyle w:val="BodyText"/>
        <w:spacing w:after="0"/>
        <w:rPr>
          <w:bCs/>
          <w:lang w:val="en-US"/>
        </w:rPr>
      </w:pPr>
      <w:r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w:t>
      </w:r>
      <w:proofErr w:type="gramStart"/>
      <w:r w:rsidR="00802F51">
        <w:rPr>
          <w:bCs/>
          <w:lang w:val="en-US"/>
        </w:rPr>
        <w:t xml:space="preserve">and </w:t>
      </w:r>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38F51F8C"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w:t>
      </w:r>
      <w:r w:rsidR="00454CB3">
        <w:rPr>
          <w:bCs/>
          <w:noProof/>
          <w:lang w:val="en-US"/>
        </w:rPr>
        <w:lastRenderedPageBreak/>
        <mc:AlternateContent>
          <mc:Choice Requires="wpg">
            <w:drawing>
              <wp:anchor distT="0" distB="0" distL="114300" distR="114300" simplePos="0" relativeHeight="251657728" behindDoc="0" locked="0" layoutInCell="1" allowOverlap="1" wp14:anchorId="3BC91536" wp14:editId="2EC8147A">
                <wp:simplePos x="0" y="0"/>
                <wp:positionH relativeFrom="margin">
                  <wp:align>center</wp:align>
                </wp:positionH>
                <wp:positionV relativeFrom="paragraph">
                  <wp:posOffset>0</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27874E39" w:rsidR="0082708C" w:rsidRPr="00710B9C" w:rsidRDefault="0082708C" w:rsidP="00710B9C">
                              <w:pPr>
                                <w:pStyle w:val="Caption"/>
                                <w:rPr>
                                  <w:noProof/>
                                </w:rPr>
                              </w:pPr>
                              <w:bookmarkStart w:id="446"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446"/>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35" style="position:absolute;left:0;text-align:left;margin-left:0;margin-top:0;width:356.25pt;height:221.2pt;z-index:251657728;mso-position-horizontal:center;mso-position-horizontal-relative:margin;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">
                <v:shape id="Picture 71" o:spid="_x0000_s1036"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5" o:title="Chart, line chart&#10;&#10;Description automatically generated"/>
                </v:shape>
                <v:shape id="Text Box 72" o:spid="_x0000_s1037"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27874E39" w:rsidR="0082708C" w:rsidRPr="00710B9C" w:rsidRDefault="0082708C" w:rsidP="00710B9C">
                        <w:pPr>
                          <w:pStyle w:val="Caption"/>
                          <w:rPr>
                            <w:noProof/>
                          </w:rPr>
                        </w:pPr>
                        <w:bookmarkStart w:id="447"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447"/>
                        <w:r w:rsidRPr="00710B9C">
                          <w:rPr>
                            <w:color w:val="auto"/>
                          </w:rPr>
                          <w:t xml:space="preserve"> Performance comparison of the system performing the Document Register function between when performed by only a single node and</w:t>
                        </w:r>
                      </w:p>
                    </w:txbxContent>
                  </v:textbox>
                </v:shape>
                <w10:wrap type="topAndBottom" anchorx="margin"/>
              </v:group>
            </w:pict>
          </mc:Fallback>
        </mc:AlternateContent>
      </w:r>
      <w:r w:rsidRPr="00015DE4">
        <w:rPr>
          <w:bCs/>
          <w:lang w:val="en-US"/>
        </w:rPr>
        <w:t>before initiate the 7-Nodes Blockchain network</w:t>
      </w:r>
      <w:proofErr w:type="gramStart"/>
      <w:r w:rsidRPr="00015DE4">
        <w:rPr>
          <w:bCs/>
          <w:lang w:val="en-US"/>
        </w:rPr>
        <w:t xml:space="preserve">.  </w:t>
      </w:r>
      <w:proofErr w:type="gramEnd"/>
      <w:r w:rsidRPr="00015DE4">
        <w:rPr>
          <w:bCs/>
          <w:lang w:val="en-US"/>
        </w:rPr>
        <w:t>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275D14D6" w:rsidR="00637FCE" w:rsidRDefault="00705FDE" w:rsidP="00710B9C">
      <w:pPr>
        <w:pStyle w:val="BodyText"/>
        <w:spacing w:after="0"/>
        <w:rPr>
          <w:bCs/>
          <w:lang w:val="en-US"/>
        </w:rPr>
      </w:pPr>
      <w:r w:rsidRPr="00D1353A">
        <w:rPr>
          <w:bCs/>
          <w:color w:val="FF0000"/>
          <w:highlight w:val="yellow"/>
          <w:lang w:val="en-US"/>
          <w:rPrChange w:id="448" w:author="Petnathean Julled" w:date="2021-11-27T06:33:00Z">
            <w:rPr>
              <w:bCs/>
              <w:color w:val="FF0000"/>
              <w:lang w:val="en-US"/>
            </w:rPr>
          </w:rPrChange>
        </w:rPr>
        <w:fldChar w:fldCharType="begin"/>
      </w:r>
      <w:r w:rsidRPr="00D1353A">
        <w:rPr>
          <w:bCs/>
          <w:highlight w:val="yellow"/>
          <w:lang w:val="en-US"/>
          <w:rPrChange w:id="449" w:author="Petnathean Julled" w:date="2021-11-27T06:33:00Z">
            <w:rPr>
              <w:bCs/>
              <w:lang w:val="en-US"/>
            </w:rPr>
          </w:rPrChange>
        </w:rPr>
        <w:instrText xml:space="preserve"> REF _Ref83204373 \h </w:instrText>
      </w:r>
      <w:r w:rsidR="00D1353A">
        <w:rPr>
          <w:bCs/>
          <w:color w:val="FF0000"/>
          <w:highlight w:val="yellow"/>
          <w:lang w:val="en-US"/>
        </w:rPr>
        <w:instrText xml:space="preserve"> \* MERGEFORMAT </w:instrText>
      </w:r>
      <w:r w:rsidRPr="002051C9">
        <w:rPr>
          <w:bCs/>
          <w:color w:val="FF0000"/>
          <w:highlight w:val="yellow"/>
          <w:lang w:val="en-US"/>
        </w:rPr>
      </w:r>
      <w:r w:rsidRPr="00D1353A">
        <w:rPr>
          <w:bCs/>
          <w:color w:val="FF0000"/>
          <w:highlight w:val="yellow"/>
          <w:lang w:val="en-US"/>
          <w:rPrChange w:id="450" w:author="Petnathean Julled" w:date="2021-11-27T06:33:00Z">
            <w:rPr>
              <w:bCs/>
              <w:color w:val="FF0000"/>
              <w:lang w:val="en-US"/>
            </w:rPr>
          </w:rPrChange>
        </w:rPr>
        <w:fldChar w:fldCharType="separate"/>
      </w:r>
      <w:r w:rsidRPr="00D1353A">
        <w:rPr>
          <w:highlight w:val="yellow"/>
          <w:rPrChange w:id="451" w:author="Petnathean Julled" w:date="2021-11-27T06:33:00Z">
            <w:rPr/>
          </w:rPrChange>
        </w:rPr>
        <w:t xml:space="preserve">Table </w:t>
      </w:r>
      <w:r w:rsidRPr="00D1353A">
        <w:rPr>
          <w:noProof/>
          <w:highlight w:val="yellow"/>
          <w:rPrChange w:id="452" w:author="Petnathean Julled" w:date="2021-11-27T06:33:00Z">
            <w:rPr>
              <w:noProof/>
            </w:rPr>
          </w:rPrChange>
        </w:rPr>
        <w:t>2</w:t>
      </w:r>
      <w:r w:rsidRPr="00D1353A">
        <w:rPr>
          <w:bCs/>
          <w:color w:val="FF0000"/>
          <w:highlight w:val="yellow"/>
          <w:lang w:val="en-US"/>
          <w:rPrChange w:id="453" w:author="Petnathean Julled" w:date="2021-11-27T06:33:00Z">
            <w:rPr>
              <w:bCs/>
              <w:color w:val="FF0000"/>
              <w:lang w:val="en-US"/>
            </w:rPr>
          </w:rPrChange>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del w:id="454" w:author="Petnathean Julled" w:date="2021-11-27T05:53:00Z">
        <w:r w:rsidR="004611D5" w:rsidRPr="004611D5" w:rsidDel="00165A59">
          <w:rPr>
            <w:bCs/>
            <w:lang w:val="en-US"/>
          </w:rPr>
          <w:delText>Smartcontract</w:delText>
        </w:r>
      </w:del>
      <w:proofErr w:type="spellStart"/>
      <w:ins w:id="455" w:author="Petnathean Julled" w:date="2021-11-27T05:53:00Z">
        <w:r w:rsidR="00165A59">
          <w:rPr>
            <w:bCs/>
            <w:lang w:val="en-US"/>
          </w:rPr>
          <w:t>Smartcontract</w:t>
        </w:r>
      </w:ins>
      <w:proofErr w:type="spellEnd"/>
      <w:r w:rsidR="004611D5" w:rsidRPr="004611D5">
        <w:rPr>
          <w:bCs/>
          <w:lang w:val="en-US"/>
        </w:rPr>
        <w:t xml:space="preserve"> developers to easily deploy and test their </w:t>
      </w:r>
      <w:del w:id="456" w:author="Petnathean Julled" w:date="2021-11-27T05:53:00Z">
        <w:r w:rsidR="004611D5" w:rsidRPr="004611D5" w:rsidDel="00165A59">
          <w:rPr>
            <w:bCs/>
            <w:lang w:val="en-US"/>
          </w:rPr>
          <w:delText>Smart</w:delText>
        </w:r>
        <w:r w:rsidR="001F6D30" w:rsidDel="00165A59">
          <w:rPr>
            <w:bCs/>
            <w:lang w:val="en-US"/>
          </w:rPr>
          <w:delText>C</w:delText>
        </w:r>
        <w:r w:rsidR="004611D5" w:rsidRPr="004611D5" w:rsidDel="00165A59">
          <w:rPr>
            <w:bCs/>
            <w:lang w:val="en-US"/>
          </w:rPr>
          <w:delText>ontract</w:delText>
        </w:r>
      </w:del>
      <w:proofErr w:type="spellStart"/>
      <w:ins w:id="457" w:author="Petnathean Julled" w:date="2021-11-27T05:53:00Z">
        <w:r w:rsidR="00165A59">
          <w:rPr>
            <w:bCs/>
            <w:lang w:val="en-US"/>
          </w:rPr>
          <w:t>Smartcontract</w:t>
        </w:r>
      </w:ins>
      <w:proofErr w:type="spellEnd"/>
      <w:r w:rsidR="004611D5" w:rsidRPr="004611D5">
        <w:rPr>
          <w:bCs/>
          <w:lang w:val="en-US"/>
        </w:rPr>
        <w:t xml:space="preserve"> in the proper 7 active nodes simulated environment closely </w:t>
      </w:r>
      <w:proofErr w:type="gramStart"/>
      <w:r w:rsidR="004611D5" w:rsidRPr="004611D5">
        <w:rPr>
          <w:bCs/>
          <w:lang w:val="en-US"/>
        </w:rPr>
        <w:t>similar to</w:t>
      </w:r>
      <w:proofErr w:type="gramEnd"/>
      <w:r w:rsidR="004611D5" w:rsidRPr="004611D5">
        <w:rPr>
          <w:bCs/>
          <w:lang w:val="en-US"/>
        </w:rPr>
        <w:t xml:space="preserve">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74913642" w:rsidR="00BF0FCA" w:rsidRDefault="00B83A76" w:rsidP="00710B9C">
      <w:pPr>
        <w:pStyle w:val="BodyText"/>
        <w:spacing w:after="0"/>
        <w:rPr>
          <w:bCs/>
          <w:lang w:val="en-US"/>
        </w:rPr>
      </w:pPr>
      <w:r w:rsidRPr="00B83A76">
        <w:rPr>
          <w:bCs/>
          <w:lang w:val="en-US"/>
        </w:rPr>
        <w:t>Test if the number of transactions would cause a change in performance of the XDS Document Registry to perform the Document Register function.</w:t>
      </w:r>
      <w:r>
        <w:rPr>
          <w:bCs/>
          <w:lang w:val="en-US"/>
        </w:rPr>
        <w:t xml:space="preserve"> </w:t>
      </w:r>
      <w:r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Pr>
          <w:bCs/>
          <w:lang w:val="en-US"/>
        </w:rPr>
        <w:t xml:space="preserve"> </w:t>
      </w:r>
      <w:r w:rsidRPr="00B83A76">
        <w:rPr>
          <w:bCs/>
          <w:lang w:val="en-US"/>
        </w:rPr>
        <w:t>The "Single Node" line was the averaged processing time monitored at the 1</w:t>
      </w:r>
      <w:r w:rsidRPr="00710B9C">
        <w:rPr>
          <w:bCs/>
          <w:vertAlign w:val="superscript"/>
          <w:lang w:val="en-US"/>
        </w:rPr>
        <w:t>st</w:t>
      </w:r>
      <w:r w:rsidR="00FC22F5">
        <w:rPr>
          <w:bCs/>
          <w:lang w:val="en-US"/>
        </w:rPr>
        <w:t xml:space="preserve"> </w:t>
      </w:r>
      <w:r w:rsidRPr="00B83A76">
        <w:rPr>
          <w:bCs/>
          <w:lang w:val="en-US"/>
        </w:rPr>
        <w:t>Node performing the Document Register function when there is only one node performing the function. The "All Nodes" line was the average processing time monitored at the 1</w:t>
      </w:r>
      <w:r w:rsidRPr="00710B9C">
        <w:rPr>
          <w:bCs/>
          <w:vertAlign w:val="superscript"/>
          <w:lang w:val="en-US"/>
        </w:rPr>
        <w:t>st</w:t>
      </w:r>
      <w:r w:rsidR="00867168">
        <w:rPr>
          <w:bCs/>
          <w:lang w:val="en-US"/>
        </w:rPr>
        <w:t xml:space="preserve"> </w:t>
      </w:r>
      <w:r w:rsidRPr="00B83A76">
        <w:rPr>
          <w:bCs/>
          <w:lang w:val="en-US"/>
        </w:rPr>
        <w:t xml:space="preserve">Node performing the Document Register function when all active nodes performed the function within the same time. Both setups measure the processing time the node used to complete the Document </w:t>
      </w:r>
      <w:r w:rsidRPr="00B83A76">
        <w:rPr>
          <w:bCs/>
          <w:lang w:val="en-US"/>
        </w:rPr>
        <w:lastRenderedPageBreak/>
        <w:t>Register function since the moment it received the ITI-42 transaction from the XDS Document Repository actor.</w:t>
      </w:r>
      <w:r>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Pr>
          <w:bCs/>
          <w:lang w:val="en-US"/>
        </w:rPr>
        <w:t xml:space="preserve"> </w:t>
      </w:r>
      <w:r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w:t>
      </w:r>
      <w:r w:rsidR="00BF0FCA">
        <w:rPr>
          <w:bCs/>
          <w:lang w:val="en-US"/>
        </w:rPr>
        <w:t xml:space="preserve"> </w:t>
      </w:r>
    </w:p>
    <w:p w14:paraId="07C7152E" w14:textId="257D286C"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xml:space="preserve">”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w:t>
      </w:r>
      <w:r w:rsidR="0072117F">
        <w:rPr>
          <w:bCs/>
          <w:noProof/>
          <w:lang w:val="en-US"/>
        </w:rPr>
        <mc:AlternateContent>
          <mc:Choice Requires="wpg">
            <w:drawing>
              <wp:anchor distT="0" distB="0" distL="114300" distR="114300" simplePos="0" relativeHeight="251658752" behindDoc="0" locked="0" layoutInCell="1" allowOverlap="1" wp14:anchorId="249B93A6" wp14:editId="28F39FB4">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6"/>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0CD0B18F" w:rsidR="0082708C" w:rsidRPr="00710B9C" w:rsidRDefault="0082708C" w:rsidP="00710B9C">
                              <w:pPr>
                                <w:pStyle w:val="Caption"/>
                                <w:rPr>
                                  <w:bCs/>
                                </w:rPr>
                              </w:pPr>
                              <w:bookmarkStart w:id="458"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458"/>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38" style="position:absolute;left:0;text-align:left;margin-left:-25.85pt;margin-top:0;width:274.5pt;height:184.5pt;z-index:251658752;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gAcgwMAADc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">
                <v:shape id="Picture 74" o:spid="_x0000_s1039"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7" o:title="Chart, line chart&#10;&#10;Description automatically generated"/>
                </v:shape>
                <v:shape id="Text Box 75" o:spid="_x0000_s1040"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0CD0B18F" w:rsidR="0082708C" w:rsidRPr="00710B9C" w:rsidRDefault="0082708C" w:rsidP="00710B9C">
                        <w:pPr>
                          <w:pStyle w:val="Caption"/>
                          <w:rPr>
                            <w:bCs/>
                          </w:rPr>
                        </w:pPr>
                        <w:bookmarkStart w:id="459"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459"/>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ith the </w:t>
      </w:r>
      <w:r w:rsidR="001D201C">
        <w:rPr>
          <w:bCs/>
          <w:noProof/>
          <w:lang w:val="en-US"/>
        </w:rPr>
        <mc:AlternateContent>
          <mc:Choice Requires="wpg">
            <w:drawing>
              <wp:anchor distT="0" distB="0" distL="114300" distR="114300" simplePos="0" relativeHeight="251660800" behindDoc="0" locked="0" layoutInCell="1" allowOverlap="1" wp14:anchorId="4B0450D0" wp14:editId="254273C4">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28"/>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3D386E0D" w:rsidR="0082708C" w:rsidRPr="00710B9C" w:rsidRDefault="0082708C" w:rsidP="00710B9C">
                              <w:pPr>
                                <w:pStyle w:val="Caption"/>
                                <w:rPr>
                                  <w:bCs/>
                                </w:rPr>
                              </w:pPr>
                              <w:bookmarkStart w:id="460"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460"/>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41" style="position:absolute;left:0;text-align:left;margin-left:253.15pt;margin-top:476.95pt;width:277.45pt;height:203.25pt;z-index:251660800;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">
                <v:shape id="Picture 80" o:spid="_x0000_s1042"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29" o:title="Chart, line chart&#10;&#10;Description automatically generated"/>
                </v:shape>
                <v:shape id="Text Box 82" o:spid="_x0000_s1043"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3D386E0D" w:rsidR="0082708C" w:rsidRPr="00710B9C" w:rsidRDefault="0082708C" w:rsidP="00710B9C">
                        <w:pPr>
                          <w:pStyle w:val="Caption"/>
                          <w:rPr>
                            <w:bCs/>
                          </w:rPr>
                        </w:pPr>
                        <w:bookmarkStart w:id="461"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461"/>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462"/>
      <w:r w:rsidRPr="00BF0FCA">
        <w:rPr>
          <w:bCs/>
          <w:lang w:val="en-US"/>
        </w:rPr>
        <w:t xml:space="preserve">285.2455158 </w:t>
      </w:r>
      <w:commentRangeEnd w:id="462"/>
      <w:r w:rsidR="00E57EAB">
        <w:rPr>
          <w:rStyle w:val="CommentReference"/>
          <w:spacing w:val="0"/>
          <w:lang w:val="en-US" w:eastAsia="en-US"/>
        </w:rPr>
        <w:commentReference w:id="462"/>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w:t>
      </w:r>
      <w:r w:rsidRPr="00BF0FCA">
        <w:rPr>
          <w:bCs/>
          <w:lang w:val="en-US"/>
        </w:rPr>
        <w:t>Document Query function. A full version of the experiment result can be further inspected in the Appendix section.</w:t>
      </w:r>
      <w:r>
        <w:rPr>
          <w:bCs/>
          <w:lang w:val="en-US"/>
        </w:rPr>
        <w:t xml:space="preserve"> </w:t>
      </w:r>
      <w:r w:rsidRPr="00BF0FCA">
        <w:rPr>
          <w:bCs/>
          <w:lang w:val="en-US"/>
        </w:rPr>
        <w:t>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 whole process which was expected not to affect the performance of the system.</w:t>
      </w:r>
      <w:r w:rsidR="00371FB9">
        <w:rPr>
          <w:bCs/>
          <w:lang w:val="en-US"/>
        </w:rPr>
        <w:t xml:space="preserve"> </w:t>
      </w:r>
    </w:p>
    <w:p w14:paraId="4C66C929" w14:textId="0F8ED8F1" w:rsidR="00371FB9" w:rsidRDefault="002F2B46" w:rsidP="00710B9C">
      <w:pPr>
        <w:pStyle w:val="BodyText"/>
        <w:spacing w:after="0"/>
        <w:rPr>
          <w:bCs/>
          <w:lang w:val="en-US"/>
        </w:rPr>
      </w:pPr>
      <w:r>
        <w:rPr>
          <w:bCs/>
          <w:noProof/>
          <w:lang w:val="en-US"/>
        </w:rPr>
        <w:lastRenderedPageBreak/>
        <mc:AlternateContent>
          <mc:Choice Requires="wpg">
            <w:drawing>
              <wp:anchor distT="0" distB="0" distL="114300" distR="114300" simplePos="0" relativeHeight="251659776" behindDoc="0" locked="0" layoutInCell="1" allowOverlap="1" wp14:anchorId="3DFDB141" wp14:editId="015FE29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0"/>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38E2BDEB" w:rsidR="0082708C" w:rsidRPr="00710B9C" w:rsidRDefault="0082708C" w:rsidP="00710B9C">
                              <w:pPr>
                                <w:pStyle w:val="Caption"/>
                                <w:rPr>
                                  <w:bCs/>
                                </w:rPr>
                              </w:pPr>
                              <w:bookmarkStart w:id="463"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463"/>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44" style="position:absolute;left:0;text-align:left;margin-left:-20.6pt;margin-top:-326.25pt;width:270.75pt;height:209.25pt;z-index:251659776;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">
                <v:shape id="Picture 77" o:spid="_x0000_s1045"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1" o:title="Chart, line chart&#10;&#10;Description automatically generated"/>
                </v:shape>
                <v:shape id="Text Box 78" o:spid="_x0000_s1046"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38E2BDEB" w:rsidR="0082708C" w:rsidRPr="00710B9C" w:rsidRDefault="0082708C" w:rsidP="00710B9C">
                        <w:pPr>
                          <w:pStyle w:val="Caption"/>
                          <w:rPr>
                            <w:bCs/>
                          </w:rPr>
                        </w:pPr>
                        <w:bookmarkStart w:id="464"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464"/>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455158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474373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27332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 xml:space="preserve">5.7761302 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mc:AlternateContent>
          <mc:Choice Requires="wpg">
            <w:drawing>
              <wp:anchor distT="0" distB="0" distL="114300" distR="114300" simplePos="0" relativeHeight="251661824" behindDoc="0" locked="0" layoutInCell="1" allowOverlap="1" wp14:anchorId="400FC788" wp14:editId="5684CA7E">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6D9CA800" w:rsidR="0082708C" w:rsidRPr="00710B9C" w:rsidRDefault="0082708C" w:rsidP="00710B9C">
                              <w:pPr>
                                <w:pStyle w:val="Caption"/>
                                <w:rPr>
                                  <w:noProof/>
                                </w:rPr>
                              </w:pPr>
                              <w:bookmarkStart w:id="465"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465"/>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47" style="position:absolute;left:0;text-align:left;margin-left:-22.1pt;margin-top:-3.75pt;width:273.4pt;height:200.2pt;z-index:251661824;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">
                <v:shape id="Picture 84" o:spid="_x0000_s1048"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3" o:title="Chart, line chart&#10;&#10;Description automatically generated"/>
                </v:shape>
                <v:shape id="Text Box 85" o:spid="_x0000_s1049"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6D9CA800" w:rsidR="0082708C" w:rsidRPr="00710B9C" w:rsidRDefault="0082708C" w:rsidP="00710B9C">
                        <w:pPr>
                          <w:pStyle w:val="Caption"/>
                          <w:rPr>
                            <w:noProof/>
                          </w:rPr>
                        </w:pPr>
                        <w:bookmarkStart w:id="466"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466"/>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7CBE844B"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 xml:space="preserve">During the study on the IHE Profiles standard, we found that the complexity of the IHE standard gave difficulty for interpretation. There are a lot of </w:t>
      </w:r>
      <w:r w:rsidRPr="00856095">
        <w:rPr>
          <w:lang w:val="en-US"/>
        </w:rPr>
        <w:lastRenderedPageBreak/>
        <w:t>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Pr>
          <w:lang w:val="en-US"/>
        </w:rPr>
        <w:t xml:space="preserve"> </w:t>
      </w:r>
      <w:r w:rsidRPr="00856095">
        <w:rPr>
          <w:lang w:val="en-US"/>
        </w:rPr>
        <w:t xml:space="preserve">For Ethereum, the usage of </w:t>
      </w:r>
      <w:del w:id="467" w:author="Petnathean Julled" w:date="2021-11-27T05:53:00Z">
        <w:r w:rsidRPr="00856095" w:rsidDel="00165A59">
          <w:rPr>
            <w:lang w:val="en-US"/>
          </w:rPr>
          <w:delText>Smart</w:delText>
        </w:r>
        <w:r w:rsidR="001C7A7A" w:rsidDel="00165A59">
          <w:rPr>
            <w:lang w:val="en-US"/>
          </w:rPr>
          <w:delText>C</w:delText>
        </w:r>
        <w:r w:rsidRPr="00856095" w:rsidDel="00165A59">
          <w:rPr>
            <w:lang w:val="en-US"/>
          </w:rPr>
          <w:delText>ontract</w:delText>
        </w:r>
      </w:del>
      <w:proofErr w:type="spellStart"/>
      <w:ins w:id="468" w:author="Petnathean Julled" w:date="2021-11-27T05:53:00Z">
        <w:r w:rsidR="00165A59">
          <w:rPr>
            <w:lang w:val="en-US"/>
          </w:rPr>
          <w:t>Smartcontract</w:t>
        </w:r>
      </w:ins>
      <w:proofErr w:type="spellEnd"/>
      <w:r w:rsidRPr="00856095">
        <w:rPr>
          <w:lang w:val="en-US"/>
        </w:rPr>
        <w:t xml:space="preserve"> was limited by its gas requirement. Every task performed by </w:t>
      </w:r>
      <w:del w:id="469" w:author="Petnathean Julled" w:date="2021-11-27T05:53:00Z">
        <w:r w:rsidRPr="00856095" w:rsidDel="00165A59">
          <w:rPr>
            <w:lang w:val="en-US"/>
          </w:rPr>
          <w:delText>Smart</w:delText>
        </w:r>
        <w:r w:rsidR="001C7A7A" w:rsidDel="00165A59">
          <w:rPr>
            <w:lang w:val="en-US"/>
          </w:rPr>
          <w:delText>C</w:delText>
        </w:r>
        <w:r w:rsidRPr="00856095" w:rsidDel="00165A59">
          <w:rPr>
            <w:lang w:val="en-US"/>
          </w:rPr>
          <w:delText>ontract</w:delText>
        </w:r>
      </w:del>
      <w:proofErr w:type="spellStart"/>
      <w:ins w:id="470" w:author="Petnathean Julled" w:date="2021-11-27T05:53:00Z">
        <w:r w:rsidR="00165A59">
          <w:rPr>
            <w:lang w:val="en-US"/>
          </w:rPr>
          <w:t>Smartcontract</w:t>
        </w:r>
      </w:ins>
      <w:proofErr w:type="spellEnd"/>
      <w:r w:rsidRPr="00856095">
        <w:rPr>
          <w:lang w:val="en-US"/>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mc:AlternateContent>
          <mc:Choice Requires="wpg">
            <w:drawing>
              <wp:anchor distT="0" distB="0" distL="114300" distR="114300" simplePos="0" relativeHeight="251662848" behindDoc="0" locked="0" layoutInCell="1" allowOverlap="1" wp14:anchorId="682DCC65" wp14:editId="3F59257B">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2DE5FAB7" w:rsidR="0082708C" w:rsidRPr="00710B9C" w:rsidRDefault="0082708C" w:rsidP="00710B9C">
                              <w:pPr>
                                <w:pStyle w:val="Caption"/>
                                <w:rPr>
                                  <w:rFonts w:cs="Angsana New"/>
                                  <w:noProof/>
                                  <w:szCs w:val="22"/>
                                  <w:lang w:bidi="th-TH"/>
                                </w:rPr>
                              </w:pPr>
                              <w:bookmarkStart w:id="471"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471"/>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50" style="position:absolute;left:0;text-align:left;margin-left:-185.15pt;margin-top:268.35pt;width:351.75pt;height:232.5pt;z-index:251662848;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eR+CiAMAADc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">
                <v:shape id="Picture 87" o:spid="_x0000_s1051"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5" o:title="Chart, line chart&#10;&#10;Description automatically generated"/>
                </v:shape>
                <v:shape id="Text Box 88" o:spid="_x0000_s1052"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2DE5FAB7" w:rsidR="0082708C" w:rsidRPr="00710B9C" w:rsidRDefault="0082708C" w:rsidP="00710B9C">
                        <w:pPr>
                          <w:pStyle w:val="Caption"/>
                          <w:rPr>
                            <w:rFonts w:cs="Angsana New"/>
                            <w:noProof/>
                            <w:szCs w:val="22"/>
                            <w:lang w:bidi="th-TH"/>
                          </w:rPr>
                        </w:pPr>
                        <w:bookmarkStart w:id="472"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472"/>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t>Conclusion</w:t>
      </w:r>
      <w:r w:rsidR="00A02A5F">
        <w:t xml:space="preserve"> &amp; Future Works</w:t>
      </w:r>
    </w:p>
    <w:p w14:paraId="3084D472" w14:textId="7834C986" w:rsidR="00017117" w:rsidRDefault="00935D21">
      <w:pPr>
        <w:ind w:firstLine="360"/>
        <w:jc w:val="both"/>
      </w:pPr>
      <w:r>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t>XDS.b</w:t>
      </w:r>
      <w:proofErr w:type="spellEnd"/>
      <w:r>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473"/>
      <w:r w:rsidRPr="00710B9C">
        <w:rPr>
          <w:highlight w:val="yellow"/>
        </w:rPr>
        <w:t>version</w:t>
      </w:r>
      <w:commentRangeEnd w:id="473"/>
      <w:r w:rsidR="00DC1DB9">
        <w:rPr>
          <w:rStyle w:val="CommentReference"/>
        </w:rPr>
        <w:commentReference w:id="473"/>
      </w:r>
      <w:r w:rsidRPr="00710B9C">
        <w:rPr>
          <w:highlight w:val="yellow"/>
        </w:rPr>
        <w:t xml:space="preserve"> of the software to avoid version conflict of the source code.</w:t>
      </w:r>
      <w:r>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w:t>
      </w:r>
      <w:r>
        <w:t xml:space="preserve">provides On-Demand health document type which gave flexibility and a wider range of usability of shared health documents to healthcare operation. </w:t>
      </w:r>
    </w:p>
    <w:p w14:paraId="59071111" w14:textId="33E61D25"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del w:id="474" w:author="Petnathean Julled" w:date="2021-11-27T05:53:00Z">
        <w:r w:rsidDel="00165A59">
          <w:delText>Smart</w:delText>
        </w:r>
        <w:r w:rsidR="00271917" w:rsidDel="00165A59">
          <w:delText>C</w:delText>
        </w:r>
        <w:r w:rsidDel="00165A59">
          <w:delText>ontract</w:delText>
        </w:r>
      </w:del>
      <w:proofErr w:type="spellStart"/>
      <w:ins w:id="475" w:author="Petnathean Julled" w:date="2021-11-27T05:53:00Z">
        <w:r w:rsidR="00165A59">
          <w:t>Smartcontract</w:t>
        </w:r>
      </w:ins>
      <w:proofErr w:type="spellEnd"/>
      <w:r>
        <w:t xml:space="preserve"> and eliminate the need for centralized identity feed in the network. Eliminate the cost which would be spent on maintaining the Patient Identity Feed Actor for the network. </w:t>
      </w:r>
    </w:p>
    <w:p w14:paraId="072A8363" w14:textId="1DF8DD80" w:rsidR="00017117" w:rsidRDefault="00935D21">
      <w:pPr>
        <w:ind w:firstLine="360"/>
        <w:jc w:val="both"/>
      </w:pPr>
      <w:r>
        <w:t xml:space="preserve">Furthermore, the </w:t>
      </w:r>
      <w:del w:id="476" w:author="Petnathean Julled" w:date="2021-11-27T05:53:00Z">
        <w:r w:rsidDel="00165A59">
          <w:delText>Smart</w:delText>
        </w:r>
        <w:r w:rsidR="00271917" w:rsidDel="00165A59">
          <w:delText>C</w:delText>
        </w:r>
        <w:r w:rsidDel="00165A59">
          <w:delText>ontract</w:delText>
        </w:r>
      </w:del>
      <w:proofErr w:type="spellStart"/>
      <w:ins w:id="477" w:author="Petnathean Julled" w:date="2021-11-27T05:53:00Z">
        <w:r w:rsidR="00165A59">
          <w:t>Smartcontract</w:t>
        </w:r>
      </w:ins>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6E73574F" w14:textId="252A1983" w:rsidR="00F938D1" w:rsidRPr="00F938D1" w:rsidRDefault="00A578E5" w:rsidP="00F938D1">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F938D1" w:rsidRPr="00F938D1">
        <w:rPr>
          <w:noProof/>
          <w:sz w:val="16"/>
          <w:szCs w:val="24"/>
        </w:rPr>
        <w:t>[1]</w:t>
      </w:r>
      <w:r w:rsidR="00F938D1" w:rsidRPr="00F938D1">
        <w:rPr>
          <w:noProof/>
          <w:sz w:val="16"/>
          <w:szCs w:val="24"/>
        </w:rPr>
        <w:tab/>
        <w:t>D. H. Interoperability, “Digital Healthcare Interoperability,” no. October, 2016.</w:t>
      </w:r>
    </w:p>
    <w:p w14:paraId="59E973C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w:t>
      </w:r>
      <w:r w:rsidRPr="00F938D1">
        <w:rPr>
          <w:noProof/>
          <w:sz w:val="16"/>
          <w:szCs w:val="24"/>
        </w:rPr>
        <w:tab/>
        <w:t>PolicyMedical, “Interoperability in Healthcare: To Have or Not to Have.” https://www.policymedical.com/interoperability-healthcare/ (accessed Sep. 22, 2018).</w:t>
      </w:r>
    </w:p>
    <w:p w14:paraId="6C0B595B"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lastRenderedPageBreak/>
        <w:t>[3]</w:t>
      </w:r>
      <w:r w:rsidRPr="00F938D1">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0A6FDD8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w:t>
      </w:r>
      <w:r w:rsidRPr="00F938D1">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0091C25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w:t>
      </w:r>
      <w:r w:rsidRPr="00F938D1">
        <w:rPr>
          <w:noProof/>
          <w:sz w:val="16"/>
          <w:szCs w:val="24"/>
        </w:rPr>
        <w:tab/>
        <w:t>Paige Goodhew, “Why Healthcare Interoperability Matters | Redox.” https://www.redoxengine.com/blog/why-healthcare-interoperability-matters/ (accessed Apr. 27, 2019).</w:t>
      </w:r>
    </w:p>
    <w:p w14:paraId="72D90540"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6]</w:t>
      </w:r>
      <w:r w:rsidRPr="00F938D1">
        <w:rPr>
          <w:noProof/>
          <w:sz w:val="16"/>
          <w:szCs w:val="24"/>
        </w:rPr>
        <w:tab/>
        <w:t xml:space="preserve">Oracle, “Interoperability : A Key to Meaningful Use,” </w:t>
      </w:r>
      <w:r w:rsidRPr="00F938D1">
        <w:rPr>
          <w:i/>
          <w:iCs/>
          <w:noProof/>
          <w:sz w:val="16"/>
          <w:szCs w:val="24"/>
        </w:rPr>
        <w:t>Solutions</w:t>
      </w:r>
      <w:r w:rsidRPr="00F938D1">
        <w:rPr>
          <w:noProof/>
          <w:sz w:val="16"/>
          <w:szCs w:val="24"/>
        </w:rPr>
        <w:t>, no. November, 2010, [Online]. Available: http://www.oracle.com/us/industries/healthcare/interoperability-wp-188782.pdf.</w:t>
      </w:r>
    </w:p>
    <w:p w14:paraId="0AAB684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7]</w:t>
      </w:r>
      <w:r w:rsidRPr="00F938D1">
        <w:rPr>
          <w:noProof/>
          <w:sz w:val="16"/>
          <w:szCs w:val="24"/>
        </w:rPr>
        <w:tab/>
        <w:t>HIMSS, “What is Interoperability?” https://www.himss.org/library/interoperability-standards/what-is-interoperability (accessed Apr. 27, 2019).</w:t>
      </w:r>
    </w:p>
    <w:p w14:paraId="6CCD47A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8]</w:t>
      </w:r>
      <w:r w:rsidRPr="00F938D1">
        <w:rPr>
          <w:noProof/>
          <w:sz w:val="16"/>
          <w:szCs w:val="24"/>
        </w:rPr>
        <w:tab/>
        <w:t xml:space="preserve">Healthcare Information and Management Systems Society, “Definition of Interoperability,” </w:t>
      </w:r>
      <w:r w:rsidRPr="00F938D1">
        <w:rPr>
          <w:i/>
          <w:iCs/>
          <w:noProof/>
          <w:sz w:val="16"/>
          <w:szCs w:val="24"/>
        </w:rPr>
        <w:t>Himss</w:t>
      </w:r>
      <w:r w:rsidRPr="00F938D1">
        <w:rPr>
          <w:noProof/>
          <w:sz w:val="16"/>
          <w:szCs w:val="24"/>
        </w:rPr>
        <w:t>, p. 2013, 2013.</w:t>
      </w:r>
    </w:p>
    <w:p w14:paraId="1A43EC21"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9]</w:t>
      </w:r>
      <w:r w:rsidRPr="00F938D1">
        <w:rPr>
          <w:noProof/>
          <w:sz w:val="16"/>
          <w:szCs w:val="24"/>
        </w:rPr>
        <w:tab/>
        <w:t xml:space="preserve">W. E. Hammond and J. J. Cimino, </w:t>
      </w:r>
      <w:r w:rsidRPr="00F938D1">
        <w:rPr>
          <w:i/>
          <w:iCs/>
          <w:noProof/>
          <w:sz w:val="16"/>
          <w:szCs w:val="24"/>
        </w:rPr>
        <w:t>Standards in Medical Informatics</w:t>
      </w:r>
      <w:r w:rsidRPr="00F938D1">
        <w:rPr>
          <w:noProof/>
          <w:sz w:val="16"/>
          <w:szCs w:val="24"/>
        </w:rPr>
        <w:t>, no. December. 2001.</w:t>
      </w:r>
    </w:p>
    <w:p w14:paraId="3AC662AA"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0]</w:t>
      </w:r>
      <w:r w:rsidRPr="00F938D1">
        <w:rPr>
          <w:noProof/>
          <w:sz w:val="16"/>
          <w:szCs w:val="24"/>
        </w:rPr>
        <w:tab/>
        <w:t xml:space="preserve">S. Rosslyn, “DICOM PS 3.15 Security and System Management Profiles,” </w:t>
      </w:r>
      <w:r w:rsidRPr="00F938D1">
        <w:rPr>
          <w:i/>
          <w:iCs/>
          <w:noProof/>
          <w:sz w:val="16"/>
          <w:szCs w:val="24"/>
        </w:rPr>
        <w:t>DICOM Stand.</w:t>
      </w:r>
      <w:r w:rsidRPr="00F938D1">
        <w:rPr>
          <w:noProof/>
          <w:sz w:val="16"/>
          <w:szCs w:val="24"/>
        </w:rPr>
        <w:t>, 2011.</w:t>
      </w:r>
    </w:p>
    <w:p w14:paraId="67C3E1D5"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1]</w:t>
      </w:r>
      <w:r w:rsidRPr="00F938D1">
        <w:rPr>
          <w:noProof/>
          <w:sz w:val="16"/>
          <w:szCs w:val="24"/>
        </w:rPr>
        <w:tab/>
        <w:t>DICOM Library, “About DICOM SOPs.” https://www.dicomlibrary.com/dicom/sop/ (accessed Oct. 22, 2018).</w:t>
      </w:r>
    </w:p>
    <w:p w14:paraId="60BB8C8E"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2]</w:t>
      </w:r>
      <w:r w:rsidRPr="00F938D1">
        <w:rPr>
          <w:noProof/>
          <w:sz w:val="16"/>
          <w:szCs w:val="24"/>
        </w:rPr>
        <w:tab/>
        <w:t>The Royal College of Radiologists Board of the Faculty of Clinical Radiology, “DICOM and HL7 standards.”</w:t>
      </w:r>
    </w:p>
    <w:p w14:paraId="160C1E2C"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3]</w:t>
      </w:r>
      <w:r w:rsidRPr="00F938D1">
        <w:rPr>
          <w:noProof/>
          <w:sz w:val="16"/>
          <w:szCs w:val="24"/>
        </w:rPr>
        <w:tab/>
        <w:t>“FHIR v4.0.1.” https://www.hl7.org/fhir/ (accessed Oct. 13, 2020).</w:t>
      </w:r>
    </w:p>
    <w:p w14:paraId="69EE37C0"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4]</w:t>
      </w:r>
      <w:r w:rsidRPr="00F938D1">
        <w:rPr>
          <w:noProof/>
          <w:sz w:val="16"/>
          <w:szCs w:val="24"/>
        </w:rPr>
        <w:tab/>
        <w:t>IHE International Inc, “About IHE.” https://www.ihe.net/about_ihe/ (accessed Sep. 11, 2018).</w:t>
      </w:r>
    </w:p>
    <w:p w14:paraId="72DDC2AC"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5]</w:t>
      </w:r>
      <w:r w:rsidRPr="00F938D1">
        <w:rPr>
          <w:noProof/>
          <w:sz w:val="16"/>
          <w:szCs w:val="24"/>
        </w:rPr>
        <w:tab/>
        <w:t xml:space="preserve">IHE International Inc, “IHE IT Infrastructure ( ITI ) Technical Framework Volume 1 Integration Profiles,” </w:t>
      </w:r>
      <w:r w:rsidRPr="00F938D1">
        <w:rPr>
          <w:i/>
          <w:iCs/>
          <w:noProof/>
          <w:sz w:val="16"/>
          <w:szCs w:val="24"/>
        </w:rPr>
        <w:t>Int. J. Healthc. Technol. Manag.</w:t>
      </w:r>
      <w:r w:rsidRPr="00F938D1">
        <w:rPr>
          <w:noProof/>
          <w:sz w:val="16"/>
          <w:szCs w:val="24"/>
        </w:rPr>
        <w:t>, vol. 1, no. 8.0, pp. 1–177, 2008, doi: 10.1504/IJHTM.2008.017371.</w:t>
      </w:r>
    </w:p>
    <w:p w14:paraId="40823F5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6]</w:t>
      </w:r>
      <w:r w:rsidRPr="00F938D1">
        <w:rPr>
          <w:noProof/>
          <w:sz w:val="16"/>
          <w:szCs w:val="24"/>
        </w:rPr>
        <w:tab/>
        <w:t>“First known ransomware attack in 1989 also targeted healthcare.” https://www.beckershospitalreview.com/healthcare-information-technology/first-known-ransomware-attack-in-1989-also-targeted-healthcare.html (accessed Oct. 29, 2021).</w:t>
      </w:r>
    </w:p>
    <w:p w14:paraId="5FC4B403"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7]</w:t>
      </w:r>
      <w:r w:rsidRPr="00F938D1">
        <w:rPr>
          <w:noProof/>
          <w:sz w:val="16"/>
          <w:szCs w:val="24"/>
        </w:rPr>
        <w:tab/>
        <w:t>Healthcare IT News, “The biggest healthcare breaches of 2017.” https://www.healthcareitnews.com/slideshow/biggest-healthcare-breaches-2017-so-far?page=1 (accessed Sep. 11, 2018).</w:t>
      </w:r>
    </w:p>
    <w:p w14:paraId="183AB4E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8]</w:t>
      </w:r>
      <w:r w:rsidRPr="00F938D1">
        <w:rPr>
          <w:noProof/>
          <w:sz w:val="16"/>
          <w:szCs w:val="24"/>
        </w:rPr>
        <w:tab/>
        <w:t>Healthcare IT News, “The biggest healthcare data breaches of 2018 (so far).” https://www.healthcareitnews.com/projects/biggest-healthcare-data-breaches-2018-so-far (accessed Apr. 27, 2019).</w:t>
      </w:r>
    </w:p>
    <w:p w14:paraId="1F3AC54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9]</w:t>
      </w:r>
      <w:r w:rsidRPr="00F938D1">
        <w:rPr>
          <w:noProof/>
          <w:sz w:val="16"/>
          <w:szCs w:val="24"/>
        </w:rPr>
        <w:tab/>
        <w:t>HIPAA Journal, “Largest Healthcare Data Breaches of 2018.” https://www.hipaajournal.com/largest-healthcare-data-breaches-of-2018/ (accessed Apr. 27, 2019).</w:t>
      </w:r>
    </w:p>
    <w:p w14:paraId="2CAF19F3"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0]</w:t>
      </w:r>
      <w:r w:rsidRPr="00F938D1">
        <w:rPr>
          <w:noProof/>
          <w:sz w:val="16"/>
          <w:szCs w:val="24"/>
        </w:rPr>
        <w:tab/>
        <w:t>“The 10 Biggest Healthcare Data Breaches of 2019, So Far.” https://healthitsecurity.com/news/the-10-biggest-healthcare-data-breaches-of-2019-so-far (accessed Mar. 04, 2021).</w:t>
      </w:r>
    </w:p>
    <w:p w14:paraId="54833AF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1]</w:t>
      </w:r>
      <w:r w:rsidRPr="00F938D1">
        <w:rPr>
          <w:noProof/>
          <w:sz w:val="16"/>
          <w:szCs w:val="24"/>
        </w:rPr>
        <w:tab/>
        <w:t>“UPDATE: The 10 Biggest Healthcare Data Breaches of 2020.” https://healthitsecurity.com/news/the-10-biggest-healthcare-data-breaches-of-2020 (accessed Mar. 04, 2021).</w:t>
      </w:r>
    </w:p>
    <w:p w14:paraId="497B198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2]</w:t>
      </w:r>
      <w:r w:rsidRPr="00F938D1">
        <w:rPr>
          <w:noProof/>
          <w:sz w:val="16"/>
          <w:szCs w:val="24"/>
        </w:rPr>
        <w:tab/>
        <w:t xml:space="preserve">V. Puri, A. Kataria, and V. Sharma, “Artificial intelligence-powered decentralized framework for Internet of Things in Healthcare 4.0,” </w:t>
      </w:r>
      <w:r w:rsidRPr="00F938D1">
        <w:rPr>
          <w:i/>
          <w:iCs/>
          <w:noProof/>
          <w:sz w:val="16"/>
          <w:szCs w:val="24"/>
        </w:rPr>
        <w:t>Trans. Emerg. Telecommun. Technol.</w:t>
      </w:r>
      <w:r w:rsidRPr="00F938D1">
        <w:rPr>
          <w:noProof/>
          <w:sz w:val="16"/>
          <w:szCs w:val="24"/>
        </w:rPr>
        <w:t>, p. e4245, 2021, doi: 10.1002/ETT.4245.</w:t>
      </w:r>
    </w:p>
    <w:p w14:paraId="12906363"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3]</w:t>
      </w:r>
      <w:r w:rsidRPr="00F938D1">
        <w:rPr>
          <w:noProof/>
          <w:sz w:val="16"/>
          <w:szCs w:val="24"/>
        </w:rPr>
        <w:tab/>
        <w:t>“Czech hospital hit by cyberattack while in the midst of a COVID-19 outbreak | ZDNet.” https://www.zdnet.com/article/czech-hospital-hit-by-cyber-attack-while-in-the-midst-of-a-covid-19-outbreak/ (accessed Mar. 04, 2021).</w:t>
      </w:r>
    </w:p>
    <w:p w14:paraId="484177AC"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4]</w:t>
      </w:r>
      <w:r w:rsidRPr="00F938D1">
        <w:rPr>
          <w:noProof/>
          <w:sz w:val="16"/>
          <w:szCs w:val="24"/>
        </w:rPr>
        <w:tab/>
        <w:t>D. Cosset, “The 4 characteristics of a blockchain - DEV Community.” https://dev.to/damcosset/the-4-characteristics-of-a-blockchain-2c55 (accessed Oct. 29, 2018).</w:t>
      </w:r>
    </w:p>
    <w:p w14:paraId="1298EFDB"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5]</w:t>
      </w:r>
      <w:r w:rsidRPr="00F938D1">
        <w:rPr>
          <w:noProof/>
          <w:sz w:val="16"/>
          <w:szCs w:val="24"/>
        </w:rPr>
        <w:tab/>
        <w:t>Deloitte, “Key Characteristics of the Blockchain,” Accessed: Oct. 29, 2018. [Online]. Available: https://www2.deloitte.com/content/dam/Deloitte/in/Documents/industries/in-convergence-blockchain-key-characteristics-noexp.pdf.</w:t>
      </w:r>
    </w:p>
    <w:p w14:paraId="10366D6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6]</w:t>
      </w:r>
      <w:r w:rsidRPr="00F938D1">
        <w:rPr>
          <w:noProof/>
          <w:sz w:val="16"/>
          <w:szCs w:val="24"/>
        </w:rPr>
        <w:tab/>
        <w:t xml:space="preserve">Data Flair, “6 Major Features Of Blockchain | Why Blockchain is </w:t>
      </w:r>
      <w:r w:rsidRPr="00F938D1">
        <w:rPr>
          <w:noProof/>
          <w:sz w:val="16"/>
          <w:szCs w:val="24"/>
        </w:rPr>
        <w:t>Popular?” https://data-flair.training/blogs/features-of-blockchain/ (accessed Oct. 29, 2018).</w:t>
      </w:r>
    </w:p>
    <w:p w14:paraId="130F5E1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7]</w:t>
      </w:r>
      <w:r w:rsidRPr="00F938D1">
        <w:rPr>
          <w:noProof/>
          <w:sz w:val="16"/>
          <w:szCs w:val="24"/>
        </w:rPr>
        <w:tab/>
        <w:t>Techracer-Medium, “4 Key Features of Blockchain – Techracers – Medium.” https://medium.com/techracers/4-key-features-of-blockchain-5a4aff025d38 (accessed Oct. 29, 2018).</w:t>
      </w:r>
    </w:p>
    <w:p w14:paraId="4F9933C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8]</w:t>
      </w:r>
      <w:r w:rsidRPr="00F938D1">
        <w:rPr>
          <w:noProof/>
          <w:sz w:val="16"/>
          <w:szCs w:val="24"/>
        </w:rPr>
        <w:tab/>
        <w:t xml:space="preserve">K. Peterson, R. Deeduvanu, P. Kanjamala, and K. Boles, “A Blockchain-Based Approach to Health Information Exchange Networks,” </w:t>
      </w:r>
      <w:r w:rsidRPr="00F938D1">
        <w:rPr>
          <w:i/>
          <w:iCs/>
          <w:noProof/>
          <w:sz w:val="16"/>
          <w:szCs w:val="24"/>
        </w:rPr>
        <w:t>Mayo Clin.</w:t>
      </w:r>
      <w:r w:rsidRPr="00F938D1">
        <w:rPr>
          <w:noProof/>
          <w:sz w:val="16"/>
          <w:szCs w:val="24"/>
        </w:rPr>
        <w:t>, no. 1, p. 10, 2016, doi: 10.1016/j.procs.2015.08.363.</w:t>
      </w:r>
    </w:p>
    <w:p w14:paraId="43644591"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9]</w:t>
      </w:r>
      <w:r w:rsidRPr="00F938D1">
        <w:rPr>
          <w:noProof/>
          <w:sz w:val="16"/>
          <w:szCs w:val="24"/>
        </w:rPr>
        <w:tab/>
        <w:t xml:space="preserve">A. Ekblaw, A. Azaria, J. D. Halamka, A. Lippman, I. Original, and T. Vieira, “A Case Study for Blockchain in Healthcare: " MedRec " prototype for electronic health records and medical research data,” </w:t>
      </w:r>
      <w:r w:rsidRPr="00F938D1">
        <w:rPr>
          <w:i/>
          <w:iCs/>
          <w:noProof/>
          <w:sz w:val="16"/>
          <w:szCs w:val="24"/>
        </w:rPr>
        <w:t>IEEE Technol. Soc. Mag.</w:t>
      </w:r>
      <w:r w:rsidRPr="00F938D1">
        <w:rPr>
          <w:noProof/>
          <w:sz w:val="16"/>
          <w:szCs w:val="24"/>
        </w:rPr>
        <w:t>, pp. 1–13, 2016, doi: 10.1109/OBD.ta b2016.11.</w:t>
      </w:r>
    </w:p>
    <w:p w14:paraId="78CD9135"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0]</w:t>
      </w:r>
      <w:r w:rsidRPr="00F938D1">
        <w:rPr>
          <w:noProof/>
          <w:sz w:val="16"/>
          <w:szCs w:val="24"/>
        </w:rPr>
        <w:tab/>
        <w:t xml:space="preserve">S. Tanwar, K. Parekh, and R. Evans, “Blockchain-based electronic healthcare record system for healthcare 4.0 applications,” </w:t>
      </w:r>
      <w:r w:rsidRPr="00F938D1">
        <w:rPr>
          <w:i/>
          <w:iCs/>
          <w:noProof/>
          <w:sz w:val="16"/>
          <w:szCs w:val="24"/>
        </w:rPr>
        <w:t>J. Inf. Secur. Appl.</w:t>
      </w:r>
      <w:r w:rsidRPr="00F938D1">
        <w:rPr>
          <w:noProof/>
          <w:sz w:val="16"/>
          <w:szCs w:val="24"/>
        </w:rPr>
        <w:t>, vol. 50, p. 102407, Feb. 2020, doi: 10.1016/j.jisa.2019.102407.</w:t>
      </w:r>
    </w:p>
    <w:p w14:paraId="01488DAD"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1]</w:t>
      </w:r>
      <w:r w:rsidRPr="00F938D1">
        <w:rPr>
          <w:noProof/>
          <w:sz w:val="16"/>
          <w:szCs w:val="24"/>
        </w:rPr>
        <w:tab/>
        <w:t>A. Ekblaw and A. Azaria, “MedRec: Medical Data Management on the Blockchain,” Accessed: Sep. 26, 2018. [Online]. Available: https://viral.media.mit.edu/pub/medrec.</w:t>
      </w:r>
    </w:p>
    <w:p w14:paraId="576FDD3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2]</w:t>
      </w:r>
      <w:r w:rsidRPr="00F938D1">
        <w:rPr>
          <w:noProof/>
          <w:sz w:val="16"/>
          <w:szCs w:val="24"/>
        </w:rPr>
        <w:tab/>
        <w:t>A. Medical Association, “What is Information Blocking? Part 1.”</w:t>
      </w:r>
    </w:p>
    <w:p w14:paraId="7986901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3]</w:t>
      </w:r>
      <w:r w:rsidRPr="00F938D1">
        <w:rPr>
          <w:noProof/>
          <w:sz w:val="16"/>
          <w:szCs w:val="24"/>
        </w:rPr>
        <w:tab/>
        <w:t xml:space="preserve">G. Zyskind, O. Nathan, and A. S. Pentland, “Decentralizing privacy: Using Blockchain to Protect Personal Data,” </w:t>
      </w:r>
      <w:r w:rsidRPr="00F938D1">
        <w:rPr>
          <w:i/>
          <w:iCs/>
          <w:noProof/>
          <w:sz w:val="16"/>
          <w:szCs w:val="24"/>
        </w:rPr>
        <w:t>Proc. - 2015 IEEE Secur. Priv. Work. SPW 2015</w:t>
      </w:r>
      <w:r w:rsidRPr="00F938D1">
        <w:rPr>
          <w:noProof/>
          <w:sz w:val="16"/>
          <w:szCs w:val="24"/>
        </w:rPr>
        <w:t>, pp. 180–184, 2015, doi: 10.1109/SPW.2015.27.</w:t>
      </w:r>
    </w:p>
    <w:p w14:paraId="3A5303D2"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4]</w:t>
      </w:r>
      <w:r w:rsidRPr="00F938D1">
        <w:rPr>
          <w:noProof/>
          <w:sz w:val="16"/>
          <w:szCs w:val="24"/>
        </w:rPr>
        <w:tab/>
        <w:t xml:space="preserve">D. Yaga, P. Mell, N. Roby, and K. Scarfone, “Blockchain Technology Overview (NISTIR-8202),” </w:t>
      </w:r>
      <w:r w:rsidRPr="00F938D1">
        <w:rPr>
          <w:i/>
          <w:iCs/>
          <w:noProof/>
          <w:sz w:val="16"/>
          <w:szCs w:val="24"/>
        </w:rPr>
        <w:t>Draft NISTIR</w:t>
      </w:r>
      <w:r w:rsidRPr="00F938D1">
        <w:rPr>
          <w:noProof/>
          <w:sz w:val="16"/>
          <w:szCs w:val="24"/>
        </w:rPr>
        <w:t>, p. 59, 2018, doi: 10.6028/NIST.IR.8202.</w:t>
      </w:r>
    </w:p>
    <w:p w14:paraId="1DC66921"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5]</w:t>
      </w:r>
      <w:r w:rsidRPr="00F938D1">
        <w:rPr>
          <w:noProof/>
          <w:sz w:val="16"/>
          <w:szCs w:val="24"/>
        </w:rPr>
        <w:tab/>
        <w:t>“Blockchain Consensus: A Simple Explanation Anyone Can Understand.” https://blockgeeks.com/guides/blockchain-consensus/ (accessed Oct. 13, 2020).</w:t>
      </w:r>
    </w:p>
    <w:p w14:paraId="5FBBE8A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6]</w:t>
      </w:r>
      <w:r w:rsidRPr="00F938D1">
        <w:rPr>
          <w:noProof/>
          <w:sz w:val="16"/>
          <w:szCs w:val="24"/>
        </w:rPr>
        <w:tab/>
        <w:t xml:space="preserve">D. Drescher, </w:t>
      </w:r>
      <w:r w:rsidRPr="00F938D1">
        <w:rPr>
          <w:i/>
          <w:iCs/>
          <w:noProof/>
          <w:sz w:val="16"/>
          <w:szCs w:val="24"/>
        </w:rPr>
        <w:t>Blockchainbasics</w:t>
      </w:r>
      <w:r w:rsidRPr="00F938D1">
        <w:rPr>
          <w:noProof/>
          <w:sz w:val="16"/>
          <w:szCs w:val="24"/>
        </w:rPr>
        <w:t>. Apress, Berkeley, CA.</w:t>
      </w:r>
    </w:p>
    <w:p w14:paraId="46D974C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7]</w:t>
      </w:r>
      <w:r w:rsidRPr="00F938D1">
        <w:rPr>
          <w:noProof/>
          <w:sz w:val="16"/>
          <w:szCs w:val="24"/>
        </w:rPr>
        <w:tab/>
        <w:t xml:space="preserve">D. Mingxiao, M. Xiaofeng, Z. Zhe, W. Xiangwei, and C. Qijun, “A review on consensus algorithm of blockchain,” </w:t>
      </w:r>
      <w:r w:rsidRPr="00F938D1">
        <w:rPr>
          <w:i/>
          <w:iCs/>
          <w:noProof/>
          <w:sz w:val="16"/>
          <w:szCs w:val="24"/>
        </w:rPr>
        <w:t>2017 IEEE Int. Conf. Syst. Man, Cybern. SMC 2017</w:t>
      </w:r>
      <w:r w:rsidRPr="00F938D1">
        <w:rPr>
          <w:noProof/>
          <w:sz w:val="16"/>
          <w:szCs w:val="24"/>
        </w:rPr>
        <w:t>, vol. 2017-Janua, pp. 2567–2572, 2017, doi: 10.1109/SMC.2017.8123011.</w:t>
      </w:r>
    </w:p>
    <w:p w14:paraId="1F62113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8]</w:t>
      </w:r>
      <w:r w:rsidRPr="00F938D1">
        <w:rPr>
          <w:noProof/>
          <w:sz w:val="16"/>
          <w:szCs w:val="24"/>
        </w:rPr>
        <w:tab/>
        <w:t>“Proof-of-Work, Explained.” https://cointelegraph.com/explained/proof-of-work-explained (accessed Oct. 13, 2020).</w:t>
      </w:r>
    </w:p>
    <w:p w14:paraId="103C69A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9]</w:t>
      </w:r>
      <w:r w:rsidRPr="00F938D1">
        <w:rPr>
          <w:noProof/>
          <w:sz w:val="16"/>
          <w:szCs w:val="24"/>
        </w:rPr>
        <w:tab/>
        <w:t xml:space="preserve">S. De Angelis, L. Aniello, R. Baldoni, F. Lombardi, A. Margheri, and V. Sassone, “PBFT vs proof-of-authority: Applying the CAP theorem to permissioned blockchain,” </w:t>
      </w:r>
      <w:r w:rsidRPr="00F938D1">
        <w:rPr>
          <w:i/>
          <w:iCs/>
          <w:noProof/>
          <w:sz w:val="16"/>
          <w:szCs w:val="24"/>
        </w:rPr>
        <w:t>CEUR Workshop Proc.</w:t>
      </w:r>
      <w:r w:rsidRPr="00F938D1">
        <w:rPr>
          <w:noProof/>
          <w:sz w:val="16"/>
          <w:szCs w:val="24"/>
        </w:rPr>
        <w:t>, vol. 2058, pp. 1–11, 2018.</w:t>
      </w:r>
    </w:p>
    <w:p w14:paraId="78AD848D"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0]</w:t>
      </w:r>
      <w:r w:rsidRPr="00F938D1">
        <w:rPr>
          <w:noProof/>
          <w:sz w:val="16"/>
          <w:szCs w:val="24"/>
        </w:rPr>
        <w:tab/>
        <w:t>“Home | ethereum.org.” https://ethereum.org/en/ (accessed Nov. 12, 2021).</w:t>
      </w:r>
    </w:p>
    <w:p w14:paraId="33C31C7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1]</w:t>
      </w:r>
      <w:r w:rsidRPr="00F938D1">
        <w:rPr>
          <w:noProof/>
          <w:sz w:val="16"/>
          <w:szCs w:val="24"/>
        </w:rPr>
        <w:tab/>
        <w:t>V. Buterin, “A NEXT GENERATION SMART CONTRACT &amp; DECENTRALIZED APPLICATION PLATFORM.”</w:t>
      </w:r>
    </w:p>
    <w:p w14:paraId="5F27FC30" w14:textId="00E6B801"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2]</w:t>
      </w:r>
      <w:r w:rsidRPr="00F938D1">
        <w:rPr>
          <w:noProof/>
          <w:sz w:val="16"/>
          <w:szCs w:val="24"/>
        </w:rPr>
        <w:tab/>
        <w:t>henriquegaia, “ethereumbook/07</w:t>
      </w:r>
      <w:del w:id="478" w:author="Petnathean Julled" w:date="2021-11-27T05:54:00Z">
        <w:r w:rsidRPr="00F938D1" w:rsidDel="00165A59">
          <w:rPr>
            <w:noProof/>
            <w:sz w:val="16"/>
            <w:szCs w:val="24"/>
          </w:rPr>
          <w:delText>smart-contract</w:delText>
        </w:r>
      </w:del>
      <w:ins w:id="479" w:author="Petnathean Julled" w:date="2021-11-27T05:54:00Z">
        <w:r w:rsidR="00165A59">
          <w:rPr>
            <w:noProof/>
            <w:sz w:val="16"/>
            <w:szCs w:val="24"/>
          </w:rPr>
          <w:t>Smartcontract</w:t>
        </w:r>
      </w:ins>
      <w:r w:rsidRPr="00F938D1">
        <w:rPr>
          <w:noProof/>
          <w:sz w:val="16"/>
          <w:szCs w:val="24"/>
        </w:rPr>
        <w:t>s-solidity.asciidoc at develop · ethereumbook/ethereumbook · GitHub.” https://github.com/ethereumbook/ethereumbook/blob/develop/07</w:t>
      </w:r>
      <w:del w:id="480" w:author="Petnathean Julled" w:date="2021-11-27T05:54:00Z">
        <w:r w:rsidRPr="00F938D1" w:rsidDel="00165A59">
          <w:rPr>
            <w:noProof/>
            <w:sz w:val="16"/>
            <w:szCs w:val="24"/>
          </w:rPr>
          <w:delText>smart-contract</w:delText>
        </w:r>
      </w:del>
      <w:ins w:id="481" w:author="Petnathean Julled" w:date="2021-11-27T05:54:00Z">
        <w:r w:rsidR="00165A59">
          <w:rPr>
            <w:noProof/>
            <w:sz w:val="16"/>
            <w:szCs w:val="24"/>
          </w:rPr>
          <w:t>Smartcontract</w:t>
        </w:r>
      </w:ins>
      <w:r w:rsidRPr="00F938D1">
        <w:rPr>
          <w:noProof/>
          <w:sz w:val="16"/>
          <w:szCs w:val="24"/>
        </w:rPr>
        <w:t>s-solidity.asciidoc#what-is-a-</w:t>
      </w:r>
      <w:del w:id="482" w:author="Petnathean Julled" w:date="2021-11-27T05:54:00Z">
        <w:r w:rsidRPr="00F938D1" w:rsidDel="00165A59">
          <w:rPr>
            <w:noProof/>
            <w:sz w:val="16"/>
            <w:szCs w:val="24"/>
          </w:rPr>
          <w:delText>smart-contract</w:delText>
        </w:r>
      </w:del>
      <w:ins w:id="483" w:author="Petnathean Julled" w:date="2021-11-27T05:54:00Z">
        <w:r w:rsidR="00165A59">
          <w:rPr>
            <w:noProof/>
            <w:sz w:val="16"/>
            <w:szCs w:val="24"/>
          </w:rPr>
          <w:t>Smartcontract</w:t>
        </w:r>
      </w:ins>
      <w:r w:rsidRPr="00F938D1">
        <w:rPr>
          <w:noProof/>
          <w:sz w:val="16"/>
          <w:szCs w:val="24"/>
        </w:rPr>
        <w:t xml:space="preserve"> (accessed Aug. 23, 2020).</w:t>
      </w:r>
    </w:p>
    <w:p w14:paraId="1C029A0D"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3]</w:t>
      </w:r>
      <w:r w:rsidRPr="00F938D1">
        <w:rPr>
          <w:noProof/>
          <w:sz w:val="16"/>
          <w:szCs w:val="24"/>
        </w:rPr>
        <w:tab/>
        <w:t>“ethereum/go-ethereum: Official Go implementation of the Ethereum protocol.” https://github.com/ethereum/go-ethereum (accessed Jun. 05, 2021).</w:t>
      </w:r>
    </w:p>
    <w:p w14:paraId="2ADCABAE"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4]</w:t>
      </w:r>
      <w:r w:rsidRPr="00F938D1">
        <w:rPr>
          <w:noProof/>
          <w:sz w:val="16"/>
          <w:szCs w:val="24"/>
        </w:rPr>
        <w:tab/>
        <w:t>“Installing Geth | Go Ethereum.” https://geth.ethereum.org/docs/install-and-build/installing-geth#install-on-ubuntu-via-ppas (accessed Jun. 10, 2021).</w:t>
      </w:r>
    </w:p>
    <w:p w14:paraId="6EB30C92"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5]</w:t>
      </w:r>
      <w:r w:rsidRPr="00F938D1">
        <w:rPr>
          <w:noProof/>
          <w:sz w:val="16"/>
          <w:szCs w:val="24"/>
        </w:rPr>
        <w:tab/>
        <w:t>“Command-line Options | Go Ethereum.” https://geth.ethereum.org/docs/interface/command-line-options (accessed Jun. 10, 2021).</w:t>
      </w:r>
    </w:p>
    <w:p w14:paraId="65F63F7D"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6]</w:t>
      </w:r>
      <w:r w:rsidRPr="00F938D1">
        <w:rPr>
          <w:noProof/>
          <w:sz w:val="16"/>
          <w:szCs w:val="24"/>
        </w:rPr>
        <w:tab/>
        <w:t>Quorum, “GoQuorum,” 2020. https://github.com/ConsenSys/quorum (accessed Jun. 03, 2021).</w:t>
      </w:r>
    </w:p>
    <w:p w14:paraId="32EE816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7]</w:t>
      </w:r>
      <w:r w:rsidRPr="00F938D1">
        <w:rPr>
          <w:noProof/>
          <w:sz w:val="16"/>
          <w:szCs w:val="24"/>
        </w:rPr>
        <w:tab/>
        <w:t>“Install - GoQuorum.” https://docs.goquorum.consensys.net/en/stable/HowTo/GetStarted/Install/ (accessed Jun. 10, 2021).</w:t>
      </w:r>
    </w:p>
    <w:p w14:paraId="02E6B12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8]</w:t>
      </w:r>
      <w:r w:rsidRPr="00F938D1">
        <w:rPr>
          <w:noProof/>
          <w:sz w:val="16"/>
          <w:szCs w:val="24"/>
        </w:rPr>
        <w:tab/>
        <w:t>“Quorum 7-nodes Example.” https://github.com/ConsenSys/quorum-examples/tree/master/examples/7nodes (accessed Jun. 03, 2021).</w:t>
      </w:r>
    </w:p>
    <w:p w14:paraId="6726ADC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9]</w:t>
      </w:r>
      <w:r w:rsidRPr="00F938D1">
        <w:rPr>
          <w:noProof/>
          <w:sz w:val="16"/>
          <w:szCs w:val="24"/>
        </w:rPr>
        <w:tab/>
        <w:t>“ConsenSys/tessera: Tessera - Enterprise Implementation of Quorum’s transaction manager.” https://github.com/ConsenSys/tessera (accessed Jun. 05, 2021).</w:t>
      </w:r>
    </w:p>
    <w:p w14:paraId="51E5CD9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0]</w:t>
      </w:r>
      <w:r w:rsidRPr="00F938D1">
        <w:rPr>
          <w:noProof/>
          <w:sz w:val="16"/>
          <w:szCs w:val="24"/>
        </w:rPr>
        <w:tab/>
        <w:t>“ConsenSys/constellation: Peer-to-peer encrypted message exchange.” https://github.com/ConsenSys/constellation (accessed Jun. 05, 2021).</w:t>
      </w:r>
    </w:p>
    <w:p w14:paraId="780CF4F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1]</w:t>
      </w:r>
      <w:r w:rsidRPr="00F938D1">
        <w:rPr>
          <w:noProof/>
          <w:sz w:val="16"/>
          <w:szCs w:val="24"/>
        </w:rPr>
        <w:tab/>
        <w:t xml:space="preserve">“quorum-examples/README.md at master · </w:t>
      </w:r>
      <w:r w:rsidRPr="00F938D1">
        <w:rPr>
          <w:noProof/>
          <w:sz w:val="16"/>
          <w:szCs w:val="24"/>
        </w:rPr>
        <w:lastRenderedPageBreak/>
        <w:t>ConsenSys/quorum-examples.” https://github.com/ConsenSys/quorum-examples/blob/master/README.md (accessed Jun. 10, 2021).</w:t>
      </w:r>
    </w:p>
    <w:p w14:paraId="241EA32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2]</w:t>
      </w:r>
      <w:r w:rsidRPr="00F938D1">
        <w:rPr>
          <w:noProof/>
          <w:sz w:val="16"/>
          <w:szCs w:val="24"/>
        </w:rPr>
        <w:tab/>
        <w:t>“Remix - Ethereum IDE.” https://remix.ethereum.org/ (accessed Mar. 08, 2021).</w:t>
      </w:r>
    </w:p>
    <w:p w14:paraId="466555D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3]</w:t>
      </w:r>
      <w:r w:rsidRPr="00F938D1">
        <w:rPr>
          <w:noProof/>
          <w:sz w:val="16"/>
          <w:szCs w:val="24"/>
        </w:rPr>
        <w:tab/>
        <w:t>“Node.js.” https://nodejs.org/en/ (accessed Jun. 10, 2021).</w:t>
      </w:r>
    </w:p>
    <w:p w14:paraId="389B4165"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4]</w:t>
      </w:r>
      <w:r w:rsidRPr="00F938D1">
        <w:rPr>
          <w:noProof/>
          <w:sz w:val="16"/>
          <w:szCs w:val="24"/>
        </w:rPr>
        <w:tab/>
        <w:t>“npm.” https://www.npmjs.com/ (accessed Jun. 10, 2021).</w:t>
      </w:r>
    </w:p>
    <w:p w14:paraId="3728982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5]</w:t>
      </w:r>
      <w:r w:rsidRPr="00F938D1">
        <w:rPr>
          <w:noProof/>
          <w:sz w:val="16"/>
          <w:szCs w:val="24"/>
        </w:rPr>
        <w:tab/>
        <w:t>“web3 - npm.” https://www.npmjs.com/package/web3 (accessed Jun. 10, 2021).</w:t>
      </w:r>
    </w:p>
    <w:p w14:paraId="2B630A6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6]</w:t>
      </w:r>
      <w:r w:rsidRPr="00F938D1">
        <w:rPr>
          <w:noProof/>
          <w:sz w:val="16"/>
          <w:szCs w:val="24"/>
        </w:rPr>
        <w:tab/>
        <w:t>“xml2js - npm.” https://www.npmjs.com/package/xml2js (accessed Jun. 10, 2021).</w:t>
      </w:r>
    </w:p>
    <w:p w14:paraId="11930EA0"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7]</w:t>
      </w:r>
      <w:r w:rsidRPr="00F938D1">
        <w:rPr>
          <w:noProof/>
          <w:sz w:val="16"/>
          <w:szCs w:val="24"/>
        </w:rPr>
        <w:tab/>
        <w:t xml:space="preserve">“fs - npm.” https://www.npmjs.com/package/fs (accessed Jun. 10, </w:t>
      </w:r>
      <w:r w:rsidRPr="00F938D1">
        <w:rPr>
          <w:noProof/>
          <w:sz w:val="16"/>
          <w:szCs w:val="24"/>
        </w:rPr>
        <w:t>2021).</w:t>
      </w:r>
    </w:p>
    <w:p w14:paraId="51A4D79B"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8]</w:t>
      </w:r>
      <w:r w:rsidRPr="00F938D1">
        <w:rPr>
          <w:noProof/>
          <w:sz w:val="16"/>
          <w:szCs w:val="24"/>
        </w:rPr>
        <w:tab/>
        <w:t>“net - npm.” https://www.npmjs.com/package/net (accessed Jun. 10, 2021).</w:t>
      </w:r>
    </w:p>
    <w:p w14:paraId="3BF03A1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9]</w:t>
      </w:r>
      <w:r w:rsidRPr="00F938D1">
        <w:rPr>
          <w:noProof/>
          <w:sz w:val="16"/>
          <w:szCs w:val="24"/>
        </w:rPr>
        <w:tab/>
        <w:t>“util - npm.” https://www.npmjs.com/package/util (accessed Jun. 10, 2021).</w:t>
      </w:r>
    </w:p>
    <w:p w14:paraId="09F1439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60]</w:t>
      </w:r>
      <w:r w:rsidRPr="00F938D1">
        <w:rPr>
          <w:noProof/>
          <w:sz w:val="16"/>
          <w:szCs w:val="24"/>
        </w:rPr>
        <w:tab/>
        <w:t>“moment - npm.” https://www.npmjs.com/package/moment (accessed Jun. 10, 2021).</w:t>
      </w:r>
    </w:p>
    <w:p w14:paraId="07BB03C0"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61]</w:t>
      </w:r>
      <w:r w:rsidRPr="00F938D1">
        <w:rPr>
          <w:noProof/>
          <w:sz w:val="16"/>
          <w:szCs w:val="24"/>
        </w:rPr>
        <w:tab/>
        <w:t>“cryptr - npm.” https://www.npmjs.com/package/cryptr (accessed Jun. 10, 2021).</w:t>
      </w:r>
    </w:p>
    <w:p w14:paraId="2C8B94F3" w14:textId="77777777" w:rsidR="00F938D1" w:rsidRPr="00F938D1" w:rsidRDefault="00F938D1" w:rsidP="00F938D1">
      <w:pPr>
        <w:widowControl w:val="0"/>
        <w:autoSpaceDE w:val="0"/>
        <w:autoSpaceDN w:val="0"/>
        <w:adjustRightInd w:val="0"/>
        <w:ind w:left="640" w:hanging="640"/>
        <w:rPr>
          <w:noProof/>
          <w:sz w:val="16"/>
        </w:rPr>
      </w:pPr>
      <w:r w:rsidRPr="00F938D1">
        <w:rPr>
          <w:noProof/>
          <w:sz w:val="16"/>
          <w:szCs w:val="24"/>
        </w:rPr>
        <w:t>[62]</w:t>
      </w:r>
      <w:r w:rsidRPr="00F938D1">
        <w:rPr>
          <w:noProof/>
          <w:sz w:val="16"/>
          <w:szCs w:val="24"/>
        </w:rPr>
        <w:tab/>
        <w:t>“web3.eth.Contract — web3.js 1.0.0 documentation.” https://web3js.readthedocs.io/en/v1.3.4/web3-eth-contract.html (accessed Mar. 08, 2021).</w:t>
      </w:r>
    </w:p>
    <w:p w14:paraId="205F82CE" w14:textId="25351130" w:rsidR="00836367" w:rsidRPr="0056733C" w:rsidRDefault="00A578E5" w:rsidP="00710B9C">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Assadarat Khurat" w:date="2021-11-19T15:58:00Z" w:initials="AK">
    <w:p w14:paraId="66D8ABDF" w14:textId="76CF3025" w:rsidR="00F72C26" w:rsidRPr="00F72C26" w:rsidRDefault="00F72C26">
      <w:pPr>
        <w:pStyle w:val="CommentText"/>
        <w:rPr>
          <w:rFonts w:cstheme="minorBidi"/>
          <w:szCs w:val="25"/>
          <w:cs/>
          <w:lang w:bidi="th-TH"/>
        </w:rPr>
      </w:pPr>
      <w:r>
        <w:rPr>
          <w:rStyle w:val="CommentReference"/>
        </w:rPr>
        <w:annotationRef/>
      </w:r>
      <w:r>
        <w:rPr>
          <w:rFonts w:cstheme="minorBidi" w:hint="cs"/>
          <w:szCs w:val="25"/>
          <w:cs/>
          <w:lang w:bidi="th-TH"/>
        </w:rPr>
        <w:t>เพิ่มประเด็นการที่แต่ละ</w:t>
      </w:r>
      <w:r>
        <w:rPr>
          <w:rFonts w:cstheme="minorBidi"/>
          <w:szCs w:val="25"/>
          <w:lang w:bidi="th-TH"/>
        </w:rPr>
        <w:t xml:space="preserve"> node </w:t>
      </w:r>
      <w:r>
        <w:rPr>
          <w:rFonts w:cstheme="minorBidi" w:hint="cs"/>
          <w:szCs w:val="25"/>
          <w:cs/>
          <w:lang w:bidi="th-TH"/>
        </w:rPr>
        <w:t xml:space="preserve">จะเก็บ </w:t>
      </w:r>
      <w:r>
        <w:rPr>
          <w:rFonts w:cstheme="minorBidi"/>
          <w:szCs w:val="25"/>
          <w:lang w:bidi="th-TH"/>
        </w:rPr>
        <w:t xml:space="preserve">block </w:t>
      </w:r>
      <w:r>
        <w:rPr>
          <w:rFonts w:cstheme="minorBidi" w:hint="cs"/>
          <w:szCs w:val="25"/>
          <w:cs/>
          <w:lang w:bidi="th-TH"/>
        </w:rPr>
        <w:t xml:space="preserve">ด้วย จึงสามารถเป็น </w:t>
      </w:r>
      <w:r>
        <w:rPr>
          <w:rFonts w:cstheme="minorBidi"/>
          <w:szCs w:val="25"/>
          <w:lang w:bidi="th-TH"/>
        </w:rPr>
        <w:t xml:space="preserve">immutable database </w:t>
      </w:r>
      <w:r>
        <w:rPr>
          <w:rFonts w:cstheme="minorBidi" w:hint="cs"/>
          <w:szCs w:val="25"/>
          <w:cs/>
          <w:lang w:bidi="th-TH"/>
        </w:rPr>
        <w:t>ได้</w:t>
      </w:r>
    </w:p>
  </w:comment>
  <w:comment w:id="16" w:author="Assadarat Khurat" w:date="2021-11-19T12:24:00Z" w:initials="AK">
    <w:p w14:paraId="1DF7D4C0" w14:textId="5E31111A" w:rsidR="00216E3B" w:rsidRPr="00216E3B" w:rsidRDefault="00216E3B">
      <w:pPr>
        <w:pStyle w:val="CommentText"/>
        <w:rPr>
          <w:rFonts w:cstheme="minorBidi"/>
          <w:szCs w:val="25"/>
          <w:cs/>
          <w:lang w:bidi="th-TH"/>
        </w:rPr>
      </w:pPr>
      <w:r>
        <w:rPr>
          <w:rStyle w:val="CommentReference"/>
        </w:rPr>
        <w:annotationRef/>
      </w:r>
      <w:r w:rsidR="00C8582A">
        <w:rPr>
          <w:rFonts w:cstheme="minorBidi" w:hint="cs"/>
          <w:szCs w:val="25"/>
          <w:cs/>
          <w:lang w:bidi="th-TH"/>
        </w:rPr>
        <w:t xml:space="preserve">ควรพูดถึงก่อนว่า สองชนิดที่ว่านี้คือ </w:t>
      </w:r>
      <w:r w:rsidR="00C8582A">
        <w:rPr>
          <w:rFonts w:cstheme="minorBidi"/>
          <w:szCs w:val="25"/>
          <w:lang w:bidi="th-TH"/>
        </w:rPr>
        <w:t xml:space="preserve">permission and permissionless </w:t>
      </w:r>
      <w:r w:rsidR="00C8582A">
        <w:rPr>
          <w:rFonts w:cstheme="minorBidi"/>
          <w:szCs w:val="25"/>
          <w:cs/>
          <w:lang w:bidi="th-TH"/>
        </w:rPr>
        <w:br/>
      </w:r>
      <w:r w:rsidR="00C8582A">
        <w:rPr>
          <w:rFonts w:cstheme="minorBidi" w:hint="cs"/>
          <w:szCs w:val="25"/>
          <w:cs/>
          <w:lang w:bidi="th-TH"/>
        </w:rPr>
        <w:t>และต</w:t>
      </w:r>
      <w:r>
        <w:rPr>
          <w:rFonts w:cstheme="minorBidi" w:hint="cs"/>
          <w:szCs w:val="25"/>
          <w:cs/>
          <w:lang w:bidi="th-TH"/>
        </w:rPr>
        <w:t>อนท้าย</w:t>
      </w:r>
      <w:r w:rsidR="00C8582A">
        <w:rPr>
          <w:rFonts w:cstheme="minorBidi" w:hint="cs"/>
          <w:szCs w:val="25"/>
          <w:cs/>
          <w:lang w:bidi="th-TH"/>
        </w:rPr>
        <w:t>น่าบอกว่าเราเลือกประเภทไหนในงานของเรา</w:t>
      </w:r>
      <w:r>
        <w:rPr>
          <w:rFonts w:cstheme="minorBidi" w:hint="cs"/>
          <w:szCs w:val="25"/>
          <w:cs/>
          <w:lang w:bidi="th-TH"/>
        </w:rPr>
        <w:t xml:space="preserve"> </w:t>
      </w:r>
    </w:p>
  </w:comment>
  <w:comment w:id="17" w:author="Assadarat Khurat" w:date="2021-11-19T12:31:00Z" w:initials="AK">
    <w:p w14:paraId="19FCD696" w14:textId="509C6BBD" w:rsidR="00E72E9B" w:rsidRDefault="00E72E9B">
      <w:pPr>
        <w:pStyle w:val="CommentText"/>
      </w:pPr>
      <w:r>
        <w:rPr>
          <w:rStyle w:val="CommentReference"/>
        </w:rPr>
        <w:annotationRef/>
      </w:r>
      <w:r>
        <w:t>Rewrite it. Too long and not understandable</w:t>
      </w:r>
    </w:p>
  </w:comment>
  <w:comment w:id="18" w:author="Assadarat Khurat" w:date="2021-11-19T12:34:00Z" w:initials="AK">
    <w:p w14:paraId="1BDE1218" w14:textId="72457CAD" w:rsidR="00E72E9B" w:rsidRPr="00E72E9B" w:rsidRDefault="00E72E9B">
      <w:pPr>
        <w:pStyle w:val="CommentText"/>
        <w:rPr>
          <w:rFonts w:cstheme="minorBidi"/>
          <w:szCs w:val="25"/>
          <w:cs/>
          <w:lang w:bidi="th-TH"/>
        </w:rPr>
      </w:pPr>
      <w:r>
        <w:rPr>
          <w:rStyle w:val="CommentReference"/>
        </w:rPr>
        <w:annotationRef/>
      </w:r>
      <w:r>
        <w:rPr>
          <w:rFonts w:cstheme="minorBidi" w:hint="cs"/>
          <w:szCs w:val="25"/>
          <w:cs/>
          <w:lang w:bidi="th-TH"/>
        </w:rPr>
        <w:t>ควรสรุปตอนท้ายว่าเราใช้แบบไหน</w:t>
      </w:r>
    </w:p>
  </w:comment>
  <w:comment w:id="30" w:author="Assadarat Khurat" w:date="2021-11-19T14:46:00Z" w:initials="AK">
    <w:p w14:paraId="42584B66" w14:textId="67DD1EC1" w:rsidR="0083095C" w:rsidRPr="0083095C" w:rsidRDefault="0083095C">
      <w:pPr>
        <w:pStyle w:val="CommentText"/>
        <w:rPr>
          <w:rFonts w:cstheme="minorBidi"/>
          <w:szCs w:val="25"/>
          <w:cs/>
          <w:lang w:bidi="th-TH"/>
        </w:rPr>
      </w:pPr>
      <w:r>
        <w:rPr>
          <w:rStyle w:val="CommentReference"/>
        </w:rPr>
        <w:annotationRef/>
      </w:r>
      <w:r>
        <w:rPr>
          <w:rFonts w:cstheme="minorBidi" w:hint="cs"/>
          <w:szCs w:val="25"/>
          <w:cs/>
          <w:lang w:bidi="th-TH"/>
        </w:rPr>
        <w:t>คิดเองใช่ปะคะ</w:t>
      </w:r>
    </w:p>
  </w:comment>
  <w:comment w:id="29" w:author="Pattanasak Mongkolwat" w:date="2021-10-07T15:30:00Z" w:initials="PM">
    <w:p w14:paraId="60B990A0" w14:textId="1B21689A" w:rsidR="0082708C" w:rsidRDefault="0082708C">
      <w:pPr>
        <w:pStyle w:val="CommentText"/>
      </w:pPr>
      <w:r>
        <w:rPr>
          <w:rStyle w:val="CommentReference"/>
        </w:rPr>
        <w:annotationRef/>
      </w:r>
      <w:r>
        <w:t>I don’t see important relationship between not having document sharing and information system being hacked.</w:t>
      </w:r>
    </w:p>
  </w:comment>
  <w:comment w:id="31" w:author="Pattanasak Mongkolwat" w:date="2021-10-07T15:32:00Z" w:initials="PM">
    <w:p w14:paraId="56276E37" w14:textId="3BDB6907" w:rsidR="0082708C" w:rsidRDefault="0082708C">
      <w:pPr>
        <w:pStyle w:val="CommentText"/>
      </w:pPr>
      <w:r>
        <w:rPr>
          <w:rStyle w:val="CommentReference"/>
        </w:rPr>
        <w:annotationRef/>
      </w:r>
      <w:r>
        <w:t xml:space="preserve">Need a medical doctor to verify this. I don’t understand or know if this is correct (sound). Otherwise, we need to get a simple scenario. </w:t>
      </w:r>
    </w:p>
  </w:comment>
  <w:comment w:id="48" w:author="Assadarat Khurat" w:date="2021-11-19T16:17:00Z" w:initials="AK">
    <w:p w14:paraId="5D2E68B7" w14:textId="14BBD93A" w:rsidR="00626E75" w:rsidRPr="00626E75" w:rsidRDefault="00626E75">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79" w:author="Pattanasak Mongkolwat" w:date="2021-10-07T16:26:00Z" w:initials="PM">
    <w:p w14:paraId="13390362" w14:textId="58FB0197" w:rsidR="0082708C" w:rsidRDefault="0082708C">
      <w:pPr>
        <w:pStyle w:val="CommentText"/>
      </w:pPr>
      <w:r>
        <w:rPr>
          <w:rStyle w:val="CommentReference"/>
        </w:rPr>
        <w:annotationRef/>
      </w:r>
      <w:r>
        <w:t>Who? The developer (You)?</w:t>
      </w:r>
    </w:p>
  </w:comment>
  <w:comment w:id="77" w:author="Petnathean Julled" w:date="2021-11-27T05:25:00Z" w:initials="PJ">
    <w:p w14:paraId="1A131056" w14:textId="714A8CB6" w:rsidR="00BE4BF7" w:rsidRDefault="00BE4BF7">
      <w:pPr>
        <w:pStyle w:val="CommentText"/>
      </w:pPr>
      <w:r>
        <w:rPr>
          <w:rStyle w:val="CommentReference"/>
        </w:rPr>
        <w:annotationRef/>
      </w:r>
      <w:r>
        <w:t>Maybe, move this to Background Knowledge?</w:t>
      </w:r>
    </w:p>
  </w:comment>
  <w:comment w:id="112" w:author="Pattanasak Mongkolwat" w:date="2021-10-07T16:30:00Z" w:initials="PM">
    <w:p w14:paraId="028FE82F" w14:textId="0F2C6160" w:rsidR="0082708C" w:rsidRDefault="0082708C">
      <w:pPr>
        <w:pStyle w:val="CommentText"/>
      </w:pPr>
      <w:r>
        <w:rPr>
          <w:rStyle w:val="CommentReference"/>
        </w:rPr>
        <w:annotationRef/>
      </w:r>
      <w:r>
        <w:t>What is it?</w:t>
      </w:r>
    </w:p>
  </w:comment>
  <w:comment w:id="399" w:author="Pattanasak Mongkolwat" w:date="2021-10-07T16:53:00Z" w:initials="PM">
    <w:p w14:paraId="224B1017" w14:textId="77777777" w:rsidR="0082708C" w:rsidRDefault="0082708C">
      <w:pPr>
        <w:pStyle w:val="CommentText"/>
      </w:pPr>
      <w:r>
        <w:rPr>
          <w:rStyle w:val="CommentReference"/>
        </w:rPr>
        <w:annotationRef/>
      </w:r>
      <w:r>
        <w:t>Middleware???</w:t>
      </w:r>
    </w:p>
    <w:p w14:paraId="0C3B2BEC" w14:textId="0C61E2EB" w:rsidR="0082708C" w:rsidRDefault="0082708C">
      <w:pPr>
        <w:pStyle w:val="CommentText"/>
      </w:pPr>
    </w:p>
  </w:comment>
  <w:comment w:id="462" w:author="Pattanasak Mongkolwat" w:date="2021-10-07T17:18:00Z" w:initials="PM">
    <w:p w14:paraId="7131933B" w14:textId="4D69A2FA" w:rsidR="0082708C" w:rsidRDefault="0082708C">
      <w:pPr>
        <w:pStyle w:val="CommentText"/>
      </w:pPr>
      <w:r>
        <w:rPr>
          <w:rStyle w:val="CommentReference"/>
        </w:rPr>
        <w:annotationRef/>
      </w:r>
      <w:r>
        <w:t xml:space="preserve">No need to have </w:t>
      </w:r>
      <w:proofErr w:type="gramStart"/>
      <w:r>
        <w:t>this many digits</w:t>
      </w:r>
      <w:proofErr w:type="gramEnd"/>
      <w:r>
        <w:t>.</w:t>
      </w:r>
    </w:p>
  </w:comment>
  <w:comment w:id="473" w:author="Pattanasak Mongkolwat" w:date="2021-10-07T17:22:00Z" w:initials="PM">
    <w:p w14:paraId="6DBD49CA" w14:textId="09D64B37" w:rsidR="0082708C" w:rsidRDefault="0082708C">
      <w:pPr>
        <w:pStyle w:val="CommentText"/>
      </w:pPr>
      <w:r>
        <w:rPr>
          <w:rStyle w:val="CommentReference"/>
        </w:rPr>
        <w:annotationRef/>
      </w:r>
      <w:r>
        <w:t>Not sure if this is the main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D8ABDF" w15:done="0"/>
  <w15:commentEx w15:paraId="1DF7D4C0" w15:done="0"/>
  <w15:commentEx w15:paraId="19FCD696" w15:done="0"/>
  <w15:commentEx w15:paraId="1BDE1218" w15:done="0"/>
  <w15:commentEx w15:paraId="42584B66" w15:done="0"/>
  <w15:commentEx w15:paraId="60B990A0" w15:done="0"/>
  <w15:commentEx w15:paraId="56276E37" w15:done="0"/>
  <w15:commentEx w15:paraId="5D2E68B7" w15:done="0"/>
  <w15:commentEx w15:paraId="13390362" w15:done="0"/>
  <w15:commentEx w15:paraId="1A131056" w15:done="0"/>
  <w15:commentEx w15:paraId="028FE82F" w15:done="0"/>
  <w15:commentEx w15:paraId="0C3B2BEC" w15:done="0"/>
  <w15:commentEx w15:paraId="7131933B" w15:done="0"/>
  <w15:commentEx w15:paraId="6DBD49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24821" w16cex:dateUtc="2021-11-19T08:58:00Z"/>
  <w16cex:commentExtensible w16cex:durableId="2542160F" w16cex:dateUtc="2021-11-19T05:24:00Z"/>
  <w16cex:commentExtensible w16cex:durableId="254217B0" w16cex:dateUtc="2021-11-19T05:31:00Z"/>
  <w16cex:commentExtensible w16cex:durableId="2542183A" w16cex:dateUtc="2021-11-19T05:34:00Z"/>
  <w16cex:commentExtensible w16cex:durableId="25423759" w16cex:dateUtc="2021-11-19T07:46:00Z"/>
  <w16cex:commentExtensible w16cex:durableId="25099103" w16cex:dateUtc="2021-10-07T08:30:00Z"/>
  <w16cex:commentExtensible w16cex:durableId="2509918C" w16cex:dateUtc="2021-10-07T08:32:00Z"/>
  <w16cex:commentExtensible w16cex:durableId="25424C87" w16cex:dateUtc="2021-11-19T09:17:00Z"/>
  <w16cex:commentExtensible w16cex:durableId="25099E3A" w16cex:dateUtc="2021-10-07T09:26:00Z"/>
  <w16cex:commentExtensible w16cex:durableId="254C3FBF" w16cex:dateUtc="2021-11-26T22:25:00Z"/>
  <w16cex:commentExtensible w16cex:durableId="25099F09" w16cex:dateUtc="2021-10-07T09:30:00Z"/>
  <w16cex:commentExtensible w16cex:durableId="2509A48A" w16cex:dateUtc="2021-10-07T09:53:00Z"/>
  <w16cex:commentExtensible w16cex:durableId="2509AA73" w16cex:dateUtc="2021-10-07T10:18:00Z"/>
  <w16cex:commentExtensible w16cex:durableId="2509AB5F" w16cex:dateUtc="2021-10-07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D8ABDF" w16cid:durableId="25424821"/>
  <w16cid:commentId w16cid:paraId="1DF7D4C0" w16cid:durableId="2542160F"/>
  <w16cid:commentId w16cid:paraId="19FCD696" w16cid:durableId="254217B0"/>
  <w16cid:commentId w16cid:paraId="1BDE1218" w16cid:durableId="2542183A"/>
  <w16cid:commentId w16cid:paraId="42584B66" w16cid:durableId="25423759"/>
  <w16cid:commentId w16cid:paraId="60B990A0" w16cid:durableId="25099103"/>
  <w16cid:commentId w16cid:paraId="56276E37" w16cid:durableId="2509918C"/>
  <w16cid:commentId w16cid:paraId="5D2E68B7" w16cid:durableId="25424C87"/>
  <w16cid:commentId w16cid:paraId="13390362" w16cid:durableId="25099E3A"/>
  <w16cid:commentId w16cid:paraId="1A131056" w16cid:durableId="254C3FBF"/>
  <w16cid:commentId w16cid:paraId="028FE82F" w16cid:durableId="25099F09"/>
  <w16cid:commentId w16cid:paraId="0C3B2BEC" w16cid:durableId="2509A48A"/>
  <w16cid:commentId w16cid:paraId="7131933B" w16cid:durableId="2509AA73"/>
  <w16cid:commentId w16cid:paraId="6DBD49CA" w16cid:durableId="2509A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80A52" w14:textId="77777777" w:rsidR="0041354A" w:rsidRDefault="0041354A" w:rsidP="001A3B3D">
      <w:r>
        <w:separator/>
      </w:r>
    </w:p>
  </w:endnote>
  <w:endnote w:type="continuationSeparator" w:id="0">
    <w:p w14:paraId="18F15B05" w14:textId="77777777" w:rsidR="0041354A" w:rsidRDefault="0041354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2708C" w:rsidRPr="006F6D3D" w:rsidRDefault="0082708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A0A6B" w14:textId="77777777" w:rsidR="0041354A" w:rsidRDefault="0041354A" w:rsidP="001A3B3D">
      <w:r>
        <w:separator/>
      </w:r>
    </w:p>
  </w:footnote>
  <w:footnote w:type="continuationSeparator" w:id="0">
    <w:p w14:paraId="5BB7EEA6" w14:textId="77777777" w:rsidR="0041354A" w:rsidRDefault="0041354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nathean Julled">
    <w15:presenceInfo w15:providerId="Windows Live" w15:userId="0e2ce6bcdf9157df"/>
  </w15:person>
  <w15:person w15:author="Assadarat Khurat">
    <w15:presenceInfo w15:providerId="AD" w15:userId="S-1-5-21-768287714-1785177330-3709019132-1001"/>
  </w15:person>
  <w15:person w15:author="Pattanasak Mongkolwat">
    <w15:presenceInfo w15:providerId="None" w15:userId="Pattanasak Mongkolw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NKoFABiyhT8tAAAA"/>
  </w:docVars>
  <w:rsids>
    <w:rsidRoot w:val="009303D9"/>
    <w:rsid w:val="00000057"/>
    <w:rsid w:val="00000576"/>
    <w:rsid w:val="00001838"/>
    <w:rsid w:val="00001D3B"/>
    <w:rsid w:val="00002237"/>
    <w:rsid w:val="00002428"/>
    <w:rsid w:val="0000269F"/>
    <w:rsid w:val="00003C52"/>
    <w:rsid w:val="00003D44"/>
    <w:rsid w:val="00004443"/>
    <w:rsid w:val="00004CFA"/>
    <w:rsid w:val="00006F34"/>
    <w:rsid w:val="000070D0"/>
    <w:rsid w:val="000071C5"/>
    <w:rsid w:val="000109EF"/>
    <w:rsid w:val="000119A7"/>
    <w:rsid w:val="00011AA5"/>
    <w:rsid w:val="0001316A"/>
    <w:rsid w:val="00013395"/>
    <w:rsid w:val="00013F6D"/>
    <w:rsid w:val="0001422F"/>
    <w:rsid w:val="000144F2"/>
    <w:rsid w:val="00015DE4"/>
    <w:rsid w:val="00016001"/>
    <w:rsid w:val="00016C54"/>
    <w:rsid w:val="00016CC8"/>
    <w:rsid w:val="00016E6F"/>
    <w:rsid w:val="00017117"/>
    <w:rsid w:val="000179F5"/>
    <w:rsid w:val="00020A32"/>
    <w:rsid w:val="00020DEA"/>
    <w:rsid w:val="000216A7"/>
    <w:rsid w:val="00021B22"/>
    <w:rsid w:val="00021E77"/>
    <w:rsid w:val="000221A6"/>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3A3"/>
    <w:rsid w:val="00037BE7"/>
    <w:rsid w:val="00040334"/>
    <w:rsid w:val="000410E8"/>
    <w:rsid w:val="00042AB2"/>
    <w:rsid w:val="00042D14"/>
    <w:rsid w:val="000436D3"/>
    <w:rsid w:val="00044FA9"/>
    <w:rsid w:val="00045E93"/>
    <w:rsid w:val="00046451"/>
    <w:rsid w:val="000472F3"/>
    <w:rsid w:val="000474F3"/>
    <w:rsid w:val="0004781E"/>
    <w:rsid w:val="000500E9"/>
    <w:rsid w:val="0005100A"/>
    <w:rsid w:val="00051C49"/>
    <w:rsid w:val="00052842"/>
    <w:rsid w:val="0005757E"/>
    <w:rsid w:val="0006080A"/>
    <w:rsid w:val="0006083B"/>
    <w:rsid w:val="000615FA"/>
    <w:rsid w:val="00063C2F"/>
    <w:rsid w:val="00064D45"/>
    <w:rsid w:val="00066CD8"/>
    <w:rsid w:val="00066E63"/>
    <w:rsid w:val="00067921"/>
    <w:rsid w:val="00071322"/>
    <w:rsid w:val="000713E3"/>
    <w:rsid w:val="0007149B"/>
    <w:rsid w:val="00071AF8"/>
    <w:rsid w:val="000737EF"/>
    <w:rsid w:val="00073DF9"/>
    <w:rsid w:val="000746A6"/>
    <w:rsid w:val="00075E91"/>
    <w:rsid w:val="00076206"/>
    <w:rsid w:val="00077470"/>
    <w:rsid w:val="00077702"/>
    <w:rsid w:val="00082068"/>
    <w:rsid w:val="000825F7"/>
    <w:rsid w:val="00082610"/>
    <w:rsid w:val="000833B6"/>
    <w:rsid w:val="000836BE"/>
    <w:rsid w:val="00084741"/>
    <w:rsid w:val="000848A4"/>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5CA"/>
    <w:rsid w:val="000E73B3"/>
    <w:rsid w:val="000F0032"/>
    <w:rsid w:val="000F1E06"/>
    <w:rsid w:val="000F1ECD"/>
    <w:rsid w:val="000F2485"/>
    <w:rsid w:val="000F3406"/>
    <w:rsid w:val="000F5BB4"/>
    <w:rsid w:val="000F62B7"/>
    <w:rsid w:val="000F6C48"/>
    <w:rsid w:val="000F7BE4"/>
    <w:rsid w:val="00100CB0"/>
    <w:rsid w:val="001018A5"/>
    <w:rsid w:val="0010475E"/>
    <w:rsid w:val="001048D8"/>
    <w:rsid w:val="001052E8"/>
    <w:rsid w:val="00105EDB"/>
    <w:rsid w:val="00106EAF"/>
    <w:rsid w:val="001070A7"/>
    <w:rsid w:val="001107CE"/>
    <w:rsid w:val="00110EB4"/>
    <w:rsid w:val="00110FFD"/>
    <w:rsid w:val="00112B36"/>
    <w:rsid w:val="00112CA9"/>
    <w:rsid w:val="00112D4F"/>
    <w:rsid w:val="00116BAC"/>
    <w:rsid w:val="001204E8"/>
    <w:rsid w:val="00121042"/>
    <w:rsid w:val="00121833"/>
    <w:rsid w:val="001222C0"/>
    <w:rsid w:val="00123456"/>
    <w:rsid w:val="00123B02"/>
    <w:rsid w:val="00125442"/>
    <w:rsid w:val="0012627F"/>
    <w:rsid w:val="0012630D"/>
    <w:rsid w:val="0012764E"/>
    <w:rsid w:val="00127BFE"/>
    <w:rsid w:val="0013079C"/>
    <w:rsid w:val="00131450"/>
    <w:rsid w:val="00132738"/>
    <w:rsid w:val="00132B8B"/>
    <w:rsid w:val="001343C8"/>
    <w:rsid w:val="001343C9"/>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4F4"/>
    <w:rsid w:val="00152DBD"/>
    <w:rsid w:val="00156106"/>
    <w:rsid w:val="00157033"/>
    <w:rsid w:val="00160CEC"/>
    <w:rsid w:val="00160F61"/>
    <w:rsid w:val="001614CE"/>
    <w:rsid w:val="00161520"/>
    <w:rsid w:val="0016198E"/>
    <w:rsid w:val="00162280"/>
    <w:rsid w:val="001653E4"/>
    <w:rsid w:val="00165A59"/>
    <w:rsid w:val="0016700F"/>
    <w:rsid w:val="0016754C"/>
    <w:rsid w:val="00170082"/>
    <w:rsid w:val="00170F03"/>
    <w:rsid w:val="0017119C"/>
    <w:rsid w:val="00171535"/>
    <w:rsid w:val="0017315B"/>
    <w:rsid w:val="0017360F"/>
    <w:rsid w:val="001756B0"/>
    <w:rsid w:val="001802E8"/>
    <w:rsid w:val="00183499"/>
    <w:rsid w:val="00183AB6"/>
    <w:rsid w:val="00185000"/>
    <w:rsid w:val="0018524D"/>
    <w:rsid w:val="00185667"/>
    <w:rsid w:val="001868BF"/>
    <w:rsid w:val="001878BC"/>
    <w:rsid w:val="00190127"/>
    <w:rsid w:val="001912A3"/>
    <w:rsid w:val="0019172D"/>
    <w:rsid w:val="00191F70"/>
    <w:rsid w:val="00191F77"/>
    <w:rsid w:val="0019208E"/>
    <w:rsid w:val="00192185"/>
    <w:rsid w:val="00192A3F"/>
    <w:rsid w:val="00193BFC"/>
    <w:rsid w:val="00194180"/>
    <w:rsid w:val="001947B4"/>
    <w:rsid w:val="00194CF4"/>
    <w:rsid w:val="001950D1"/>
    <w:rsid w:val="00196194"/>
    <w:rsid w:val="001961A9"/>
    <w:rsid w:val="00196B61"/>
    <w:rsid w:val="00197094"/>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806"/>
    <w:rsid w:val="001B1B2E"/>
    <w:rsid w:val="001B4D2B"/>
    <w:rsid w:val="001B500B"/>
    <w:rsid w:val="001B62BA"/>
    <w:rsid w:val="001B67DC"/>
    <w:rsid w:val="001B6B77"/>
    <w:rsid w:val="001B6F08"/>
    <w:rsid w:val="001B743F"/>
    <w:rsid w:val="001B7AC4"/>
    <w:rsid w:val="001C084F"/>
    <w:rsid w:val="001C16CD"/>
    <w:rsid w:val="001C2407"/>
    <w:rsid w:val="001C5C5F"/>
    <w:rsid w:val="001C6775"/>
    <w:rsid w:val="001C6F28"/>
    <w:rsid w:val="001C72C0"/>
    <w:rsid w:val="001C7410"/>
    <w:rsid w:val="001C7A7A"/>
    <w:rsid w:val="001D0019"/>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A19"/>
    <w:rsid w:val="001F1D32"/>
    <w:rsid w:val="001F4039"/>
    <w:rsid w:val="001F4552"/>
    <w:rsid w:val="001F4ABE"/>
    <w:rsid w:val="001F5563"/>
    <w:rsid w:val="001F6D30"/>
    <w:rsid w:val="001F709B"/>
    <w:rsid w:val="00200C0A"/>
    <w:rsid w:val="002011D8"/>
    <w:rsid w:val="0020354F"/>
    <w:rsid w:val="0020479F"/>
    <w:rsid w:val="002051C9"/>
    <w:rsid w:val="00210268"/>
    <w:rsid w:val="00210637"/>
    <w:rsid w:val="00210F3F"/>
    <w:rsid w:val="002111C3"/>
    <w:rsid w:val="0021142A"/>
    <w:rsid w:val="0021269E"/>
    <w:rsid w:val="00212751"/>
    <w:rsid w:val="002127FB"/>
    <w:rsid w:val="00212F8C"/>
    <w:rsid w:val="002141CC"/>
    <w:rsid w:val="002145B3"/>
    <w:rsid w:val="00214ABF"/>
    <w:rsid w:val="00214D6E"/>
    <w:rsid w:val="0021567C"/>
    <w:rsid w:val="0021595C"/>
    <w:rsid w:val="00216E3B"/>
    <w:rsid w:val="002178C3"/>
    <w:rsid w:val="00223300"/>
    <w:rsid w:val="0022367A"/>
    <w:rsid w:val="00223B76"/>
    <w:rsid w:val="00223ECB"/>
    <w:rsid w:val="00224898"/>
    <w:rsid w:val="002254A9"/>
    <w:rsid w:val="00225F49"/>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C7B"/>
    <w:rsid w:val="00250D5F"/>
    <w:rsid w:val="00252F5E"/>
    <w:rsid w:val="002545A4"/>
    <w:rsid w:val="00254605"/>
    <w:rsid w:val="00256F77"/>
    <w:rsid w:val="0026110A"/>
    <w:rsid w:val="00261867"/>
    <w:rsid w:val="00261D85"/>
    <w:rsid w:val="00262910"/>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771D9"/>
    <w:rsid w:val="00281059"/>
    <w:rsid w:val="00281A9F"/>
    <w:rsid w:val="002820F3"/>
    <w:rsid w:val="00282687"/>
    <w:rsid w:val="00284248"/>
    <w:rsid w:val="0028506C"/>
    <w:rsid w:val="002850E3"/>
    <w:rsid w:val="002854B5"/>
    <w:rsid w:val="0028747B"/>
    <w:rsid w:val="0028793C"/>
    <w:rsid w:val="002916E2"/>
    <w:rsid w:val="002919D9"/>
    <w:rsid w:val="00292520"/>
    <w:rsid w:val="00292F74"/>
    <w:rsid w:val="002938C0"/>
    <w:rsid w:val="00294530"/>
    <w:rsid w:val="00295214"/>
    <w:rsid w:val="00295A21"/>
    <w:rsid w:val="002967F4"/>
    <w:rsid w:val="00296C8F"/>
    <w:rsid w:val="002A11D9"/>
    <w:rsid w:val="002A148D"/>
    <w:rsid w:val="002A1A83"/>
    <w:rsid w:val="002A3023"/>
    <w:rsid w:val="002A3089"/>
    <w:rsid w:val="002A30E6"/>
    <w:rsid w:val="002A3708"/>
    <w:rsid w:val="002A4811"/>
    <w:rsid w:val="002A5951"/>
    <w:rsid w:val="002A5C3C"/>
    <w:rsid w:val="002A69F3"/>
    <w:rsid w:val="002A70B2"/>
    <w:rsid w:val="002A7358"/>
    <w:rsid w:val="002A74AA"/>
    <w:rsid w:val="002B0990"/>
    <w:rsid w:val="002B17C1"/>
    <w:rsid w:val="002B1CA3"/>
    <w:rsid w:val="002B2486"/>
    <w:rsid w:val="002B2E06"/>
    <w:rsid w:val="002B35F9"/>
    <w:rsid w:val="002B38A9"/>
    <w:rsid w:val="002B435F"/>
    <w:rsid w:val="002B4899"/>
    <w:rsid w:val="002B5937"/>
    <w:rsid w:val="002B5E54"/>
    <w:rsid w:val="002B6342"/>
    <w:rsid w:val="002B68A5"/>
    <w:rsid w:val="002B6ED1"/>
    <w:rsid w:val="002B7A64"/>
    <w:rsid w:val="002C0754"/>
    <w:rsid w:val="002C0AAF"/>
    <w:rsid w:val="002C0FE6"/>
    <w:rsid w:val="002C17B2"/>
    <w:rsid w:val="002C1A82"/>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6233"/>
    <w:rsid w:val="002D748D"/>
    <w:rsid w:val="002D7E38"/>
    <w:rsid w:val="002E114C"/>
    <w:rsid w:val="002E1769"/>
    <w:rsid w:val="002E285B"/>
    <w:rsid w:val="002E461B"/>
    <w:rsid w:val="002E4EBC"/>
    <w:rsid w:val="002E56D3"/>
    <w:rsid w:val="002E6116"/>
    <w:rsid w:val="002E6E2C"/>
    <w:rsid w:val="002E6EC2"/>
    <w:rsid w:val="002E7F0D"/>
    <w:rsid w:val="002F034D"/>
    <w:rsid w:val="002F12AC"/>
    <w:rsid w:val="002F2B46"/>
    <w:rsid w:val="002F2F94"/>
    <w:rsid w:val="002F47EE"/>
    <w:rsid w:val="002F6B30"/>
    <w:rsid w:val="002F73A1"/>
    <w:rsid w:val="002F7F89"/>
    <w:rsid w:val="00300EB4"/>
    <w:rsid w:val="00301AE9"/>
    <w:rsid w:val="00302B83"/>
    <w:rsid w:val="00303804"/>
    <w:rsid w:val="00303E2F"/>
    <w:rsid w:val="0030529B"/>
    <w:rsid w:val="00305576"/>
    <w:rsid w:val="00306A89"/>
    <w:rsid w:val="00306BE3"/>
    <w:rsid w:val="00306C9A"/>
    <w:rsid w:val="00306ED6"/>
    <w:rsid w:val="00307ED5"/>
    <w:rsid w:val="00307FD6"/>
    <w:rsid w:val="00311134"/>
    <w:rsid w:val="003128C7"/>
    <w:rsid w:val="00313895"/>
    <w:rsid w:val="00314725"/>
    <w:rsid w:val="00314E46"/>
    <w:rsid w:val="00315564"/>
    <w:rsid w:val="00315877"/>
    <w:rsid w:val="003158AD"/>
    <w:rsid w:val="00315BD5"/>
    <w:rsid w:val="00315E3D"/>
    <w:rsid w:val="00316D18"/>
    <w:rsid w:val="003171A6"/>
    <w:rsid w:val="003200E6"/>
    <w:rsid w:val="00321856"/>
    <w:rsid w:val="003218D8"/>
    <w:rsid w:val="00323801"/>
    <w:rsid w:val="00323839"/>
    <w:rsid w:val="003238A1"/>
    <w:rsid w:val="0032449A"/>
    <w:rsid w:val="003258B8"/>
    <w:rsid w:val="00325BFE"/>
    <w:rsid w:val="0032719D"/>
    <w:rsid w:val="003313BF"/>
    <w:rsid w:val="00331755"/>
    <w:rsid w:val="00331CDF"/>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6DFD"/>
    <w:rsid w:val="0035023C"/>
    <w:rsid w:val="00350EC9"/>
    <w:rsid w:val="00353330"/>
    <w:rsid w:val="00353813"/>
    <w:rsid w:val="00354193"/>
    <w:rsid w:val="00354762"/>
    <w:rsid w:val="00354FCF"/>
    <w:rsid w:val="0035791C"/>
    <w:rsid w:val="00360548"/>
    <w:rsid w:val="00360C53"/>
    <w:rsid w:val="0036107E"/>
    <w:rsid w:val="00362919"/>
    <w:rsid w:val="00362E43"/>
    <w:rsid w:val="00365522"/>
    <w:rsid w:val="0036572F"/>
    <w:rsid w:val="00365D76"/>
    <w:rsid w:val="003668C8"/>
    <w:rsid w:val="003668EE"/>
    <w:rsid w:val="00366D5E"/>
    <w:rsid w:val="003705FD"/>
    <w:rsid w:val="00370A88"/>
    <w:rsid w:val="00370C72"/>
    <w:rsid w:val="00371EC5"/>
    <w:rsid w:val="00371FB9"/>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43D3"/>
    <w:rsid w:val="00386F76"/>
    <w:rsid w:val="00387A28"/>
    <w:rsid w:val="003920F8"/>
    <w:rsid w:val="003921E0"/>
    <w:rsid w:val="00392A63"/>
    <w:rsid w:val="00393720"/>
    <w:rsid w:val="00395EA1"/>
    <w:rsid w:val="0039632C"/>
    <w:rsid w:val="00396588"/>
    <w:rsid w:val="003965EC"/>
    <w:rsid w:val="003966A7"/>
    <w:rsid w:val="00397242"/>
    <w:rsid w:val="00397369"/>
    <w:rsid w:val="0039750F"/>
    <w:rsid w:val="003A0425"/>
    <w:rsid w:val="003A05A4"/>
    <w:rsid w:val="003A1842"/>
    <w:rsid w:val="003A19E2"/>
    <w:rsid w:val="003A1BEE"/>
    <w:rsid w:val="003A22C7"/>
    <w:rsid w:val="003A356B"/>
    <w:rsid w:val="003A397A"/>
    <w:rsid w:val="003A3ABA"/>
    <w:rsid w:val="003A3E14"/>
    <w:rsid w:val="003A3ED8"/>
    <w:rsid w:val="003A5F2F"/>
    <w:rsid w:val="003A605F"/>
    <w:rsid w:val="003A6118"/>
    <w:rsid w:val="003B06FC"/>
    <w:rsid w:val="003B0812"/>
    <w:rsid w:val="003B0BD8"/>
    <w:rsid w:val="003B0E7A"/>
    <w:rsid w:val="003B1186"/>
    <w:rsid w:val="003B1472"/>
    <w:rsid w:val="003B2B40"/>
    <w:rsid w:val="003B2F6E"/>
    <w:rsid w:val="003B4A7E"/>
    <w:rsid w:val="003B4C53"/>
    <w:rsid w:val="003B4E04"/>
    <w:rsid w:val="003B57C4"/>
    <w:rsid w:val="003C1D01"/>
    <w:rsid w:val="003C3493"/>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39B"/>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492"/>
    <w:rsid w:val="003F6DE2"/>
    <w:rsid w:val="0040157C"/>
    <w:rsid w:val="0040443F"/>
    <w:rsid w:val="00405954"/>
    <w:rsid w:val="0041020D"/>
    <w:rsid w:val="00410B2F"/>
    <w:rsid w:val="004124E5"/>
    <w:rsid w:val="00412500"/>
    <w:rsid w:val="0041354A"/>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3FF"/>
    <w:rsid w:val="004325FB"/>
    <w:rsid w:val="004338AF"/>
    <w:rsid w:val="00434C40"/>
    <w:rsid w:val="00435560"/>
    <w:rsid w:val="00435BC9"/>
    <w:rsid w:val="00437339"/>
    <w:rsid w:val="00437363"/>
    <w:rsid w:val="004424E7"/>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4CB3"/>
    <w:rsid w:val="00455353"/>
    <w:rsid w:val="0045794A"/>
    <w:rsid w:val="004600F8"/>
    <w:rsid w:val="0046031D"/>
    <w:rsid w:val="0046043C"/>
    <w:rsid w:val="004611D5"/>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314"/>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757A"/>
    <w:rsid w:val="004A1602"/>
    <w:rsid w:val="004A450A"/>
    <w:rsid w:val="004A4973"/>
    <w:rsid w:val="004A59CA"/>
    <w:rsid w:val="004A5C75"/>
    <w:rsid w:val="004A624A"/>
    <w:rsid w:val="004A70F4"/>
    <w:rsid w:val="004A7987"/>
    <w:rsid w:val="004A7EF0"/>
    <w:rsid w:val="004B1B9A"/>
    <w:rsid w:val="004B1D28"/>
    <w:rsid w:val="004B393C"/>
    <w:rsid w:val="004B3B29"/>
    <w:rsid w:val="004B4709"/>
    <w:rsid w:val="004B5674"/>
    <w:rsid w:val="004B7F0D"/>
    <w:rsid w:val="004C09D6"/>
    <w:rsid w:val="004C19C1"/>
    <w:rsid w:val="004C2902"/>
    <w:rsid w:val="004C3BAC"/>
    <w:rsid w:val="004C48D7"/>
    <w:rsid w:val="004C4A92"/>
    <w:rsid w:val="004C5EE4"/>
    <w:rsid w:val="004C67F6"/>
    <w:rsid w:val="004C6854"/>
    <w:rsid w:val="004C6FF1"/>
    <w:rsid w:val="004C7765"/>
    <w:rsid w:val="004D1066"/>
    <w:rsid w:val="004D44BA"/>
    <w:rsid w:val="004D50EC"/>
    <w:rsid w:val="004D555A"/>
    <w:rsid w:val="004D6DB3"/>
    <w:rsid w:val="004D72B5"/>
    <w:rsid w:val="004D7BFE"/>
    <w:rsid w:val="004E076F"/>
    <w:rsid w:val="004E0A89"/>
    <w:rsid w:val="004E10FB"/>
    <w:rsid w:val="004E124F"/>
    <w:rsid w:val="004E139F"/>
    <w:rsid w:val="004E184F"/>
    <w:rsid w:val="004E1B4A"/>
    <w:rsid w:val="004E1D55"/>
    <w:rsid w:val="004E29BD"/>
    <w:rsid w:val="004E3175"/>
    <w:rsid w:val="004E33F7"/>
    <w:rsid w:val="004E49E2"/>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34C5"/>
    <w:rsid w:val="005042C7"/>
    <w:rsid w:val="00505CE2"/>
    <w:rsid w:val="005061B7"/>
    <w:rsid w:val="0050684C"/>
    <w:rsid w:val="0050728C"/>
    <w:rsid w:val="00507BF0"/>
    <w:rsid w:val="00510F1B"/>
    <w:rsid w:val="005133A5"/>
    <w:rsid w:val="0051379D"/>
    <w:rsid w:val="00513E29"/>
    <w:rsid w:val="00514384"/>
    <w:rsid w:val="00514B60"/>
    <w:rsid w:val="005159FF"/>
    <w:rsid w:val="0051718A"/>
    <w:rsid w:val="00517A81"/>
    <w:rsid w:val="00520473"/>
    <w:rsid w:val="00520D38"/>
    <w:rsid w:val="00521BC4"/>
    <w:rsid w:val="005242A1"/>
    <w:rsid w:val="00524C2C"/>
    <w:rsid w:val="005261C9"/>
    <w:rsid w:val="00526367"/>
    <w:rsid w:val="00526E35"/>
    <w:rsid w:val="00531677"/>
    <w:rsid w:val="00531E5D"/>
    <w:rsid w:val="0053287C"/>
    <w:rsid w:val="00532881"/>
    <w:rsid w:val="00532A94"/>
    <w:rsid w:val="005342F4"/>
    <w:rsid w:val="0053480D"/>
    <w:rsid w:val="00534BCE"/>
    <w:rsid w:val="005366B0"/>
    <w:rsid w:val="00536F4D"/>
    <w:rsid w:val="00537681"/>
    <w:rsid w:val="005376CA"/>
    <w:rsid w:val="00537F73"/>
    <w:rsid w:val="00540E73"/>
    <w:rsid w:val="00540EC1"/>
    <w:rsid w:val="005418B9"/>
    <w:rsid w:val="00542DEA"/>
    <w:rsid w:val="0054370F"/>
    <w:rsid w:val="00544668"/>
    <w:rsid w:val="005447AD"/>
    <w:rsid w:val="00550925"/>
    <w:rsid w:val="00550F62"/>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409C"/>
    <w:rsid w:val="005740B9"/>
    <w:rsid w:val="00574919"/>
    <w:rsid w:val="00574979"/>
    <w:rsid w:val="00575A83"/>
    <w:rsid w:val="00575B4C"/>
    <w:rsid w:val="00575BCA"/>
    <w:rsid w:val="00576434"/>
    <w:rsid w:val="00577E8A"/>
    <w:rsid w:val="00581D71"/>
    <w:rsid w:val="00583B9E"/>
    <w:rsid w:val="005841E9"/>
    <w:rsid w:val="00585432"/>
    <w:rsid w:val="00585EB5"/>
    <w:rsid w:val="00586E18"/>
    <w:rsid w:val="005909FD"/>
    <w:rsid w:val="00591110"/>
    <w:rsid w:val="00591ED7"/>
    <w:rsid w:val="0059340D"/>
    <w:rsid w:val="00595DD8"/>
    <w:rsid w:val="00596FFE"/>
    <w:rsid w:val="005A0961"/>
    <w:rsid w:val="005A42A3"/>
    <w:rsid w:val="005A5A6C"/>
    <w:rsid w:val="005A5B6E"/>
    <w:rsid w:val="005A603C"/>
    <w:rsid w:val="005A6304"/>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75CD"/>
    <w:rsid w:val="005C7747"/>
    <w:rsid w:val="005D0433"/>
    <w:rsid w:val="005D0AE9"/>
    <w:rsid w:val="005D309C"/>
    <w:rsid w:val="005D31E9"/>
    <w:rsid w:val="005D329C"/>
    <w:rsid w:val="005D33E3"/>
    <w:rsid w:val="005D5662"/>
    <w:rsid w:val="005D58E2"/>
    <w:rsid w:val="005D70BE"/>
    <w:rsid w:val="005D729F"/>
    <w:rsid w:val="005E087F"/>
    <w:rsid w:val="005E0E43"/>
    <w:rsid w:val="005E157E"/>
    <w:rsid w:val="005E1F98"/>
    <w:rsid w:val="005E2800"/>
    <w:rsid w:val="005E2F68"/>
    <w:rsid w:val="005E35D0"/>
    <w:rsid w:val="005E475B"/>
    <w:rsid w:val="005E5966"/>
    <w:rsid w:val="005E743A"/>
    <w:rsid w:val="005F075D"/>
    <w:rsid w:val="005F1FAF"/>
    <w:rsid w:val="005F219D"/>
    <w:rsid w:val="005F2B5C"/>
    <w:rsid w:val="005F2CCD"/>
    <w:rsid w:val="005F36FF"/>
    <w:rsid w:val="005F3C27"/>
    <w:rsid w:val="005F4575"/>
    <w:rsid w:val="005F5302"/>
    <w:rsid w:val="005F6466"/>
    <w:rsid w:val="0060008D"/>
    <w:rsid w:val="00601116"/>
    <w:rsid w:val="00601BFD"/>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662"/>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6E75"/>
    <w:rsid w:val="00627721"/>
    <w:rsid w:val="0063038C"/>
    <w:rsid w:val="006303DC"/>
    <w:rsid w:val="00630C79"/>
    <w:rsid w:val="00631A05"/>
    <w:rsid w:val="00632052"/>
    <w:rsid w:val="00632C50"/>
    <w:rsid w:val="00633087"/>
    <w:rsid w:val="0063385B"/>
    <w:rsid w:val="00633DCB"/>
    <w:rsid w:val="00634155"/>
    <w:rsid w:val="00634BA5"/>
    <w:rsid w:val="0063741D"/>
    <w:rsid w:val="006378D0"/>
    <w:rsid w:val="00637B90"/>
    <w:rsid w:val="00637FCE"/>
    <w:rsid w:val="00642205"/>
    <w:rsid w:val="0064311C"/>
    <w:rsid w:val="006432BA"/>
    <w:rsid w:val="0064453C"/>
    <w:rsid w:val="00644E56"/>
    <w:rsid w:val="0064555D"/>
    <w:rsid w:val="00645853"/>
    <w:rsid w:val="00645D22"/>
    <w:rsid w:val="00646052"/>
    <w:rsid w:val="006474C6"/>
    <w:rsid w:val="006476B7"/>
    <w:rsid w:val="0064778D"/>
    <w:rsid w:val="00647B42"/>
    <w:rsid w:val="00647D73"/>
    <w:rsid w:val="00651A08"/>
    <w:rsid w:val="00651E68"/>
    <w:rsid w:val="0065209E"/>
    <w:rsid w:val="006540B4"/>
    <w:rsid w:val="00654204"/>
    <w:rsid w:val="00654615"/>
    <w:rsid w:val="0065690B"/>
    <w:rsid w:val="00656EFE"/>
    <w:rsid w:val="00657B02"/>
    <w:rsid w:val="006600FF"/>
    <w:rsid w:val="00660B6F"/>
    <w:rsid w:val="006616B0"/>
    <w:rsid w:val="00661D4C"/>
    <w:rsid w:val="00662A67"/>
    <w:rsid w:val="00662B0A"/>
    <w:rsid w:val="00663778"/>
    <w:rsid w:val="006644B2"/>
    <w:rsid w:val="00664508"/>
    <w:rsid w:val="00665B0F"/>
    <w:rsid w:val="00670434"/>
    <w:rsid w:val="00670FCD"/>
    <w:rsid w:val="00672392"/>
    <w:rsid w:val="006741B2"/>
    <w:rsid w:val="0068039B"/>
    <w:rsid w:val="00681318"/>
    <w:rsid w:val="00682593"/>
    <w:rsid w:val="00682D2B"/>
    <w:rsid w:val="00682FF0"/>
    <w:rsid w:val="006835AC"/>
    <w:rsid w:val="0068442D"/>
    <w:rsid w:val="00684CDE"/>
    <w:rsid w:val="006909D9"/>
    <w:rsid w:val="00690E2B"/>
    <w:rsid w:val="00691445"/>
    <w:rsid w:val="00691E6B"/>
    <w:rsid w:val="006925CE"/>
    <w:rsid w:val="00692DF9"/>
    <w:rsid w:val="006937D7"/>
    <w:rsid w:val="006954E7"/>
    <w:rsid w:val="00695A3B"/>
    <w:rsid w:val="00695F91"/>
    <w:rsid w:val="00697591"/>
    <w:rsid w:val="006A0C1B"/>
    <w:rsid w:val="006A12BA"/>
    <w:rsid w:val="006A150D"/>
    <w:rsid w:val="006A1779"/>
    <w:rsid w:val="006A1FAA"/>
    <w:rsid w:val="006A3198"/>
    <w:rsid w:val="006A4889"/>
    <w:rsid w:val="006A7E6F"/>
    <w:rsid w:val="006B02DA"/>
    <w:rsid w:val="006B0C3C"/>
    <w:rsid w:val="006B1510"/>
    <w:rsid w:val="006B1962"/>
    <w:rsid w:val="006B1FE7"/>
    <w:rsid w:val="006B2F49"/>
    <w:rsid w:val="006B3203"/>
    <w:rsid w:val="006B39F6"/>
    <w:rsid w:val="006B5BB4"/>
    <w:rsid w:val="006B618D"/>
    <w:rsid w:val="006B65B6"/>
    <w:rsid w:val="006B665F"/>
    <w:rsid w:val="006B6B66"/>
    <w:rsid w:val="006C001D"/>
    <w:rsid w:val="006C029F"/>
    <w:rsid w:val="006C07A5"/>
    <w:rsid w:val="006C10C6"/>
    <w:rsid w:val="006C14A1"/>
    <w:rsid w:val="006C1B51"/>
    <w:rsid w:val="006C31CB"/>
    <w:rsid w:val="006C4A21"/>
    <w:rsid w:val="006C604D"/>
    <w:rsid w:val="006C60C3"/>
    <w:rsid w:val="006C73BE"/>
    <w:rsid w:val="006D0147"/>
    <w:rsid w:val="006D073A"/>
    <w:rsid w:val="006D0B54"/>
    <w:rsid w:val="006D26A7"/>
    <w:rsid w:val="006D292D"/>
    <w:rsid w:val="006D496F"/>
    <w:rsid w:val="006D5091"/>
    <w:rsid w:val="006D7539"/>
    <w:rsid w:val="006D7D5F"/>
    <w:rsid w:val="006E1E65"/>
    <w:rsid w:val="006E2056"/>
    <w:rsid w:val="006E5D50"/>
    <w:rsid w:val="006E61AB"/>
    <w:rsid w:val="006E67BA"/>
    <w:rsid w:val="006F45F6"/>
    <w:rsid w:val="006F4B49"/>
    <w:rsid w:val="006F4FDF"/>
    <w:rsid w:val="006F5B13"/>
    <w:rsid w:val="006F673A"/>
    <w:rsid w:val="006F6D3D"/>
    <w:rsid w:val="006F7E75"/>
    <w:rsid w:val="00700327"/>
    <w:rsid w:val="007003F9"/>
    <w:rsid w:val="007004FB"/>
    <w:rsid w:val="00701449"/>
    <w:rsid w:val="007015CE"/>
    <w:rsid w:val="00702F30"/>
    <w:rsid w:val="00702FBB"/>
    <w:rsid w:val="007035BE"/>
    <w:rsid w:val="00703CA4"/>
    <w:rsid w:val="007040A9"/>
    <w:rsid w:val="007044E0"/>
    <w:rsid w:val="007046E8"/>
    <w:rsid w:val="00705892"/>
    <w:rsid w:val="00705FDE"/>
    <w:rsid w:val="00706AC8"/>
    <w:rsid w:val="00706B5F"/>
    <w:rsid w:val="00707221"/>
    <w:rsid w:val="00707AED"/>
    <w:rsid w:val="00710B9C"/>
    <w:rsid w:val="0071138D"/>
    <w:rsid w:val="00712E68"/>
    <w:rsid w:val="007130C9"/>
    <w:rsid w:val="00714444"/>
    <w:rsid w:val="007145FC"/>
    <w:rsid w:val="00714CBB"/>
    <w:rsid w:val="00715745"/>
    <w:rsid w:val="00715BEA"/>
    <w:rsid w:val="0071678E"/>
    <w:rsid w:val="00716F8D"/>
    <w:rsid w:val="0072117F"/>
    <w:rsid w:val="00721681"/>
    <w:rsid w:val="00721BA3"/>
    <w:rsid w:val="007230F9"/>
    <w:rsid w:val="00724BB1"/>
    <w:rsid w:val="007262FA"/>
    <w:rsid w:val="00727769"/>
    <w:rsid w:val="0073069F"/>
    <w:rsid w:val="007306E0"/>
    <w:rsid w:val="007312F0"/>
    <w:rsid w:val="00731AE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07FD"/>
    <w:rsid w:val="0075135A"/>
    <w:rsid w:val="007524FE"/>
    <w:rsid w:val="0075298C"/>
    <w:rsid w:val="00753FC3"/>
    <w:rsid w:val="007555E5"/>
    <w:rsid w:val="00755A89"/>
    <w:rsid w:val="00757A7E"/>
    <w:rsid w:val="0076086D"/>
    <w:rsid w:val="00760F78"/>
    <w:rsid w:val="00762FEE"/>
    <w:rsid w:val="007636CC"/>
    <w:rsid w:val="0076380A"/>
    <w:rsid w:val="0076522D"/>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2E1A"/>
    <w:rsid w:val="00794238"/>
    <w:rsid w:val="00794584"/>
    <w:rsid w:val="00794804"/>
    <w:rsid w:val="00794B3A"/>
    <w:rsid w:val="00794C01"/>
    <w:rsid w:val="00795B27"/>
    <w:rsid w:val="00797C9A"/>
    <w:rsid w:val="007A0A20"/>
    <w:rsid w:val="007A10A9"/>
    <w:rsid w:val="007A2D5C"/>
    <w:rsid w:val="007A3C71"/>
    <w:rsid w:val="007A635C"/>
    <w:rsid w:val="007B3207"/>
    <w:rsid w:val="007B33F1"/>
    <w:rsid w:val="007B363C"/>
    <w:rsid w:val="007B4AF8"/>
    <w:rsid w:val="007B6DDA"/>
    <w:rsid w:val="007B76AB"/>
    <w:rsid w:val="007C0308"/>
    <w:rsid w:val="007C0D67"/>
    <w:rsid w:val="007C1DCF"/>
    <w:rsid w:val="007C2FF2"/>
    <w:rsid w:val="007C42D1"/>
    <w:rsid w:val="007C437D"/>
    <w:rsid w:val="007C4F05"/>
    <w:rsid w:val="007C5BEE"/>
    <w:rsid w:val="007C69FB"/>
    <w:rsid w:val="007C6A37"/>
    <w:rsid w:val="007D07A8"/>
    <w:rsid w:val="007D1814"/>
    <w:rsid w:val="007D19E3"/>
    <w:rsid w:val="007D3257"/>
    <w:rsid w:val="007D339D"/>
    <w:rsid w:val="007D3EA3"/>
    <w:rsid w:val="007D4A6A"/>
    <w:rsid w:val="007D6232"/>
    <w:rsid w:val="007D7353"/>
    <w:rsid w:val="007E1529"/>
    <w:rsid w:val="007E15AB"/>
    <w:rsid w:val="007E1E70"/>
    <w:rsid w:val="007E2238"/>
    <w:rsid w:val="007E5B8A"/>
    <w:rsid w:val="007F1A70"/>
    <w:rsid w:val="007F1F99"/>
    <w:rsid w:val="007F2DB5"/>
    <w:rsid w:val="007F2EDF"/>
    <w:rsid w:val="007F3D69"/>
    <w:rsid w:val="007F415B"/>
    <w:rsid w:val="007F4747"/>
    <w:rsid w:val="007F5DF4"/>
    <w:rsid w:val="007F768F"/>
    <w:rsid w:val="008016BA"/>
    <w:rsid w:val="00802965"/>
    <w:rsid w:val="00802F51"/>
    <w:rsid w:val="0080336E"/>
    <w:rsid w:val="00803579"/>
    <w:rsid w:val="00805270"/>
    <w:rsid w:val="008053B7"/>
    <w:rsid w:val="008066F8"/>
    <w:rsid w:val="00806A5E"/>
    <w:rsid w:val="008074F4"/>
    <w:rsid w:val="0080791D"/>
    <w:rsid w:val="00807E13"/>
    <w:rsid w:val="00807F26"/>
    <w:rsid w:val="00810047"/>
    <w:rsid w:val="008104AA"/>
    <w:rsid w:val="008125C8"/>
    <w:rsid w:val="008126B5"/>
    <w:rsid w:val="00813E81"/>
    <w:rsid w:val="00813FB9"/>
    <w:rsid w:val="00814639"/>
    <w:rsid w:val="0081463C"/>
    <w:rsid w:val="00815708"/>
    <w:rsid w:val="008157EE"/>
    <w:rsid w:val="00815ACF"/>
    <w:rsid w:val="00816D71"/>
    <w:rsid w:val="00820C00"/>
    <w:rsid w:val="00821414"/>
    <w:rsid w:val="008220EF"/>
    <w:rsid w:val="00822671"/>
    <w:rsid w:val="00823913"/>
    <w:rsid w:val="00825606"/>
    <w:rsid w:val="00825FF1"/>
    <w:rsid w:val="0082708C"/>
    <w:rsid w:val="008272EF"/>
    <w:rsid w:val="0083095C"/>
    <w:rsid w:val="00833406"/>
    <w:rsid w:val="008347FC"/>
    <w:rsid w:val="0083484F"/>
    <w:rsid w:val="0083493C"/>
    <w:rsid w:val="008349E1"/>
    <w:rsid w:val="00836367"/>
    <w:rsid w:val="008416A6"/>
    <w:rsid w:val="008422B8"/>
    <w:rsid w:val="00842735"/>
    <w:rsid w:val="00844789"/>
    <w:rsid w:val="0084491D"/>
    <w:rsid w:val="00844FB0"/>
    <w:rsid w:val="008466B9"/>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67168"/>
    <w:rsid w:val="008726E3"/>
    <w:rsid w:val="00872998"/>
    <w:rsid w:val="008729CD"/>
    <w:rsid w:val="00873603"/>
    <w:rsid w:val="00875FA0"/>
    <w:rsid w:val="0087664F"/>
    <w:rsid w:val="008766AD"/>
    <w:rsid w:val="00876D7A"/>
    <w:rsid w:val="00876E3E"/>
    <w:rsid w:val="0087779C"/>
    <w:rsid w:val="00880AEA"/>
    <w:rsid w:val="0088106C"/>
    <w:rsid w:val="0088290C"/>
    <w:rsid w:val="0088358F"/>
    <w:rsid w:val="00886346"/>
    <w:rsid w:val="00887B40"/>
    <w:rsid w:val="00892B05"/>
    <w:rsid w:val="00893C7D"/>
    <w:rsid w:val="00894547"/>
    <w:rsid w:val="00894F7C"/>
    <w:rsid w:val="0089557C"/>
    <w:rsid w:val="00897DB2"/>
    <w:rsid w:val="008A04B7"/>
    <w:rsid w:val="008A1D9D"/>
    <w:rsid w:val="008A2C7D"/>
    <w:rsid w:val="008A4652"/>
    <w:rsid w:val="008A6B76"/>
    <w:rsid w:val="008A72F6"/>
    <w:rsid w:val="008A7328"/>
    <w:rsid w:val="008B1B6B"/>
    <w:rsid w:val="008B1E11"/>
    <w:rsid w:val="008B3404"/>
    <w:rsid w:val="008B3A7D"/>
    <w:rsid w:val="008B3D55"/>
    <w:rsid w:val="008B4086"/>
    <w:rsid w:val="008B5096"/>
    <w:rsid w:val="008B50BF"/>
    <w:rsid w:val="008B5D11"/>
    <w:rsid w:val="008B5E7F"/>
    <w:rsid w:val="008B6524"/>
    <w:rsid w:val="008B75AE"/>
    <w:rsid w:val="008C0F6D"/>
    <w:rsid w:val="008C36B9"/>
    <w:rsid w:val="008C4B23"/>
    <w:rsid w:val="008C4C31"/>
    <w:rsid w:val="008C621E"/>
    <w:rsid w:val="008C6257"/>
    <w:rsid w:val="008C631F"/>
    <w:rsid w:val="008D0218"/>
    <w:rsid w:val="008D16D5"/>
    <w:rsid w:val="008D2B63"/>
    <w:rsid w:val="008D2BD3"/>
    <w:rsid w:val="008D3627"/>
    <w:rsid w:val="008D42D5"/>
    <w:rsid w:val="008D4E85"/>
    <w:rsid w:val="008D560C"/>
    <w:rsid w:val="008D7730"/>
    <w:rsid w:val="008D79F6"/>
    <w:rsid w:val="008E0267"/>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457"/>
    <w:rsid w:val="008F2F42"/>
    <w:rsid w:val="008F3C0F"/>
    <w:rsid w:val="008F46D2"/>
    <w:rsid w:val="008F687C"/>
    <w:rsid w:val="008F6E2C"/>
    <w:rsid w:val="008F772E"/>
    <w:rsid w:val="0090055C"/>
    <w:rsid w:val="009005FE"/>
    <w:rsid w:val="00900A20"/>
    <w:rsid w:val="00902FC5"/>
    <w:rsid w:val="0090324D"/>
    <w:rsid w:val="0090458B"/>
    <w:rsid w:val="0090476A"/>
    <w:rsid w:val="00906D7F"/>
    <w:rsid w:val="00907082"/>
    <w:rsid w:val="00907E5C"/>
    <w:rsid w:val="00911580"/>
    <w:rsid w:val="0091395A"/>
    <w:rsid w:val="00913DE2"/>
    <w:rsid w:val="00915ABA"/>
    <w:rsid w:val="00915DC2"/>
    <w:rsid w:val="00916486"/>
    <w:rsid w:val="00917007"/>
    <w:rsid w:val="009177CF"/>
    <w:rsid w:val="00920899"/>
    <w:rsid w:val="00922308"/>
    <w:rsid w:val="00923C5A"/>
    <w:rsid w:val="00924AA2"/>
    <w:rsid w:val="00926B1B"/>
    <w:rsid w:val="00927B38"/>
    <w:rsid w:val="009303D9"/>
    <w:rsid w:val="00930ECA"/>
    <w:rsid w:val="0093118F"/>
    <w:rsid w:val="00931C3E"/>
    <w:rsid w:val="00932FAD"/>
    <w:rsid w:val="00933418"/>
    <w:rsid w:val="0093389F"/>
    <w:rsid w:val="00933C64"/>
    <w:rsid w:val="00934435"/>
    <w:rsid w:val="00934F0F"/>
    <w:rsid w:val="00934FB5"/>
    <w:rsid w:val="009358C6"/>
    <w:rsid w:val="00935D21"/>
    <w:rsid w:val="009400FB"/>
    <w:rsid w:val="0094068A"/>
    <w:rsid w:val="009408D3"/>
    <w:rsid w:val="0094166E"/>
    <w:rsid w:val="009417BB"/>
    <w:rsid w:val="009426FB"/>
    <w:rsid w:val="00942999"/>
    <w:rsid w:val="0094354F"/>
    <w:rsid w:val="0094388C"/>
    <w:rsid w:val="00944A39"/>
    <w:rsid w:val="00944F8F"/>
    <w:rsid w:val="00945E7D"/>
    <w:rsid w:val="00946365"/>
    <w:rsid w:val="00947108"/>
    <w:rsid w:val="009472BB"/>
    <w:rsid w:val="00951272"/>
    <w:rsid w:val="009518A8"/>
    <w:rsid w:val="00953956"/>
    <w:rsid w:val="0095592E"/>
    <w:rsid w:val="00960735"/>
    <w:rsid w:val="00961E28"/>
    <w:rsid w:val="009631EF"/>
    <w:rsid w:val="00963537"/>
    <w:rsid w:val="00963C9C"/>
    <w:rsid w:val="00963EC9"/>
    <w:rsid w:val="009647F3"/>
    <w:rsid w:val="00964932"/>
    <w:rsid w:val="009669EB"/>
    <w:rsid w:val="00970823"/>
    <w:rsid w:val="009710DB"/>
    <w:rsid w:val="0097111C"/>
    <w:rsid w:val="00971371"/>
    <w:rsid w:val="00972012"/>
    <w:rsid w:val="00972203"/>
    <w:rsid w:val="00972599"/>
    <w:rsid w:val="00973ECC"/>
    <w:rsid w:val="00975E48"/>
    <w:rsid w:val="0097683C"/>
    <w:rsid w:val="00976CD3"/>
    <w:rsid w:val="009772F7"/>
    <w:rsid w:val="009773A6"/>
    <w:rsid w:val="00977C4F"/>
    <w:rsid w:val="00977DC5"/>
    <w:rsid w:val="0098216F"/>
    <w:rsid w:val="00982265"/>
    <w:rsid w:val="009832A2"/>
    <w:rsid w:val="009845F2"/>
    <w:rsid w:val="009853EA"/>
    <w:rsid w:val="00985F23"/>
    <w:rsid w:val="009863B7"/>
    <w:rsid w:val="00986DEE"/>
    <w:rsid w:val="009879A5"/>
    <w:rsid w:val="00990EC5"/>
    <w:rsid w:val="00991132"/>
    <w:rsid w:val="009916D8"/>
    <w:rsid w:val="00994948"/>
    <w:rsid w:val="0099533A"/>
    <w:rsid w:val="009A1C6D"/>
    <w:rsid w:val="009A33A8"/>
    <w:rsid w:val="009A34BA"/>
    <w:rsid w:val="009A4983"/>
    <w:rsid w:val="009A4DC0"/>
    <w:rsid w:val="009A59AD"/>
    <w:rsid w:val="009A7B1E"/>
    <w:rsid w:val="009B13C3"/>
    <w:rsid w:val="009B20A7"/>
    <w:rsid w:val="009B2390"/>
    <w:rsid w:val="009B34CE"/>
    <w:rsid w:val="009B44A0"/>
    <w:rsid w:val="009B4A10"/>
    <w:rsid w:val="009B4F07"/>
    <w:rsid w:val="009B6459"/>
    <w:rsid w:val="009B76B4"/>
    <w:rsid w:val="009B79FC"/>
    <w:rsid w:val="009C17D5"/>
    <w:rsid w:val="009C224E"/>
    <w:rsid w:val="009C416F"/>
    <w:rsid w:val="009C584A"/>
    <w:rsid w:val="009C64A6"/>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2CE2"/>
    <w:rsid w:val="009E358F"/>
    <w:rsid w:val="009E7579"/>
    <w:rsid w:val="009E7625"/>
    <w:rsid w:val="009E78D4"/>
    <w:rsid w:val="009E7E19"/>
    <w:rsid w:val="009F0A11"/>
    <w:rsid w:val="009F1D79"/>
    <w:rsid w:val="009F4B0C"/>
    <w:rsid w:val="009F763C"/>
    <w:rsid w:val="009F79FE"/>
    <w:rsid w:val="00A01032"/>
    <w:rsid w:val="00A01AED"/>
    <w:rsid w:val="00A02A5F"/>
    <w:rsid w:val="00A02F6C"/>
    <w:rsid w:val="00A04D35"/>
    <w:rsid w:val="00A04E62"/>
    <w:rsid w:val="00A05542"/>
    <w:rsid w:val="00A059B3"/>
    <w:rsid w:val="00A0638E"/>
    <w:rsid w:val="00A07CA2"/>
    <w:rsid w:val="00A116AA"/>
    <w:rsid w:val="00A11ED4"/>
    <w:rsid w:val="00A12C7A"/>
    <w:rsid w:val="00A12E60"/>
    <w:rsid w:val="00A135B3"/>
    <w:rsid w:val="00A17063"/>
    <w:rsid w:val="00A17341"/>
    <w:rsid w:val="00A17610"/>
    <w:rsid w:val="00A17DF3"/>
    <w:rsid w:val="00A17F68"/>
    <w:rsid w:val="00A20C0C"/>
    <w:rsid w:val="00A222FA"/>
    <w:rsid w:val="00A241C2"/>
    <w:rsid w:val="00A24DA4"/>
    <w:rsid w:val="00A24E06"/>
    <w:rsid w:val="00A264E0"/>
    <w:rsid w:val="00A269D0"/>
    <w:rsid w:val="00A3403F"/>
    <w:rsid w:val="00A34E7D"/>
    <w:rsid w:val="00A350CB"/>
    <w:rsid w:val="00A35441"/>
    <w:rsid w:val="00A36029"/>
    <w:rsid w:val="00A36CA9"/>
    <w:rsid w:val="00A37B19"/>
    <w:rsid w:val="00A4082D"/>
    <w:rsid w:val="00A411EF"/>
    <w:rsid w:val="00A41C5E"/>
    <w:rsid w:val="00A43465"/>
    <w:rsid w:val="00A467AF"/>
    <w:rsid w:val="00A509B0"/>
    <w:rsid w:val="00A51BB7"/>
    <w:rsid w:val="00A52AC9"/>
    <w:rsid w:val="00A5380C"/>
    <w:rsid w:val="00A540DB"/>
    <w:rsid w:val="00A54292"/>
    <w:rsid w:val="00A54FD8"/>
    <w:rsid w:val="00A55075"/>
    <w:rsid w:val="00A5720A"/>
    <w:rsid w:val="00A57262"/>
    <w:rsid w:val="00A578E5"/>
    <w:rsid w:val="00A57DDC"/>
    <w:rsid w:val="00A57FDE"/>
    <w:rsid w:val="00A6032F"/>
    <w:rsid w:val="00A628F0"/>
    <w:rsid w:val="00A62B2A"/>
    <w:rsid w:val="00A63815"/>
    <w:rsid w:val="00A6492D"/>
    <w:rsid w:val="00A64A62"/>
    <w:rsid w:val="00A64CFD"/>
    <w:rsid w:val="00A65301"/>
    <w:rsid w:val="00A6680A"/>
    <w:rsid w:val="00A66C53"/>
    <w:rsid w:val="00A701E8"/>
    <w:rsid w:val="00A7074D"/>
    <w:rsid w:val="00A70956"/>
    <w:rsid w:val="00A73001"/>
    <w:rsid w:val="00A7587F"/>
    <w:rsid w:val="00A766E3"/>
    <w:rsid w:val="00A80552"/>
    <w:rsid w:val="00A81231"/>
    <w:rsid w:val="00A81E19"/>
    <w:rsid w:val="00A83697"/>
    <w:rsid w:val="00A83DEA"/>
    <w:rsid w:val="00A84270"/>
    <w:rsid w:val="00A8653B"/>
    <w:rsid w:val="00A86D54"/>
    <w:rsid w:val="00A87212"/>
    <w:rsid w:val="00A87402"/>
    <w:rsid w:val="00A87D1C"/>
    <w:rsid w:val="00A9105F"/>
    <w:rsid w:val="00A91364"/>
    <w:rsid w:val="00A9143B"/>
    <w:rsid w:val="00A929C0"/>
    <w:rsid w:val="00A92FBB"/>
    <w:rsid w:val="00A95D30"/>
    <w:rsid w:val="00A966C2"/>
    <w:rsid w:val="00A96CFB"/>
    <w:rsid w:val="00A9715C"/>
    <w:rsid w:val="00A97BB4"/>
    <w:rsid w:val="00AA0ACC"/>
    <w:rsid w:val="00AA1C98"/>
    <w:rsid w:val="00AA1F3A"/>
    <w:rsid w:val="00AA2788"/>
    <w:rsid w:val="00AA3628"/>
    <w:rsid w:val="00AA40FE"/>
    <w:rsid w:val="00AA4FF9"/>
    <w:rsid w:val="00AB09F9"/>
    <w:rsid w:val="00AB0B81"/>
    <w:rsid w:val="00AB1034"/>
    <w:rsid w:val="00AB106B"/>
    <w:rsid w:val="00AB1124"/>
    <w:rsid w:val="00AB350E"/>
    <w:rsid w:val="00AB3F8F"/>
    <w:rsid w:val="00AB5B21"/>
    <w:rsid w:val="00AB6E4A"/>
    <w:rsid w:val="00AB7860"/>
    <w:rsid w:val="00AC0865"/>
    <w:rsid w:val="00AC0AA0"/>
    <w:rsid w:val="00AC1532"/>
    <w:rsid w:val="00AC3FE1"/>
    <w:rsid w:val="00AC43BC"/>
    <w:rsid w:val="00AC526F"/>
    <w:rsid w:val="00AC5B74"/>
    <w:rsid w:val="00AD024A"/>
    <w:rsid w:val="00AD143D"/>
    <w:rsid w:val="00AD4550"/>
    <w:rsid w:val="00AD523D"/>
    <w:rsid w:val="00AD6D78"/>
    <w:rsid w:val="00AD711B"/>
    <w:rsid w:val="00AD715F"/>
    <w:rsid w:val="00AD747E"/>
    <w:rsid w:val="00AD7F13"/>
    <w:rsid w:val="00AE0389"/>
    <w:rsid w:val="00AE0EDC"/>
    <w:rsid w:val="00AE1F74"/>
    <w:rsid w:val="00AE278B"/>
    <w:rsid w:val="00AE2BD3"/>
    <w:rsid w:val="00AE3409"/>
    <w:rsid w:val="00AE394E"/>
    <w:rsid w:val="00AE6141"/>
    <w:rsid w:val="00AE6FD3"/>
    <w:rsid w:val="00AE70F2"/>
    <w:rsid w:val="00AF03AE"/>
    <w:rsid w:val="00AF0644"/>
    <w:rsid w:val="00AF1621"/>
    <w:rsid w:val="00AF171B"/>
    <w:rsid w:val="00AF2B60"/>
    <w:rsid w:val="00AF2D06"/>
    <w:rsid w:val="00AF4627"/>
    <w:rsid w:val="00AF6514"/>
    <w:rsid w:val="00AF67AE"/>
    <w:rsid w:val="00AF6A33"/>
    <w:rsid w:val="00AF7A55"/>
    <w:rsid w:val="00AF7C5F"/>
    <w:rsid w:val="00AF7C6F"/>
    <w:rsid w:val="00B000D6"/>
    <w:rsid w:val="00B01153"/>
    <w:rsid w:val="00B030E9"/>
    <w:rsid w:val="00B035BE"/>
    <w:rsid w:val="00B04112"/>
    <w:rsid w:val="00B04D58"/>
    <w:rsid w:val="00B051B1"/>
    <w:rsid w:val="00B06165"/>
    <w:rsid w:val="00B06E0F"/>
    <w:rsid w:val="00B07FA9"/>
    <w:rsid w:val="00B11A60"/>
    <w:rsid w:val="00B13259"/>
    <w:rsid w:val="00B1350E"/>
    <w:rsid w:val="00B15EE2"/>
    <w:rsid w:val="00B16258"/>
    <w:rsid w:val="00B210A8"/>
    <w:rsid w:val="00B220A8"/>
    <w:rsid w:val="00B22613"/>
    <w:rsid w:val="00B22B51"/>
    <w:rsid w:val="00B23BEF"/>
    <w:rsid w:val="00B25636"/>
    <w:rsid w:val="00B25ED4"/>
    <w:rsid w:val="00B26CBC"/>
    <w:rsid w:val="00B301AF"/>
    <w:rsid w:val="00B302D8"/>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604C"/>
    <w:rsid w:val="00B471AE"/>
    <w:rsid w:val="00B47ADE"/>
    <w:rsid w:val="00B51D63"/>
    <w:rsid w:val="00B5260C"/>
    <w:rsid w:val="00B54C97"/>
    <w:rsid w:val="00B54FBF"/>
    <w:rsid w:val="00B55A1F"/>
    <w:rsid w:val="00B5615C"/>
    <w:rsid w:val="00B57C71"/>
    <w:rsid w:val="00B6065F"/>
    <w:rsid w:val="00B6217E"/>
    <w:rsid w:val="00B625EE"/>
    <w:rsid w:val="00B6439B"/>
    <w:rsid w:val="00B64A7A"/>
    <w:rsid w:val="00B6606A"/>
    <w:rsid w:val="00B66A62"/>
    <w:rsid w:val="00B6711F"/>
    <w:rsid w:val="00B70CBF"/>
    <w:rsid w:val="00B7211D"/>
    <w:rsid w:val="00B72828"/>
    <w:rsid w:val="00B73163"/>
    <w:rsid w:val="00B73EEC"/>
    <w:rsid w:val="00B74CE8"/>
    <w:rsid w:val="00B768D1"/>
    <w:rsid w:val="00B769D2"/>
    <w:rsid w:val="00B770CB"/>
    <w:rsid w:val="00B82102"/>
    <w:rsid w:val="00B824D2"/>
    <w:rsid w:val="00B8311F"/>
    <w:rsid w:val="00B83A76"/>
    <w:rsid w:val="00B83C14"/>
    <w:rsid w:val="00B84847"/>
    <w:rsid w:val="00B84C8E"/>
    <w:rsid w:val="00B867F7"/>
    <w:rsid w:val="00B87DE6"/>
    <w:rsid w:val="00B87F6F"/>
    <w:rsid w:val="00B87F8F"/>
    <w:rsid w:val="00B9125E"/>
    <w:rsid w:val="00B920BB"/>
    <w:rsid w:val="00B922FA"/>
    <w:rsid w:val="00B933FA"/>
    <w:rsid w:val="00B94C89"/>
    <w:rsid w:val="00B953E9"/>
    <w:rsid w:val="00B958BD"/>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692F"/>
    <w:rsid w:val="00BB79FA"/>
    <w:rsid w:val="00BC1836"/>
    <w:rsid w:val="00BC3420"/>
    <w:rsid w:val="00BC3892"/>
    <w:rsid w:val="00BC3B77"/>
    <w:rsid w:val="00BC3C84"/>
    <w:rsid w:val="00BC3FBF"/>
    <w:rsid w:val="00BC63AC"/>
    <w:rsid w:val="00BC76E5"/>
    <w:rsid w:val="00BC7CE6"/>
    <w:rsid w:val="00BD02A9"/>
    <w:rsid w:val="00BD1D73"/>
    <w:rsid w:val="00BD3542"/>
    <w:rsid w:val="00BD3C28"/>
    <w:rsid w:val="00BD3E3C"/>
    <w:rsid w:val="00BD541C"/>
    <w:rsid w:val="00BD670B"/>
    <w:rsid w:val="00BD74E5"/>
    <w:rsid w:val="00BD76FA"/>
    <w:rsid w:val="00BE1773"/>
    <w:rsid w:val="00BE1A25"/>
    <w:rsid w:val="00BE1F98"/>
    <w:rsid w:val="00BE1FFB"/>
    <w:rsid w:val="00BE3C57"/>
    <w:rsid w:val="00BE4BCB"/>
    <w:rsid w:val="00BE4BF7"/>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82B"/>
    <w:rsid w:val="00C05BBA"/>
    <w:rsid w:val="00C067D1"/>
    <w:rsid w:val="00C073C7"/>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4E3"/>
    <w:rsid w:val="00C317D2"/>
    <w:rsid w:val="00C31DCB"/>
    <w:rsid w:val="00C32153"/>
    <w:rsid w:val="00C32204"/>
    <w:rsid w:val="00C3310B"/>
    <w:rsid w:val="00C3316D"/>
    <w:rsid w:val="00C33B17"/>
    <w:rsid w:val="00C345A8"/>
    <w:rsid w:val="00C348D1"/>
    <w:rsid w:val="00C363A0"/>
    <w:rsid w:val="00C36CC1"/>
    <w:rsid w:val="00C40065"/>
    <w:rsid w:val="00C404F1"/>
    <w:rsid w:val="00C4079E"/>
    <w:rsid w:val="00C40D48"/>
    <w:rsid w:val="00C457DF"/>
    <w:rsid w:val="00C45C32"/>
    <w:rsid w:val="00C46E99"/>
    <w:rsid w:val="00C47568"/>
    <w:rsid w:val="00C50017"/>
    <w:rsid w:val="00C513EA"/>
    <w:rsid w:val="00C51902"/>
    <w:rsid w:val="00C54F4D"/>
    <w:rsid w:val="00C550F3"/>
    <w:rsid w:val="00C5589F"/>
    <w:rsid w:val="00C559AA"/>
    <w:rsid w:val="00C56988"/>
    <w:rsid w:val="00C5705C"/>
    <w:rsid w:val="00C60C9F"/>
    <w:rsid w:val="00C618CB"/>
    <w:rsid w:val="00C6370E"/>
    <w:rsid w:val="00C64B8E"/>
    <w:rsid w:val="00C64F0C"/>
    <w:rsid w:val="00C65810"/>
    <w:rsid w:val="00C66685"/>
    <w:rsid w:val="00C677D2"/>
    <w:rsid w:val="00C67CFF"/>
    <w:rsid w:val="00C67E90"/>
    <w:rsid w:val="00C706E0"/>
    <w:rsid w:val="00C71015"/>
    <w:rsid w:val="00C7370B"/>
    <w:rsid w:val="00C73CA6"/>
    <w:rsid w:val="00C73CFF"/>
    <w:rsid w:val="00C741A8"/>
    <w:rsid w:val="00C76061"/>
    <w:rsid w:val="00C80645"/>
    <w:rsid w:val="00C81A79"/>
    <w:rsid w:val="00C84557"/>
    <w:rsid w:val="00C8582A"/>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392"/>
    <w:rsid w:val="00CA489B"/>
    <w:rsid w:val="00CA498B"/>
    <w:rsid w:val="00CA4CB8"/>
    <w:rsid w:val="00CA5D9F"/>
    <w:rsid w:val="00CA6C6C"/>
    <w:rsid w:val="00CA6EFE"/>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4BA8"/>
    <w:rsid w:val="00CD59FF"/>
    <w:rsid w:val="00CD5CB9"/>
    <w:rsid w:val="00CD6029"/>
    <w:rsid w:val="00CD67A3"/>
    <w:rsid w:val="00CD6805"/>
    <w:rsid w:val="00CD68A6"/>
    <w:rsid w:val="00CD692C"/>
    <w:rsid w:val="00CD7786"/>
    <w:rsid w:val="00CD77F5"/>
    <w:rsid w:val="00CE3015"/>
    <w:rsid w:val="00CE339C"/>
    <w:rsid w:val="00CE3D9D"/>
    <w:rsid w:val="00CE57E6"/>
    <w:rsid w:val="00CE5AF7"/>
    <w:rsid w:val="00CE6B77"/>
    <w:rsid w:val="00CE6F89"/>
    <w:rsid w:val="00CE72E1"/>
    <w:rsid w:val="00CF0870"/>
    <w:rsid w:val="00CF0BCD"/>
    <w:rsid w:val="00CF0D25"/>
    <w:rsid w:val="00CF13A0"/>
    <w:rsid w:val="00CF1D6C"/>
    <w:rsid w:val="00CF2CEE"/>
    <w:rsid w:val="00CF3402"/>
    <w:rsid w:val="00CF55CF"/>
    <w:rsid w:val="00CF6161"/>
    <w:rsid w:val="00CF6349"/>
    <w:rsid w:val="00D01146"/>
    <w:rsid w:val="00D02E46"/>
    <w:rsid w:val="00D04ACD"/>
    <w:rsid w:val="00D04BCA"/>
    <w:rsid w:val="00D07D90"/>
    <w:rsid w:val="00D10144"/>
    <w:rsid w:val="00D1070A"/>
    <w:rsid w:val="00D10B39"/>
    <w:rsid w:val="00D11B6E"/>
    <w:rsid w:val="00D11DCC"/>
    <w:rsid w:val="00D12C27"/>
    <w:rsid w:val="00D130B0"/>
    <w:rsid w:val="00D1353A"/>
    <w:rsid w:val="00D13F81"/>
    <w:rsid w:val="00D14D84"/>
    <w:rsid w:val="00D16B87"/>
    <w:rsid w:val="00D17419"/>
    <w:rsid w:val="00D20F0D"/>
    <w:rsid w:val="00D2176E"/>
    <w:rsid w:val="00D21A46"/>
    <w:rsid w:val="00D23516"/>
    <w:rsid w:val="00D235CF"/>
    <w:rsid w:val="00D250D5"/>
    <w:rsid w:val="00D25221"/>
    <w:rsid w:val="00D25EB2"/>
    <w:rsid w:val="00D26604"/>
    <w:rsid w:val="00D26AA6"/>
    <w:rsid w:val="00D26E17"/>
    <w:rsid w:val="00D27326"/>
    <w:rsid w:val="00D27446"/>
    <w:rsid w:val="00D27C00"/>
    <w:rsid w:val="00D304C5"/>
    <w:rsid w:val="00D305BE"/>
    <w:rsid w:val="00D31215"/>
    <w:rsid w:val="00D31324"/>
    <w:rsid w:val="00D32073"/>
    <w:rsid w:val="00D33E24"/>
    <w:rsid w:val="00D33FAA"/>
    <w:rsid w:val="00D353F3"/>
    <w:rsid w:val="00D364D4"/>
    <w:rsid w:val="00D370EE"/>
    <w:rsid w:val="00D404C5"/>
    <w:rsid w:val="00D40E8E"/>
    <w:rsid w:val="00D41198"/>
    <w:rsid w:val="00D43571"/>
    <w:rsid w:val="00D43D02"/>
    <w:rsid w:val="00D4594D"/>
    <w:rsid w:val="00D46FA0"/>
    <w:rsid w:val="00D470F5"/>
    <w:rsid w:val="00D47B0E"/>
    <w:rsid w:val="00D51BB2"/>
    <w:rsid w:val="00D5225E"/>
    <w:rsid w:val="00D524C2"/>
    <w:rsid w:val="00D52F12"/>
    <w:rsid w:val="00D53D20"/>
    <w:rsid w:val="00D5437D"/>
    <w:rsid w:val="00D559C2"/>
    <w:rsid w:val="00D55C42"/>
    <w:rsid w:val="00D56014"/>
    <w:rsid w:val="00D57076"/>
    <w:rsid w:val="00D57C22"/>
    <w:rsid w:val="00D57DC6"/>
    <w:rsid w:val="00D57E9C"/>
    <w:rsid w:val="00D6060A"/>
    <w:rsid w:val="00D60D8B"/>
    <w:rsid w:val="00D61D54"/>
    <w:rsid w:val="00D6223F"/>
    <w:rsid w:val="00D62FF6"/>
    <w:rsid w:val="00D63141"/>
    <w:rsid w:val="00D632BE"/>
    <w:rsid w:val="00D63428"/>
    <w:rsid w:val="00D6449B"/>
    <w:rsid w:val="00D64B9B"/>
    <w:rsid w:val="00D66CD0"/>
    <w:rsid w:val="00D67728"/>
    <w:rsid w:val="00D67D98"/>
    <w:rsid w:val="00D711DF"/>
    <w:rsid w:val="00D715DF"/>
    <w:rsid w:val="00D717B0"/>
    <w:rsid w:val="00D72D06"/>
    <w:rsid w:val="00D73115"/>
    <w:rsid w:val="00D7522C"/>
    <w:rsid w:val="00D7536F"/>
    <w:rsid w:val="00D76668"/>
    <w:rsid w:val="00D7700F"/>
    <w:rsid w:val="00D8024D"/>
    <w:rsid w:val="00D81326"/>
    <w:rsid w:val="00D818A9"/>
    <w:rsid w:val="00D81CFA"/>
    <w:rsid w:val="00D831DF"/>
    <w:rsid w:val="00D8350E"/>
    <w:rsid w:val="00D837EE"/>
    <w:rsid w:val="00D83E02"/>
    <w:rsid w:val="00D86500"/>
    <w:rsid w:val="00D8688C"/>
    <w:rsid w:val="00D87870"/>
    <w:rsid w:val="00D902C0"/>
    <w:rsid w:val="00D913D1"/>
    <w:rsid w:val="00D91E1D"/>
    <w:rsid w:val="00D929AA"/>
    <w:rsid w:val="00D948D4"/>
    <w:rsid w:val="00D949F2"/>
    <w:rsid w:val="00D95EC4"/>
    <w:rsid w:val="00D96593"/>
    <w:rsid w:val="00DA0039"/>
    <w:rsid w:val="00DA1A96"/>
    <w:rsid w:val="00DA2CD6"/>
    <w:rsid w:val="00DA345D"/>
    <w:rsid w:val="00DA392D"/>
    <w:rsid w:val="00DA4CBC"/>
    <w:rsid w:val="00DA51E6"/>
    <w:rsid w:val="00DA6D79"/>
    <w:rsid w:val="00DA7F60"/>
    <w:rsid w:val="00DB123E"/>
    <w:rsid w:val="00DB19A2"/>
    <w:rsid w:val="00DB262F"/>
    <w:rsid w:val="00DB2C62"/>
    <w:rsid w:val="00DB4EF1"/>
    <w:rsid w:val="00DB5907"/>
    <w:rsid w:val="00DB5F00"/>
    <w:rsid w:val="00DC0888"/>
    <w:rsid w:val="00DC1DB9"/>
    <w:rsid w:val="00DC1E0E"/>
    <w:rsid w:val="00DC2D1F"/>
    <w:rsid w:val="00DC55B5"/>
    <w:rsid w:val="00DC5738"/>
    <w:rsid w:val="00DD27CE"/>
    <w:rsid w:val="00DD3B48"/>
    <w:rsid w:val="00DD4D2C"/>
    <w:rsid w:val="00DD7F84"/>
    <w:rsid w:val="00DE15A8"/>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52E"/>
    <w:rsid w:val="00DF3F9A"/>
    <w:rsid w:val="00DF519F"/>
    <w:rsid w:val="00DF7C53"/>
    <w:rsid w:val="00DF7D2A"/>
    <w:rsid w:val="00DF7EC9"/>
    <w:rsid w:val="00E00116"/>
    <w:rsid w:val="00E01E9E"/>
    <w:rsid w:val="00E022E9"/>
    <w:rsid w:val="00E02D54"/>
    <w:rsid w:val="00E046BC"/>
    <w:rsid w:val="00E04B81"/>
    <w:rsid w:val="00E063FE"/>
    <w:rsid w:val="00E06694"/>
    <w:rsid w:val="00E07308"/>
    <w:rsid w:val="00E07383"/>
    <w:rsid w:val="00E129CF"/>
    <w:rsid w:val="00E12E55"/>
    <w:rsid w:val="00E13247"/>
    <w:rsid w:val="00E13283"/>
    <w:rsid w:val="00E135BB"/>
    <w:rsid w:val="00E135E0"/>
    <w:rsid w:val="00E13D89"/>
    <w:rsid w:val="00E161A7"/>
    <w:rsid w:val="00E163C8"/>
    <w:rsid w:val="00E165BC"/>
    <w:rsid w:val="00E170E5"/>
    <w:rsid w:val="00E17287"/>
    <w:rsid w:val="00E21E5F"/>
    <w:rsid w:val="00E225DF"/>
    <w:rsid w:val="00E22D96"/>
    <w:rsid w:val="00E23159"/>
    <w:rsid w:val="00E238BB"/>
    <w:rsid w:val="00E2502A"/>
    <w:rsid w:val="00E26895"/>
    <w:rsid w:val="00E321D1"/>
    <w:rsid w:val="00E348F3"/>
    <w:rsid w:val="00E351A4"/>
    <w:rsid w:val="00E35351"/>
    <w:rsid w:val="00E35C3C"/>
    <w:rsid w:val="00E374AB"/>
    <w:rsid w:val="00E37693"/>
    <w:rsid w:val="00E37858"/>
    <w:rsid w:val="00E37CEE"/>
    <w:rsid w:val="00E407F4"/>
    <w:rsid w:val="00E416C0"/>
    <w:rsid w:val="00E440F8"/>
    <w:rsid w:val="00E445C8"/>
    <w:rsid w:val="00E50403"/>
    <w:rsid w:val="00E5198E"/>
    <w:rsid w:val="00E53E08"/>
    <w:rsid w:val="00E54B59"/>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463A"/>
    <w:rsid w:val="00E65113"/>
    <w:rsid w:val="00E662D1"/>
    <w:rsid w:val="00E66F50"/>
    <w:rsid w:val="00E6750F"/>
    <w:rsid w:val="00E70318"/>
    <w:rsid w:val="00E70347"/>
    <w:rsid w:val="00E7226F"/>
    <w:rsid w:val="00E72E9B"/>
    <w:rsid w:val="00E7596C"/>
    <w:rsid w:val="00E7727E"/>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BAB"/>
    <w:rsid w:val="00E97C39"/>
    <w:rsid w:val="00EA0623"/>
    <w:rsid w:val="00EA3ABA"/>
    <w:rsid w:val="00EA3D50"/>
    <w:rsid w:val="00EA3F49"/>
    <w:rsid w:val="00EA50E2"/>
    <w:rsid w:val="00EA5A05"/>
    <w:rsid w:val="00EA6834"/>
    <w:rsid w:val="00EA7181"/>
    <w:rsid w:val="00EA76AD"/>
    <w:rsid w:val="00EB07AC"/>
    <w:rsid w:val="00EB1D3A"/>
    <w:rsid w:val="00EB2B75"/>
    <w:rsid w:val="00EB3626"/>
    <w:rsid w:val="00EB4202"/>
    <w:rsid w:val="00EB4234"/>
    <w:rsid w:val="00EB46B6"/>
    <w:rsid w:val="00EB62D1"/>
    <w:rsid w:val="00EB6556"/>
    <w:rsid w:val="00EB6CF9"/>
    <w:rsid w:val="00EB7F39"/>
    <w:rsid w:val="00EC27D7"/>
    <w:rsid w:val="00EC3C92"/>
    <w:rsid w:val="00EC4080"/>
    <w:rsid w:val="00EC47C9"/>
    <w:rsid w:val="00EC4C95"/>
    <w:rsid w:val="00EC566A"/>
    <w:rsid w:val="00EC6173"/>
    <w:rsid w:val="00EC6E92"/>
    <w:rsid w:val="00EC7C2D"/>
    <w:rsid w:val="00EC7FC5"/>
    <w:rsid w:val="00ED0149"/>
    <w:rsid w:val="00ED0482"/>
    <w:rsid w:val="00ED05B4"/>
    <w:rsid w:val="00ED089D"/>
    <w:rsid w:val="00ED0DF7"/>
    <w:rsid w:val="00ED1D48"/>
    <w:rsid w:val="00ED25F1"/>
    <w:rsid w:val="00ED2AA0"/>
    <w:rsid w:val="00ED3398"/>
    <w:rsid w:val="00ED3452"/>
    <w:rsid w:val="00ED3555"/>
    <w:rsid w:val="00ED36B1"/>
    <w:rsid w:val="00ED4370"/>
    <w:rsid w:val="00ED4DD2"/>
    <w:rsid w:val="00ED6AB7"/>
    <w:rsid w:val="00ED7EA5"/>
    <w:rsid w:val="00ED7ED2"/>
    <w:rsid w:val="00EE1234"/>
    <w:rsid w:val="00EE346E"/>
    <w:rsid w:val="00EE5414"/>
    <w:rsid w:val="00EE5E5C"/>
    <w:rsid w:val="00EE5F5C"/>
    <w:rsid w:val="00EE6026"/>
    <w:rsid w:val="00EE6F67"/>
    <w:rsid w:val="00EF14E0"/>
    <w:rsid w:val="00EF5636"/>
    <w:rsid w:val="00EF7DE3"/>
    <w:rsid w:val="00F00BEA"/>
    <w:rsid w:val="00F01A12"/>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4AAD"/>
    <w:rsid w:val="00F15211"/>
    <w:rsid w:val="00F152D7"/>
    <w:rsid w:val="00F15B10"/>
    <w:rsid w:val="00F1770D"/>
    <w:rsid w:val="00F17916"/>
    <w:rsid w:val="00F20625"/>
    <w:rsid w:val="00F206F3"/>
    <w:rsid w:val="00F20C4C"/>
    <w:rsid w:val="00F216F6"/>
    <w:rsid w:val="00F2187C"/>
    <w:rsid w:val="00F221FC"/>
    <w:rsid w:val="00F23C5E"/>
    <w:rsid w:val="00F240C2"/>
    <w:rsid w:val="00F24961"/>
    <w:rsid w:val="00F24C54"/>
    <w:rsid w:val="00F24EDE"/>
    <w:rsid w:val="00F254B2"/>
    <w:rsid w:val="00F266A0"/>
    <w:rsid w:val="00F26E86"/>
    <w:rsid w:val="00F271DE"/>
    <w:rsid w:val="00F2721A"/>
    <w:rsid w:val="00F30244"/>
    <w:rsid w:val="00F3191C"/>
    <w:rsid w:val="00F32863"/>
    <w:rsid w:val="00F36DB2"/>
    <w:rsid w:val="00F36F48"/>
    <w:rsid w:val="00F374B2"/>
    <w:rsid w:val="00F379C8"/>
    <w:rsid w:val="00F413E0"/>
    <w:rsid w:val="00F42A47"/>
    <w:rsid w:val="00F434A4"/>
    <w:rsid w:val="00F43B3E"/>
    <w:rsid w:val="00F43B82"/>
    <w:rsid w:val="00F44299"/>
    <w:rsid w:val="00F44363"/>
    <w:rsid w:val="00F45699"/>
    <w:rsid w:val="00F45783"/>
    <w:rsid w:val="00F45902"/>
    <w:rsid w:val="00F459BA"/>
    <w:rsid w:val="00F46298"/>
    <w:rsid w:val="00F47450"/>
    <w:rsid w:val="00F47B68"/>
    <w:rsid w:val="00F51213"/>
    <w:rsid w:val="00F5358D"/>
    <w:rsid w:val="00F54D51"/>
    <w:rsid w:val="00F6049A"/>
    <w:rsid w:val="00F61AEB"/>
    <w:rsid w:val="00F627DA"/>
    <w:rsid w:val="00F63B0C"/>
    <w:rsid w:val="00F63D1C"/>
    <w:rsid w:val="00F647B5"/>
    <w:rsid w:val="00F665BB"/>
    <w:rsid w:val="00F6673D"/>
    <w:rsid w:val="00F67E35"/>
    <w:rsid w:val="00F70936"/>
    <w:rsid w:val="00F70A1B"/>
    <w:rsid w:val="00F711A1"/>
    <w:rsid w:val="00F7184C"/>
    <w:rsid w:val="00F71BFC"/>
    <w:rsid w:val="00F725D2"/>
    <w:rsid w:val="00F7288F"/>
    <w:rsid w:val="00F729F2"/>
    <w:rsid w:val="00F72C26"/>
    <w:rsid w:val="00F72FD8"/>
    <w:rsid w:val="00F73D05"/>
    <w:rsid w:val="00F750C3"/>
    <w:rsid w:val="00F75BDF"/>
    <w:rsid w:val="00F7752D"/>
    <w:rsid w:val="00F80B8E"/>
    <w:rsid w:val="00F81385"/>
    <w:rsid w:val="00F81E9A"/>
    <w:rsid w:val="00F827F1"/>
    <w:rsid w:val="00F836E6"/>
    <w:rsid w:val="00F84569"/>
    <w:rsid w:val="00F847A6"/>
    <w:rsid w:val="00F84920"/>
    <w:rsid w:val="00F900D0"/>
    <w:rsid w:val="00F90D69"/>
    <w:rsid w:val="00F9133C"/>
    <w:rsid w:val="00F9283C"/>
    <w:rsid w:val="00F938D1"/>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0FE5"/>
    <w:rsid w:val="00FC16A1"/>
    <w:rsid w:val="00FC1B67"/>
    <w:rsid w:val="00FC22F5"/>
    <w:rsid w:val="00FC3CDE"/>
    <w:rsid w:val="00FC45D9"/>
    <w:rsid w:val="00FC4856"/>
    <w:rsid w:val="00FC5A96"/>
    <w:rsid w:val="00FC7C45"/>
    <w:rsid w:val="00FC7D79"/>
    <w:rsid w:val="00FD0775"/>
    <w:rsid w:val="00FD07F6"/>
    <w:rsid w:val="00FD1369"/>
    <w:rsid w:val="00FD2F4D"/>
    <w:rsid w:val="00FD373F"/>
    <w:rsid w:val="00FE1168"/>
    <w:rsid w:val="00FE2494"/>
    <w:rsid w:val="00FE2AE2"/>
    <w:rsid w:val="00FE40BA"/>
    <w:rsid w:val="00FE456A"/>
    <w:rsid w:val="00FE50F3"/>
    <w:rsid w:val="00FE522D"/>
    <w:rsid w:val="00FE7114"/>
    <w:rsid w:val="00FF0356"/>
    <w:rsid w:val="00FF09F4"/>
    <w:rsid w:val="00FF15BC"/>
    <w:rsid w:val="00FF4188"/>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people" Target="peop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1E2029-F7EF-4C6D-99E9-465CA3B41F87}">
  <ds:schemaRefs>
    <ds:schemaRef ds:uri="http://schemas.microsoft.com/sharepoint/v3/contenttype/forms"/>
  </ds:schemaRefs>
</ds:datastoreItem>
</file>

<file path=customXml/itemProps2.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34D02E7-44AB-48CF-BB03-BF93F0E0E878}">
  <ds:schemaRefs>
    <ds:schemaRef ds:uri="http://schemas.openxmlformats.org/officeDocument/2006/bibliography"/>
  </ds:schemaRefs>
</ds:datastoreItem>
</file>

<file path=customXml/itemProps4.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16</TotalTime>
  <Pages>17</Pages>
  <Words>24622</Words>
  <Characters>140352</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191</cp:revision>
  <cp:lastPrinted>2020-08-09T07:53:00Z</cp:lastPrinted>
  <dcterms:created xsi:type="dcterms:W3CDTF">2021-11-19T03:00:00Z</dcterms:created>
  <dcterms:modified xsi:type="dcterms:W3CDTF">2021-11-27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